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51D3E" w14:textId="47B9DE3E" w:rsidR="5A51A447" w:rsidRPr="00343CE1" w:rsidRDefault="07DA2A36" w:rsidP="00343CE1">
      <w:pPr>
        <w:pStyle w:val="Heading1"/>
      </w:pPr>
      <w:bookmarkStart w:id="0" w:name="_Toc204774613"/>
      <w:bookmarkStart w:id="1" w:name="_GoBack"/>
      <w:bookmarkEnd w:id="1"/>
      <w:r w:rsidRPr="5A51A447">
        <w:t>DAFTAR PUSTAKA</w:t>
      </w:r>
      <w:bookmarkEnd w:id="0"/>
    </w:p>
    <w:p w14:paraId="4C6451F6" w14:textId="77777777" w:rsidR="00B64ED7" w:rsidRDefault="00B64ED7" w:rsidP="00B64ED7">
      <w:pPr>
        <w:keepNext/>
        <w:spacing w:after="0" w:line="360" w:lineRule="auto"/>
        <w:rPr>
          <w:rFonts w:ascii="Times New Roman" w:eastAsia="Times New Roman" w:hAnsi="Times New Roman" w:cs="Times New Roman"/>
          <w:b/>
          <w:bCs/>
        </w:rPr>
      </w:pPr>
    </w:p>
    <w:p w14:paraId="6C8794F8" w14:textId="5ECECDB5" w:rsidR="00F95FDE" w:rsidRPr="00F95FDE" w:rsidRDefault="004D0376"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Pr>
          <w:rFonts w:ascii="Times New Roman" w:eastAsia="Times New Roman" w:hAnsi="Times New Roman" w:cs="Times New Roman"/>
          <w:b/>
          <w:bCs/>
        </w:rPr>
        <w:fldChar w:fldCharType="begin" w:fldLock="1"/>
      </w:r>
      <w:r>
        <w:rPr>
          <w:rFonts w:ascii="Times New Roman" w:eastAsia="Times New Roman" w:hAnsi="Times New Roman" w:cs="Times New Roman"/>
          <w:b/>
          <w:bCs/>
        </w:rPr>
        <w:instrText xml:space="preserve">ADDIN Mendeley Bibliography CSL_BIBLIOGRAPHY </w:instrText>
      </w:r>
      <w:r>
        <w:rPr>
          <w:rFonts w:ascii="Times New Roman" w:eastAsia="Times New Roman" w:hAnsi="Times New Roman" w:cs="Times New Roman"/>
          <w:b/>
          <w:bCs/>
        </w:rPr>
        <w:fldChar w:fldCharType="separate"/>
      </w:r>
      <w:r w:rsidR="00F95FDE" w:rsidRPr="00F95FDE">
        <w:rPr>
          <w:rFonts w:ascii="Times New Roman" w:hAnsi="Times New Roman" w:cs="Times New Roman"/>
          <w:noProof/>
        </w:rPr>
        <w:t>[1]</w:t>
      </w:r>
      <w:r w:rsidR="00F95FDE" w:rsidRPr="00F95FDE">
        <w:rPr>
          <w:rFonts w:ascii="Times New Roman" w:hAnsi="Times New Roman" w:cs="Times New Roman"/>
          <w:noProof/>
        </w:rPr>
        <w:tab/>
      </w:r>
      <w:r w:rsidR="001A74D5">
        <w:rPr>
          <w:rFonts w:ascii="Times New Roman" w:hAnsi="Times New Roman" w:cs="Times New Roman"/>
          <w:noProof/>
        </w:rPr>
        <w:t xml:space="preserve">Admin </w:t>
      </w:r>
      <w:r w:rsidR="006677BB" w:rsidRPr="006677BB">
        <w:rPr>
          <w:rFonts w:ascii="Times New Roman" w:hAnsi="Times New Roman" w:cs="Times New Roman"/>
          <w:noProof/>
        </w:rPr>
        <w:t>Ekono</w:t>
      </w:r>
      <w:r w:rsidR="001A74D5">
        <w:rPr>
          <w:rFonts w:ascii="Times New Roman" w:hAnsi="Times New Roman" w:cs="Times New Roman"/>
          <w:noProof/>
        </w:rPr>
        <w:t>mi</w:t>
      </w:r>
      <w:r w:rsidR="006677BB" w:rsidRPr="006677BB">
        <w:rPr>
          <w:rFonts w:ascii="Times New Roman" w:hAnsi="Times New Roman" w:cs="Times New Roman"/>
          <w:noProof/>
        </w:rPr>
        <w:t>, ”Pengertian dan fungsi pasar modal</w:t>
      </w:r>
      <w:r w:rsidR="001A74D5">
        <w:rPr>
          <w:rFonts w:ascii="Times New Roman" w:hAnsi="Times New Roman" w:cs="Times New Roman"/>
          <w:noProof/>
        </w:rPr>
        <w:t>,</w:t>
      </w:r>
      <w:r w:rsidR="006677BB" w:rsidRPr="006677BB">
        <w:rPr>
          <w:rFonts w:ascii="Times New Roman" w:hAnsi="Times New Roman" w:cs="Times New Roman"/>
          <w:noProof/>
        </w:rPr>
        <w:t>"</w:t>
      </w:r>
      <w:r w:rsidR="001A74D5">
        <w:rPr>
          <w:rFonts w:ascii="Times New Roman" w:hAnsi="Times New Roman" w:cs="Times New Roman"/>
          <w:noProof/>
        </w:rPr>
        <w:t xml:space="preserve"> </w:t>
      </w:r>
      <w:r w:rsidR="006677BB" w:rsidRPr="006677BB">
        <w:rPr>
          <w:rFonts w:ascii="Times New Roman" w:hAnsi="Times New Roman" w:cs="Times New Roman"/>
          <w:noProof/>
        </w:rPr>
        <w:t xml:space="preserve">Ekononomi UMA. https://ekonomi.uma.ac.id/2024/01/08/pengertian-dan-fungsi-pasar-modal/. </w:t>
      </w:r>
      <w:r w:rsidR="001A74D5">
        <w:rPr>
          <w:rFonts w:ascii="Times New Roman" w:hAnsi="Times New Roman" w:cs="Times New Roman"/>
          <w:noProof/>
        </w:rPr>
        <w:t>Diakses</w:t>
      </w:r>
      <w:r w:rsidR="006677BB" w:rsidRPr="006677BB">
        <w:rPr>
          <w:rFonts w:ascii="Times New Roman" w:hAnsi="Times New Roman" w:cs="Times New Roman"/>
          <w:noProof/>
        </w:rPr>
        <w:t>: 23</w:t>
      </w:r>
      <w:r w:rsidR="001A74D5">
        <w:rPr>
          <w:rFonts w:ascii="Times New Roman" w:hAnsi="Times New Roman" w:cs="Times New Roman"/>
          <w:noProof/>
        </w:rPr>
        <w:t xml:space="preserve"> Apr. </w:t>
      </w:r>
      <w:r w:rsidR="006677BB" w:rsidRPr="006677BB">
        <w:rPr>
          <w:rFonts w:ascii="Times New Roman" w:hAnsi="Times New Roman" w:cs="Times New Roman"/>
          <w:noProof/>
        </w:rPr>
        <w:t>2025.</w:t>
      </w:r>
    </w:p>
    <w:p w14:paraId="286ADFC3" w14:textId="2735B596"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Pr="00F95FDE">
        <w:rPr>
          <w:rFonts w:ascii="Times New Roman" w:hAnsi="Times New Roman" w:cs="Times New Roman"/>
          <w:noProof/>
        </w:rPr>
        <w:tab/>
      </w:r>
      <w:r w:rsidR="006677BB" w:rsidRPr="006677BB">
        <w:rPr>
          <w:rFonts w:ascii="Times New Roman" w:hAnsi="Times New Roman" w:cs="Times New Roman"/>
          <w:noProof/>
        </w:rPr>
        <w:t>Humas, "Pengelolaan Investasi</w:t>
      </w:r>
      <w:r w:rsidR="001A74D5">
        <w:rPr>
          <w:rFonts w:ascii="Times New Roman" w:hAnsi="Times New Roman" w:cs="Times New Roman"/>
          <w:noProof/>
        </w:rPr>
        <w:t>,</w:t>
      </w:r>
      <w:r w:rsidR="006677BB" w:rsidRPr="006677BB">
        <w:rPr>
          <w:rFonts w:ascii="Times New Roman" w:hAnsi="Times New Roman" w:cs="Times New Roman"/>
          <w:noProof/>
        </w:rPr>
        <w:t xml:space="preserve">" OJK. https://ojk.go.id/id/kanal/pasar-modal/Pages/Pengelolaan-Investasi.aspx. </w:t>
      </w:r>
      <w:r w:rsidR="001A74D5">
        <w:rPr>
          <w:rFonts w:ascii="Times New Roman" w:hAnsi="Times New Roman" w:cs="Times New Roman"/>
          <w:noProof/>
        </w:rPr>
        <w:t>Diakses</w:t>
      </w:r>
      <w:r w:rsidR="006677BB" w:rsidRPr="006677BB">
        <w:rPr>
          <w:rFonts w:ascii="Times New Roman" w:hAnsi="Times New Roman" w:cs="Times New Roman"/>
          <w:noProof/>
        </w:rPr>
        <w:t>: 24</w:t>
      </w:r>
      <w:r w:rsidR="001A74D5">
        <w:rPr>
          <w:rFonts w:ascii="Times New Roman" w:hAnsi="Times New Roman" w:cs="Times New Roman"/>
          <w:noProof/>
        </w:rPr>
        <w:t xml:space="preserve"> Mar.</w:t>
      </w:r>
      <w:r w:rsidR="006677BB" w:rsidRPr="006677BB">
        <w:rPr>
          <w:rFonts w:ascii="Times New Roman" w:hAnsi="Times New Roman" w:cs="Times New Roman"/>
          <w:noProof/>
        </w:rPr>
        <w:t xml:space="preserve"> 2025</w:t>
      </w:r>
    </w:p>
    <w:p w14:paraId="27170472" w14:textId="3EB67032"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3]</w:t>
      </w:r>
      <w:r w:rsidRPr="00F95FDE">
        <w:rPr>
          <w:rFonts w:ascii="Times New Roman" w:hAnsi="Times New Roman" w:cs="Times New Roman"/>
          <w:noProof/>
        </w:rPr>
        <w:tab/>
      </w:r>
      <w:r w:rsidR="006677BB" w:rsidRPr="006677BB">
        <w:rPr>
          <w:rFonts w:ascii="Times New Roman" w:hAnsi="Times New Roman" w:cs="Times New Roman"/>
          <w:noProof/>
        </w:rPr>
        <w:t>idx.co.id, "Saham</w:t>
      </w:r>
      <w:r w:rsidR="001A74D5">
        <w:rPr>
          <w:rFonts w:ascii="Times New Roman" w:hAnsi="Times New Roman" w:cs="Times New Roman"/>
          <w:noProof/>
        </w:rPr>
        <w:t>,</w:t>
      </w:r>
      <w:r w:rsidR="006677BB" w:rsidRPr="006677BB">
        <w:rPr>
          <w:rFonts w:ascii="Times New Roman" w:hAnsi="Times New Roman" w:cs="Times New Roman"/>
          <w:noProof/>
        </w:rPr>
        <w:t>" IDX. https://www.idx.co.id/id/produk/saham.</w:t>
      </w:r>
      <w:r w:rsidR="001A74D5">
        <w:rPr>
          <w:rFonts w:ascii="Times New Roman" w:hAnsi="Times New Roman" w:cs="Times New Roman"/>
          <w:noProof/>
        </w:rPr>
        <w:t xml:space="preserve"> Diakses</w:t>
      </w:r>
      <w:r w:rsidR="006677BB" w:rsidRPr="006677BB">
        <w:rPr>
          <w:rFonts w:ascii="Times New Roman" w:hAnsi="Times New Roman" w:cs="Times New Roman"/>
          <w:noProof/>
        </w:rPr>
        <w:t>: 24</w:t>
      </w:r>
      <w:r w:rsidR="001A74D5">
        <w:rPr>
          <w:rFonts w:ascii="Times New Roman" w:hAnsi="Times New Roman" w:cs="Times New Roman"/>
          <w:noProof/>
        </w:rPr>
        <w:t xml:space="preserve"> Mar.</w:t>
      </w:r>
      <w:r w:rsidR="006677BB" w:rsidRPr="006677BB">
        <w:rPr>
          <w:rFonts w:ascii="Times New Roman" w:hAnsi="Times New Roman" w:cs="Times New Roman"/>
          <w:noProof/>
        </w:rPr>
        <w:t xml:space="preserve"> 2025.</w:t>
      </w:r>
    </w:p>
    <w:p w14:paraId="391263A1" w14:textId="77FB0707"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4]</w:t>
      </w:r>
      <w:r w:rsidRPr="00F95FDE">
        <w:rPr>
          <w:rFonts w:ascii="Times New Roman" w:hAnsi="Times New Roman" w:cs="Times New Roman"/>
          <w:noProof/>
        </w:rPr>
        <w:tab/>
      </w:r>
      <w:r w:rsidR="006677BB" w:rsidRPr="006677BB">
        <w:rPr>
          <w:rFonts w:ascii="Times New Roman" w:hAnsi="Times New Roman" w:cs="Times New Roman"/>
          <w:noProof/>
        </w:rPr>
        <w:t>D. K. Hanum,  "BEI: Jumlah Investor Pasar Modal Tembus 13 Juta per Mei 2024</w:t>
      </w:r>
      <w:r w:rsidR="001A74D5">
        <w:rPr>
          <w:rFonts w:ascii="Times New Roman" w:hAnsi="Times New Roman" w:cs="Times New Roman"/>
          <w:noProof/>
        </w:rPr>
        <w:t>,</w:t>
      </w:r>
      <w:r w:rsidR="006677BB" w:rsidRPr="006677BB">
        <w:rPr>
          <w:rFonts w:ascii="Times New Roman" w:hAnsi="Times New Roman" w:cs="Times New Roman"/>
          <w:noProof/>
        </w:rPr>
        <w:t xml:space="preserve">" Bareksa. https://www.bareksa.com/berita/saham/2024-06-26/bei-jumlah-investor-pasar-modal-tembus-13-juta-per-mei-2024. </w:t>
      </w:r>
      <w:r w:rsidR="001A74D5">
        <w:rPr>
          <w:rFonts w:ascii="Times New Roman" w:hAnsi="Times New Roman" w:cs="Times New Roman"/>
          <w:noProof/>
        </w:rPr>
        <w:t>Diakses</w:t>
      </w:r>
      <w:r w:rsidR="006677BB" w:rsidRPr="006677BB">
        <w:rPr>
          <w:rFonts w:ascii="Times New Roman" w:hAnsi="Times New Roman" w:cs="Times New Roman"/>
          <w:noProof/>
        </w:rPr>
        <w:t>: 23</w:t>
      </w:r>
      <w:r w:rsidR="001A74D5">
        <w:rPr>
          <w:rFonts w:ascii="Times New Roman" w:hAnsi="Times New Roman" w:cs="Times New Roman"/>
          <w:noProof/>
        </w:rPr>
        <w:t xml:space="preserve"> Mar.</w:t>
      </w:r>
      <w:r w:rsidR="006677BB" w:rsidRPr="006677BB">
        <w:rPr>
          <w:rFonts w:ascii="Times New Roman" w:hAnsi="Times New Roman" w:cs="Times New Roman"/>
          <w:noProof/>
        </w:rPr>
        <w:t xml:space="preserve"> 2025.</w:t>
      </w:r>
    </w:p>
    <w:p w14:paraId="1184E5A4" w14:textId="744981B7"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5]</w:t>
      </w:r>
      <w:r w:rsidRPr="00F95FDE">
        <w:rPr>
          <w:rFonts w:ascii="Times New Roman" w:hAnsi="Times New Roman" w:cs="Times New Roman"/>
          <w:noProof/>
        </w:rPr>
        <w:tab/>
      </w:r>
      <w:r w:rsidR="006677BB" w:rsidRPr="006677BB">
        <w:rPr>
          <w:rFonts w:ascii="Times New Roman" w:hAnsi="Times New Roman" w:cs="Times New Roman"/>
          <w:noProof/>
        </w:rPr>
        <w:t>Contributor, Bizhare, "Strategi Diversifikasi Portofolio Investasi untuk Keberhasilan Finansial Anda</w:t>
      </w:r>
      <w:r w:rsidR="001A74D5">
        <w:rPr>
          <w:rFonts w:ascii="Times New Roman" w:hAnsi="Times New Roman" w:cs="Times New Roman"/>
          <w:noProof/>
        </w:rPr>
        <w:t>,</w:t>
      </w:r>
      <w:r w:rsidR="006677BB" w:rsidRPr="006677BB">
        <w:rPr>
          <w:rFonts w:ascii="Times New Roman" w:hAnsi="Times New Roman" w:cs="Times New Roman"/>
          <w:noProof/>
        </w:rPr>
        <w:t xml:space="preserve">" Bizhare. https://www.bizhare.id/media/investasi/diversifikasi-investasi. </w:t>
      </w:r>
      <w:r w:rsidR="001A74D5">
        <w:rPr>
          <w:rFonts w:ascii="Times New Roman" w:hAnsi="Times New Roman" w:cs="Times New Roman"/>
          <w:noProof/>
        </w:rPr>
        <w:t>Diakses</w:t>
      </w:r>
      <w:r w:rsidR="006677BB" w:rsidRPr="006677BB">
        <w:rPr>
          <w:rFonts w:ascii="Times New Roman" w:hAnsi="Times New Roman" w:cs="Times New Roman"/>
          <w:noProof/>
        </w:rPr>
        <w:t>: 24</w:t>
      </w:r>
      <w:r w:rsidR="001A74D5">
        <w:rPr>
          <w:rFonts w:ascii="Times New Roman" w:hAnsi="Times New Roman" w:cs="Times New Roman"/>
          <w:noProof/>
        </w:rPr>
        <w:t xml:space="preserve"> Mar.</w:t>
      </w:r>
      <w:r w:rsidR="006677BB" w:rsidRPr="006677BB">
        <w:rPr>
          <w:rFonts w:ascii="Times New Roman" w:hAnsi="Times New Roman" w:cs="Times New Roman"/>
          <w:noProof/>
        </w:rPr>
        <w:t xml:space="preserve"> 2025.</w:t>
      </w:r>
    </w:p>
    <w:p w14:paraId="326A895D" w14:textId="104B16F1"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6]</w:t>
      </w:r>
      <w:r w:rsidRPr="00F95FDE">
        <w:rPr>
          <w:rFonts w:ascii="Times New Roman" w:hAnsi="Times New Roman" w:cs="Times New Roman"/>
          <w:noProof/>
        </w:rPr>
        <w:tab/>
      </w:r>
      <w:r w:rsidR="004E6253" w:rsidRPr="004E6253">
        <w:rPr>
          <w:rFonts w:ascii="Times New Roman" w:hAnsi="Times New Roman" w:cs="Times New Roman"/>
          <w:noProof/>
        </w:rPr>
        <w:t>H. Markowitz, "Portfolio Selection</w:t>
      </w:r>
      <w:r w:rsidR="001A74D5">
        <w:rPr>
          <w:rFonts w:ascii="Times New Roman" w:hAnsi="Times New Roman" w:cs="Times New Roman"/>
          <w:noProof/>
        </w:rPr>
        <w:t>,</w:t>
      </w:r>
      <w:r w:rsidR="004E6253" w:rsidRPr="004E6253">
        <w:rPr>
          <w:rFonts w:ascii="Times New Roman" w:hAnsi="Times New Roman" w:cs="Times New Roman"/>
          <w:noProof/>
        </w:rPr>
        <w:t xml:space="preserve">" </w:t>
      </w:r>
      <w:r w:rsidR="004E6253" w:rsidRPr="001A74D5">
        <w:rPr>
          <w:rFonts w:ascii="Times New Roman" w:hAnsi="Times New Roman" w:cs="Times New Roman"/>
          <w:i/>
          <w:iCs/>
          <w:noProof/>
        </w:rPr>
        <w:t>Journal of Finance</w:t>
      </w:r>
      <w:r w:rsidR="004E6253" w:rsidRPr="004E6253">
        <w:rPr>
          <w:rFonts w:ascii="Times New Roman" w:hAnsi="Times New Roman" w:cs="Times New Roman"/>
          <w:noProof/>
        </w:rPr>
        <w:t xml:space="preserve">, vol. 7, no. 1, pp. 77-91, </w:t>
      </w:r>
      <w:r w:rsidR="0088239C">
        <w:rPr>
          <w:rFonts w:ascii="Times New Roman" w:hAnsi="Times New Roman" w:cs="Times New Roman"/>
          <w:noProof/>
        </w:rPr>
        <w:t xml:space="preserve">Mar. </w:t>
      </w:r>
      <w:r w:rsidR="004E6253" w:rsidRPr="004E6253">
        <w:rPr>
          <w:rFonts w:ascii="Times New Roman" w:hAnsi="Times New Roman" w:cs="Times New Roman"/>
          <w:noProof/>
        </w:rPr>
        <w:t>1952.</w:t>
      </w:r>
    </w:p>
    <w:p w14:paraId="3C2484E2" w14:textId="4D1DE424"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7]</w:t>
      </w:r>
      <w:r w:rsidRPr="00F95FDE">
        <w:rPr>
          <w:rFonts w:ascii="Times New Roman" w:hAnsi="Times New Roman" w:cs="Times New Roman"/>
          <w:noProof/>
        </w:rPr>
        <w:tab/>
      </w:r>
      <w:r w:rsidR="004E6253" w:rsidRPr="004E6253">
        <w:rPr>
          <w:rFonts w:ascii="Times New Roman" w:hAnsi="Times New Roman" w:cs="Times New Roman"/>
          <w:noProof/>
        </w:rPr>
        <w:t>X. Huang, "Portfolio selection with a new definition of risk</w:t>
      </w:r>
      <w:r w:rsidR="001A74D5">
        <w:rPr>
          <w:rFonts w:ascii="Times New Roman" w:hAnsi="Times New Roman" w:cs="Times New Roman"/>
          <w:noProof/>
        </w:rPr>
        <w:t>,</w:t>
      </w:r>
      <w:r w:rsidR="004E6253" w:rsidRPr="004E6253">
        <w:rPr>
          <w:rFonts w:ascii="Times New Roman" w:hAnsi="Times New Roman" w:cs="Times New Roman"/>
          <w:noProof/>
        </w:rPr>
        <w:t xml:space="preserve">" </w:t>
      </w:r>
      <w:r w:rsidR="004E6253" w:rsidRPr="001A74D5">
        <w:rPr>
          <w:rFonts w:ascii="Times New Roman" w:hAnsi="Times New Roman" w:cs="Times New Roman"/>
          <w:i/>
          <w:iCs/>
          <w:noProof/>
        </w:rPr>
        <w:t>Journal of  Operational Research</w:t>
      </w:r>
      <w:r w:rsidR="004E6253" w:rsidRPr="004E6253">
        <w:rPr>
          <w:rFonts w:ascii="Times New Roman" w:hAnsi="Times New Roman" w:cs="Times New Roman"/>
          <w:noProof/>
        </w:rPr>
        <w:t xml:space="preserve">, vol. 186, no. 1, pp 351–357, </w:t>
      </w:r>
      <w:r w:rsidR="00147D12">
        <w:rPr>
          <w:rFonts w:ascii="Times New Roman" w:hAnsi="Times New Roman" w:cs="Times New Roman"/>
          <w:noProof/>
        </w:rPr>
        <w:t xml:space="preserve">Apr. </w:t>
      </w:r>
      <w:r w:rsidR="004E6253" w:rsidRPr="004E6253">
        <w:rPr>
          <w:rFonts w:ascii="Times New Roman" w:hAnsi="Times New Roman" w:cs="Times New Roman"/>
          <w:noProof/>
        </w:rPr>
        <w:t>2008.</w:t>
      </w:r>
    </w:p>
    <w:p w14:paraId="600AB29C" w14:textId="7426EF8D"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8]</w:t>
      </w:r>
      <w:r w:rsidRPr="00F95FDE">
        <w:rPr>
          <w:rFonts w:ascii="Times New Roman" w:hAnsi="Times New Roman" w:cs="Times New Roman"/>
          <w:noProof/>
        </w:rPr>
        <w:tab/>
      </w:r>
      <w:r w:rsidR="004E6253" w:rsidRPr="004E6253">
        <w:rPr>
          <w:rFonts w:ascii="Times New Roman" w:hAnsi="Times New Roman" w:cs="Times New Roman"/>
          <w:noProof/>
        </w:rPr>
        <w:t>A. D. Roy, "Safety First and the Holding of Assets</w:t>
      </w:r>
      <w:r w:rsidR="001A74D5">
        <w:rPr>
          <w:rFonts w:ascii="Times New Roman" w:hAnsi="Times New Roman" w:cs="Times New Roman"/>
          <w:noProof/>
        </w:rPr>
        <w:t>,</w:t>
      </w:r>
      <w:r w:rsidR="004E6253" w:rsidRPr="004E6253">
        <w:rPr>
          <w:rFonts w:ascii="Times New Roman" w:hAnsi="Times New Roman" w:cs="Times New Roman"/>
          <w:noProof/>
        </w:rPr>
        <w:t xml:space="preserve">" </w:t>
      </w:r>
      <w:r w:rsidR="004E6253" w:rsidRPr="001A74D5">
        <w:rPr>
          <w:rFonts w:ascii="Times New Roman" w:hAnsi="Times New Roman" w:cs="Times New Roman"/>
          <w:i/>
          <w:iCs/>
          <w:noProof/>
        </w:rPr>
        <w:t>Journal of The Econometric Society</w:t>
      </w:r>
      <w:r w:rsidR="004E6253" w:rsidRPr="004E6253">
        <w:rPr>
          <w:rFonts w:ascii="Times New Roman" w:hAnsi="Times New Roman" w:cs="Times New Roman"/>
          <w:noProof/>
        </w:rPr>
        <w:t xml:space="preserve">, vol. 20, no. 3, pp. 431-449,  </w:t>
      </w:r>
      <w:r w:rsidR="00C418FC">
        <w:rPr>
          <w:rFonts w:ascii="Times New Roman" w:hAnsi="Times New Roman" w:cs="Times New Roman"/>
          <w:noProof/>
        </w:rPr>
        <w:t xml:space="preserve">Jul. </w:t>
      </w:r>
      <w:r w:rsidR="004E6253" w:rsidRPr="004E6253">
        <w:rPr>
          <w:rFonts w:ascii="Times New Roman" w:hAnsi="Times New Roman" w:cs="Times New Roman"/>
          <w:noProof/>
        </w:rPr>
        <w:t>1952.</w:t>
      </w:r>
    </w:p>
    <w:p w14:paraId="1572E2B7" w14:textId="3B4F8CA5"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9]</w:t>
      </w:r>
      <w:r w:rsidRPr="00F95FDE">
        <w:rPr>
          <w:rFonts w:ascii="Times New Roman" w:hAnsi="Times New Roman" w:cs="Times New Roman"/>
          <w:noProof/>
        </w:rPr>
        <w:tab/>
      </w:r>
      <w:r w:rsidR="00556151" w:rsidRPr="00556151">
        <w:rPr>
          <w:rFonts w:ascii="Times New Roman" w:hAnsi="Times New Roman" w:cs="Times New Roman"/>
          <w:noProof/>
        </w:rPr>
        <w:t xml:space="preserve">R. F. Syahputra and Y. Yahfizham, “Menganalisis Konsep Dasar Algoritma </w:t>
      </w:r>
      <w:r w:rsidR="00DE1E80">
        <w:rPr>
          <w:rFonts w:ascii="Times New Roman" w:hAnsi="Times New Roman" w:cs="Times New Roman"/>
          <w:noProof/>
        </w:rPr>
        <w:t>Genetika</w:t>
      </w:r>
      <w:r w:rsidR="001A74D5">
        <w:rPr>
          <w:rFonts w:ascii="Times New Roman" w:hAnsi="Times New Roman" w:cs="Times New Roman"/>
          <w:noProof/>
        </w:rPr>
        <w:t>,</w:t>
      </w:r>
      <w:r w:rsidR="00556151" w:rsidRPr="00556151">
        <w:rPr>
          <w:rFonts w:ascii="Times New Roman" w:hAnsi="Times New Roman" w:cs="Times New Roman"/>
          <w:noProof/>
        </w:rPr>
        <w:t xml:space="preserve">” </w:t>
      </w:r>
      <w:r w:rsidR="00556151" w:rsidRPr="000F6565">
        <w:rPr>
          <w:rFonts w:ascii="Times New Roman" w:hAnsi="Times New Roman" w:cs="Times New Roman"/>
          <w:i/>
          <w:iCs/>
          <w:noProof/>
        </w:rPr>
        <w:t>Bhinneka J. Bintang Pendidik. dan Bhs.</w:t>
      </w:r>
      <w:r w:rsidR="00556151" w:rsidRPr="00556151">
        <w:rPr>
          <w:rFonts w:ascii="Times New Roman" w:hAnsi="Times New Roman" w:cs="Times New Roman"/>
          <w:noProof/>
        </w:rPr>
        <w:t xml:space="preserve">, vol. 2, no. 1, pp. 120–132, </w:t>
      </w:r>
      <w:r w:rsidR="00BC25EE">
        <w:rPr>
          <w:rFonts w:ascii="Times New Roman" w:hAnsi="Times New Roman" w:cs="Times New Roman"/>
          <w:noProof/>
        </w:rPr>
        <w:t xml:space="preserve">Des. </w:t>
      </w:r>
      <w:r w:rsidR="00556151" w:rsidRPr="00556151">
        <w:rPr>
          <w:rFonts w:ascii="Times New Roman" w:hAnsi="Times New Roman" w:cs="Times New Roman"/>
          <w:noProof/>
        </w:rPr>
        <w:t>2023</w:t>
      </w:r>
      <w:r w:rsidR="00556151">
        <w:rPr>
          <w:rFonts w:ascii="Times New Roman" w:hAnsi="Times New Roman" w:cs="Times New Roman"/>
          <w:noProof/>
        </w:rPr>
        <w:t>.</w:t>
      </w:r>
    </w:p>
    <w:p w14:paraId="73704A5D" w14:textId="41020F0C"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0]</w:t>
      </w:r>
      <w:r w:rsidRPr="00F95FDE">
        <w:rPr>
          <w:rFonts w:ascii="Times New Roman" w:hAnsi="Times New Roman" w:cs="Times New Roman"/>
          <w:noProof/>
        </w:rPr>
        <w:tab/>
      </w:r>
      <w:r w:rsidR="00556151" w:rsidRPr="00556151">
        <w:rPr>
          <w:rFonts w:ascii="Times New Roman" w:hAnsi="Times New Roman" w:cs="Times New Roman"/>
          <w:noProof/>
        </w:rPr>
        <w:t>A. Hussain and S. A. Cheema, “A new selection operator for genetic algorithms that balances between premature convergence and population diversity”</w:t>
      </w:r>
      <w:r w:rsidR="000F6565">
        <w:rPr>
          <w:rFonts w:ascii="Times New Roman" w:hAnsi="Times New Roman" w:cs="Times New Roman"/>
          <w:noProof/>
        </w:rPr>
        <w:t xml:space="preserve">, </w:t>
      </w:r>
      <w:r w:rsidR="00556151" w:rsidRPr="00556151">
        <w:rPr>
          <w:rFonts w:ascii="Times New Roman" w:hAnsi="Times New Roman" w:cs="Times New Roman"/>
          <w:noProof/>
        </w:rPr>
        <w:t xml:space="preserve"> </w:t>
      </w:r>
      <w:r w:rsidR="00556151" w:rsidRPr="000F6565">
        <w:rPr>
          <w:rFonts w:ascii="Times New Roman" w:hAnsi="Times New Roman" w:cs="Times New Roman"/>
          <w:i/>
          <w:iCs/>
          <w:noProof/>
        </w:rPr>
        <w:t>Croat. Oper. Res. Rev.</w:t>
      </w:r>
      <w:r w:rsidR="00556151" w:rsidRPr="00556151">
        <w:rPr>
          <w:rFonts w:ascii="Times New Roman" w:hAnsi="Times New Roman" w:cs="Times New Roman"/>
          <w:noProof/>
        </w:rPr>
        <w:t>, vol. 19, no. 1, pp. 107–119, Jul. 2020.</w:t>
      </w:r>
    </w:p>
    <w:p w14:paraId="35E1C15B" w14:textId="1CDCD7AF"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1]</w:t>
      </w:r>
      <w:r w:rsidRPr="00F95FDE">
        <w:rPr>
          <w:rFonts w:ascii="Times New Roman" w:hAnsi="Times New Roman" w:cs="Times New Roman"/>
          <w:noProof/>
        </w:rPr>
        <w:tab/>
      </w:r>
      <w:r w:rsidR="00745185" w:rsidRPr="00745185">
        <w:rPr>
          <w:rFonts w:ascii="Times New Roman" w:hAnsi="Times New Roman" w:cs="Times New Roman"/>
          <w:noProof/>
        </w:rPr>
        <w:t xml:space="preserve">P. I. Ramadhani, “Simak Daftar Terbaru IDX High Dividend 20, Emiten Pemberi Dividen Unggulan,” Liputan6.com. </w:t>
      </w:r>
      <w:r w:rsidR="00745185" w:rsidRPr="00745185">
        <w:rPr>
          <w:rFonts w:ascii="Times New Roman" w:hAnsi="Times New Roman" w:cs="Times New Roman"/>
          <w:noProof/>
        </w:rPr>
        <w:lastRenderedPageBreak/>
        <w:t>https://www.liputan6.com/saham/read/5517107/simak-daftar-terbaru-idx-high-dividend-20-emiten-pemberi-dividen-unggulan?page=2. Diakses: 09 Jun. 2025.</w:t>
      </w:r>
    </w:p>
    <w:p w14:paraId="30C3855E" w14:textId="1E68CF1A"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2]</w:t>
      </w:r>
      <w:r w:rsidRPr="00F95FDE">
        <w:rPr>
          <w:rFonts w:ascii="Times New Roman" w:hAnsi="Times New Roman" w:cs="Times New Roman"/>
          <w:noProof/>
        </w:rPr>
        <w:tab/>
        <w:t>A. Konak, D. W. Coit, and A. E. Smith, “Multi-objective optimization using genetic algorithms: A tutorial”</w:t>
      </w:r>
      <w:r w:rsidR="000F6565">
        <w:rPr>
          <w:rFonts w:ascii="Times New Roman" w:hAnsi="Times New Roman" w:cs="Times New Roman"/>
          <w:noProof/>
        </w:rPr>
        <w:t>,</w:t>
      </w:r>
      <w:r w:rsidRPr="00F95FDE">
        <w:rPr>
          <w:rFonts w:ascii="Times New Roman" w:hAnsi="Times New Roman" w:cs="Times New Roman"/>
          <w:noProof/>
        </w:rPr>
        <w:t xml:space="preserve"> </w:t>
      </w:r>
      <w:r w:rsidR="001A74D5">
        <w:rPr>
          <w:rFonts w:ascii="Times New Roman" w:hAnsi="Times New Roman" w:cs="Times New Roman"/>
          <w:noProof/>
        </w:rPr>
        <w:t xml:space="preserve"> </w:t>
      </w:r>
      <w:r w:rsidRPr="00F95FDE">
        <w:rPr>
          <w:rFonts w:ascii="Times New Roman" w:hAnsi="Times New Roman" w:cs="Times New Roman"/>
          <w:i/>
          <w:iCs/>
          <w:noProof/>
        </w:rPr>
        <w:t>Reliab. Eng. Syst. Saf.</w:t>
      </w:r>
      <w:r w:rsidRPr="00F95FDE">
        <w:rPr>
          <w:rFonts w:ascii="Times New Roman" w:hAnsi="Times New Roman" w:cs="Times New Roman"/>
          <w:noProof/>
        </w:rPr>
        <w:t>, vol. 91, no. 9, pp. 992–1007, Sep. 2006</w:t>
      </w:r>
      <w:r w:rsidR="005370AA">
        <w:rPr>
          <w:rFonts w:ascii="Times New Roman" w:hAnsi="Times New Roman" w:cs="Times New Roman"/>
          <w:noProof/>
        </w:rPr>
        <w:t>.</w:t>
      </w:r>
    </w:p>
    <w:p w14:paraId="57E041A9" w14:textId="534AAC21"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3]</w:t>
      </w:r>
      <w:r w:rsidRPr="00F95FDE">
        <w:rPr>
          <w:rFonts w:ascii="Times New Roman" w:hAnsi="Times New Roman" w:cs="Times New Roman"/>
          <w:noProof/>
        </w:rPr>
        <w:tab/>
      </w:r>
      <w:r w:rsidR="005370AA" w:rsidRPr="005370AA">
        <w:rPr>
          <w:rFonts w:ascii="Times New Roman" w:hAnsi="Times New Roman" w:cs="Times New Roman"/>
          <w:noProof/>
        </w:rPr>
        <w:t>E. Tandelilin,  “Dasar-dasar Manajemen Investasi</w:t>
      </w:r>
      <w:r w:rsidR="001A74D5">
        <w:rPr>
          <w:rFonts w:ascii="Times New Roman" w:hAnsi="Times New Roman" w:cs="Times New Roman"/>
          <w:noProof/>
        </w:rPr>
        <w:t>,</w:t>
      </w:r>
      <w:r w:rsidR="005370AA" w:rsidRPr="005370AA">
        <w:rPr>
          <w:rFonts w:ascii="Times New Roman" w:hAnsi="Times New Roman" w:cs="Times New Roman"/>
          <w:noProof/>
        </w:rPr>
        <w:t xml:space="preserve">” </w:t>
      </w:r>
      <w:r w:rsidR="005370AA" w:rsidRPr="000F6565">
        <w:rPr>
          <w:rFonts w:ascii="Times New Roman" w:hAnsi="Times New Roman" w:cs="Times New Roman"/>
          <w:i/>
          <w:iCs/>
          <w:noProof/>
        </w:rPr>
        <w:t>Jurnal Manajemen Investasi</w:t>
      </w:r>
      <w:r w:rsidR="005370AA" w:rsidRPr="005370AA">
        <w:rPr>
          <w:rFonts w:ascii="Times New Roman" w:hAnsi="Times New Roman" w:cs="Times New Roman"/>
          <w:noProof/>
        </w:rPr>
        <w:t>, vol. 34, no. 1, pp. 1</w:t>
      </w:r>
      <w:r w:rsidR="00982460">
        <w:rPr>
          <w:rFonts w:ascii="Times New Roman" w:hAnsi="Times New Roman" w:cs="Times New Roman"/>
          <w:noProof/>
        </w:rPr>
        <w:t>1</w:t>
      </w:r>
      <w:r w:rsidR="005370AA" w:rsidRPr="005370AA">
        <w:rPr>
          <w:rFonts w:ascii="Times New Roman" w:hAnsi="Times New Roman" w:cs="Times New Roman"/>
          <w:noProof/>
        </w:rPr>
        <w:t>7-127, 2010.</w:t>
      </w:r>
    </w:p>
    <w:p w14:paraId="5143DA6B" w14:textId="764D6038"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4]</w:t>
      </w:r>
      <w:r w:rsidRPr="00F95FDE">
        <w:rPr>
          <w:rFonts w:ascii="Times New Roman" w:hAnsi="Times New Roman" w:cs="Times New Roman"/>
          <w:noProof/>
        </w:rPr>
        <w:tab/>
      </w:r>
      <w:r w:rsidR="005370AA" w:rsidRPr="005370AA">
        <w:rPr>
          <w:rFonts w:ascii="Times New Roman" w:hAnsi="Times New Roman" w:cs="Times New Roman"/>
          <w:noProof/>
        </w:rPr>
        <w:t xml:space="preserve">E. Manik, </w:t>
      </w:r>
      <w:r w:rsidR="005370AA" w:rsidRPr="00CA5452">
        <w:rPr>
          <w:rFonts w:ascii="Times New Roman" w:hAnsi="Times New Roman" w:cs="Times New Roman"/>
          <w:i/>
          <w:iCs/>
          <w:noProof/>
        </w:rPr>
        <w:t>Pengantar Pasar Modal (Konsep dan Praktik)</w:t>
      </w:r>
      <w:r w:rsidR="001A74D5">
        <w:rPr>
          <w:rFonts w:ascii="Times New Roman" w:hAnsi="Times New Roman" w:cs="Times New Roman"/>
          <w:noProof/>
        </w:rPr>
        <w:t>,</w:t>
      </w:r>
      <w:r w:rsidR="00CA5452">
        <w:rPr>
          <w:rFonts w:ascii="Times New Roman" w:hAnsi="Times New Roman" w:cs="Times New Roman"/>
          <w:noProof/>
        </w:rPr>
        <w:t xml:space="preserve"> N. S. Wahyuni, Ed. </w:t>
      </w:r>
      <w:r w:rsidR="005370AA" w:rsidRPr="005370AA">
        <w:rPr>
          <w:rFonts w:ascii="Times New Roman" w:hAnsi="Times New Roman" w:cs="Times New Roman"/>
          <w:noProof/>
        </w:rPr>
        <w:t xml:space="preserve"> Bandung: </w:t>
      </w:r>
      <w:r w:rsidR="00CA5452">
        <w:rPr>
          <w:rFonts w:ascii="Times New Roman" w:hAnsi="Times New Roman" w:cs="Times New Roman"/>
          <w:noProof/>
        </w:rPr>
        <w:t xml:space="preserve">CV </w:t>
      </w:r>
      <w:r w:rsidR="005370AA" w:rsidRPr="005370AA">
        <w:rPr>
          <w:rFonts w:ascii="Times New Roman" w:hAnsi="Times New Roman" w:cs="Times New Roman"/>
          <w:noProof/>
        </w:rPr>
        <w:t>Widina Media Utama, 2024.</w:t>
      </w:r>
    </w:p>
    <w:p w14:paraId="331F1589" w14:textId="597AE8E3"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5]</w:t>
      </w:r>
      <w:r w:rsidRPr="00F95FDE">
        <w:rPr>
          <w:rFonts w:ascii="Times New Roman" w:hAnsi="Times New Roman" w:cs="Times New Roman"/>
          <w:noProof/>
        </w:rPr>
        <w:tab/>
      </w:r>
      <w:r w:rsidR="00DF7853" w:rsidRPr="00DF7853">
        <w:rPr>
          <w:rFonts w:ascii="Times New Roman" w:hAnsi="Times New Roman" w:cs="Times New Roman"/>
          <w:noProof/>
        </w:rPr>
        <w:t xml:space="preserve">Suratna, H. Widjanarko, and T. Wibawa, </w:t>
      </w:r>
      <w:r w:rsidR="00F3689F" w:rsidRPr="00F3689F">
        <w:rPr>
          <w:rFonts w:ascii="Times New Roman" w:hAnsi="Times New Roman" w:cs="Times New Roman"/>
          <w:i/>
          <w:iCs/>
          <w:noProof/>
        </w:rPr>
        <w:t>I</w:t>
      </w:r>
      <w:r w:rsidR="00DF7853" w:rsidRPr="00F3689F">
        <w:rPr>
          <w:rFonts w:ascii="Times New Roman" w:hAnsi="Times New Roman" w:cs="Times New Roman"/>
          <w:i/>
          <w:iCs/>
          <w:noProof/>
        </w:rPr>
        <w:t>nvestasi Saham</w:t>
      </w:r>
      <w:r w:rsidR="00DF7853" w:rsidRPr="00DF7853">
        <w:rPr>
          <w:rFonts w:ascii="Times New Roman" w:hAnsi="Times New Roman" w:cs="Times New Roman"/>
          <w:noProof/>
        </w:rPr>
        <w:t xml:space="preserve">, </w:t>
      </w:r>
      <w:r w:rsidR="00F3689F">
        <w:rPr>
          <w:rFonts w:ascii="Times New Roman" w:hAnsi="Times New Roman" w:cs="Times New Roman"/>
          <w:noProof/>
        </w:rPr>
        <w:t>Ed</w:t>
      </w:r>
      <w:r w:rsidR="00DF7853" w:rsidRPr="00DF7853">
        <w:rPr>
          <w:rFonts w:ascii="Times New Roman" w:hAnsi="Times New Roman" w:cs="Times New Roman"/>
          <w:noProof/>
        </w:rPr>
        <w:t>. Jogjakarta: LPPM UPN "Veteran" Yogyakarta, 2020.</w:t>
      </w:r>
    </w:p>
    <w:p w14:paraId="2A56BA92" w14:textId="1F7EFD77" w:rsidR="00F95FDE" w:rsidRPr="00F95FDE" w:rsidRDefault="00C053C1"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 xml:space="preserve"> </w:t>
      </w:r>
      <w:r w:rsidR="00F95FDE" w:rsidRPr="00F95FDE">
        <w:rPr>
          <w:rFonts w:ascii="Times New Roman" w:hAnsi="Times New Roman" w:cs="Times New Roman"/>
          <w:noProof/>
        </w:rPr>
        <w:t>[1</w:t>
      </w:r>
      <w:r w:rsidR="0083463C">
        <w:rPr>
          <w:rFonts w:ascii="Times New Roman" w:hAnsi="Times New Roman" w:cs="Times New Roman"/>
          <w:noProof/>
        </w:rPr>
        <w:t>6</w:t>
      </w:r>
      <w:r w:rsidR="00F95FDE" w:rsidRPr="00F95FDE">
        <w:rPr>
          <w:rFonts w:ascii="Times New Roman" w:hAnsi="Times New Roman" w:cs="Times New Roman"/>
          <w:noProof/>
        </w:rPr>
        <w:t>]</w:t>
      </w:r>
      <w:r w:rsidR="00F95FDE" w:rsidRPr="00F95FDE">
        <w:rPr>
          <w:rFonts w:ascii="Times New Roman" w:hAnsi="Times New Roman" w:cs="Times New Roman"/>
          <w:noProof/>
        </w:rPr>
        <w:tab/>
      </w:r>
      <w:r w:rsidRPr="00C053C1">
        <w:rPr>
          <w:rFonts w:ascii="Times New Roman" w:hAnsi="Times New Roman" w:cs="Times New Roman"/>
          <w:noProof/>
        </w:rPr>
        <w:t xml:space="preserve">A. Santoso, A. Syahputri, G. Puspita, M. Nurhikmat, S. Dewi, M. Arisandy, A. Nugraha, I. S. K. Anggraeni, E. Azizi, Y. Yulaikah, N. Novyarni, N. Nurlia, V. M. Zahara, and R. Y. Sasmyiati, </w:t>
      </w:r>
      <w:r w:rsidRPr="00665B14">
        <w:rPr>
          <w:rFonts w:ascii="Times New Roman" w:hAnsi="Times New Roman" w:cs="Times New Roman"/>
          <w:i/>
          <w:iCs/>
          <w:noProof/>
        </w:rPr>
        <w:t>Manajemen Investasi dan Portofolio,</w:t>
      </w:r>
      <w:r w:rsidRPr="00C053C1">
        <w:rPr>
          <w:rFonts w:ascii="Times New Roman" w:hAnsi="Times New Roman" w:cs="Times New Roman"/>
          <w:noProof/>
        </w:rPr>
        <w:t xml:space="preserve"> </w:t>
      </w:r>
      <w:r w:rsidR="00665B14">
        <w:rPr>
          <w:rFonts w:ascii="Times New Roman" w:hAnsi="Times New Roman" w:cs="Times New Roman"/>
          <w:noProof/>
        </w:rPr>
        <w:t xml:space="preserve">Ed. </w:t>
      </w:r>
      <w:r w:rsidRPr="00C053C1">
        <w:rPr>
          <w:rFonts w:ascii="Times New Roman" w:hAnsi="Times New Roman" w:cs="Times New Roman"/>
          <w:noProof/>
        </w:rPr>
        <w:t>Purbalingga: Eureka Media Aksara, 2023.</w:t>
      </w:r>
    </w:p>
    <w:p w14:paraId="5C404562" w14:textId="3228C3EF"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w:t>
      </w:r>
      <w:r w:rsidR="0083463C">
        <w:rPr>
          <w:rFonts w:ascii="Times New Roman" w:hAnsi="Times New Roman" w:cs="Times New Roman"/>
          <w:noProof/>
        </w:rPr>
        <w:t>7</w:t>
      </w:r>
      <w:r w:rsidRPr="00F95FDE">
        <w:rPr>
          <w:rFonts w:ascii="Times New Roman" w:hAnsi="Times New Roman" w:cs="Times New Roman"/>
          <w:noProof/>
        </w:rPr>
        <w:t>]</w:t>
      </w:r>
      <w:r w:rsidRPr="00F95FDE">
        <w:rPr>
          <w:rFonts w:ascii="Times New Roman" w:hAnsi="Times New Roman" w:cs="Times New Roman"/>
          <w:noProof/>
        </w:rPr>
        <w:tab/>
      </w:r>
      <w:r w:rsidR="0083463C" w:rsidRPr="0083463C">
        <w:rPr>
          <w:rFonts w:ascii="Times New Roman" w:hAnsi="Times New Roman" w:cs="Times New Roman"/>
          <w:noProof/>
        </w:rPr>
        <w:t>D. Wulandari, D. Ispriyanti, and A. Hoyyi, “Optimalisasi Portofolio Saham Menggunakan Metode Mean Absolute Deviation dan Single Index Model pada Saham Indeks LQ-45</w:t>
      </w:r>
      <w:r w:rsidR="001A74D5">
        <w:rPr>
          <w:rFonts w:ascii="Times New Roman" w:hAnsi="Times New Roman" w:cs="Times New Roman"/>
          <w:noProof/>
        </w:rPr>
        <w:t>,</w:t>
      </w:r>
      <w:r w:rsidR="0083463C" w:rsidRPr="0083463C">
        <w:rPr>
          <w:rFonts w:ascii="Times New Roman" w:hAnsi="Times New Roman" w:cs="Times New Roman"/>
          <w:noProof/>
        </w:rPr>
        <w:t>”</w:t>
      </w:r>
      <w:r w:rsidR="001A74D5">
        <w:rPr>
          <w:rFonts w:ascii="Times New Roman" w:hAnsi="Times New Roman" w:cs="Times New Roman"/>
          <w:noProof/>
        </w:rPr>
        <w:t xml:space="preserve"> </w:t>
      </w:r>
      <w:r w:rsidR="0083463C">
        <w:rPr>
          <w:rFonts w:ascii="Times New Roman" w:hAnsi="Times New Roman" w:cs="Times New Roman"/>
          <w:noProof/>
        </w:rPr>
        <w:t xml:space="preserve"> </w:t>
      </w:r>
      <w:r w:rsidR="0083463C" w:rsidRPr="001A74D5">
        <w:rPr>
          <w:rFonts w:ascii="Times New Roman" w:hAnsi="Times New Roman" w:cs="Times New Roman"/>
          <w:i/>
          <w:iCs/>
          <w:noProof/>
        </w:rPr>
        <w:t>J. Gaussian</w:t>
      </w:r>
      <w:r w:rsidR="0083463C" w:rsidRPr="0083463C">
        <w:rPr>
          <w:rFonts w:ascii="Times New Roman" w:hAnsi="Times New Roman" w:cs="Times New Roman"/>
          <w:noProof/>
        </w:rPr>
        <w:t>, vol. 7, no. 2, pp. 119–131, 2018.</w:t>
      </w:r>
    </w:p>
    <w:p w14:paraId="28B2B258" w14:textId="5BAF7AA5"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1</w:t>
      </w:r>
      <w:r w:rsidR="00D95D81">
        <w:rPr>
          <w:rFonts w:ascii="Times New Roman" w:hAnsi="Times New Roman" w:cs="Times New Roman"/>
          <w:noProof/>
        </w:rPr>
        <w:t>8</w:t>
      </w:r>
      <w:r w:rsidRPr="00F95FDE">
        <w:rPr>
          <w:rFonts w:ascii="Times New Roman" w:hAnsi="Times New Roman" w:cs="Times New Roman"/>
          <w:noProof/>
        </w:rPr>
        <w:t>]</w:t>
      </w:r>
      <w:r w:rsidRPr="00F95FDE">
        <w:rPr>
          <w:rFonts w:ascii="Times New Roman" w:hAnsi="Times New Roman" w:cs="Times New Roman"/>
          <w:noProof/>
        </w:rPr>
        <w:tab/>
      </w:r>
      <w:r w:rsidR="006A633F" w:rsidRPr="006A633F">
        <w:rPr>
          <w:rFonts w:ascii="Times New Roman" w:hAnsi="Times New Roman" w:cs="Times New Roman"/>
          <w:noProof/>
        </w:rPr>
        <w:t xml:space="preserve">S. M. Ross, </w:t>
      </w:r>
      <w:r w:rsidR="006A633F" w:rsidRPr="00323CAB">
        <w:rPr>
          <w:rFonts w:ascii="Times New Roman" w:hAnsi="Times New Roman" w:cs="Times New Roman"/>
          <w:i/>
          <w:iCs/>
          <w:noProof/>
        </w:rPr>
        <w:t>Introduction to Probability Models</w:t>
      </w:r>
      <w:r w:rsidR="001A74D5">
        <w:rPr>
          <w:rFonts w:ascii="Times New Roman" w:hAnsi="Times New Roman" w:cs="Times New Roman"/>
          <w:noProof/>
        </w:rPr>
        <w:t>,</w:t>
      </w:r>
      <w:r w:rsidR="00323CAB">
        <w:rPr>
          <w:rFonts w:ascii="Times New Roman" w:hAnsi="Times New Roman" w:cs="Times New Roman"/>
          <w:noProof/>
        </w:rPr>
        <w:t xml:space="preserve"> </w:t>
      </w:r>
      <w:r w:rsidR="006A633F" w:rsidRPr="006A633F">
        <w:rPr>
          <w:rFonts w:ascii="Times New Roman" w:hAnsi="Times New Roman" w:cs="Times New Roman"/>
          <w:noProof/>
        </w:rPr>
        <w:t>11th ed. San Diego, CA: Academic Press, 2014.</w:t>
      </w:r>
    </w:p>
    <w:p w14:paraId="7F222FB7" w14:textId="1251BAF2" w:rsidR="00F95FDE" w:rsidRPr="00F95FDE" w:rsidRDefault="00F95FDE" w:rsidP="00707274">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w:t>
      </w:r>
      <w:r w:rsidR="006A633F">
        <w:rPr>
          <w:rFonts w:ascii="Times New Roman" w:hAnsi="Times New Roman" w:cs="Times New Roman"/>
          <w:noProof/>
        </w:rPr>
        <w:t>19</w:t>
      </w:r>
      <w:r w:rsidRPr="00F95FDE">
        <w:rPr>
          <w:rFonts w:ascii="Times New Roman" w:hAnsi="Times New Roman" w:cs="Times New Roman"/>
          <w:noProof/>
        </w:rPr>
        <w:t>]</w:t>
      </w:r>
      <w:r w:rsidRPr="00F95FDE">
        <w:rPr>
          <w:rFonts w:ascii="Times New Roman" w:hAnsi="Times New Roman" w:cs="Times New Roman"/>
          <w:noProof/>
        </w:rPr>
        <w:tab/>
      </w:r>
      <w:r w:rsidR="006A633F" w:rsidRPr="006A633F">
        <w:rPr>
          <w:rFonts w:ascii="Times New Roman" w:hAnsi="Times New Roman" w:cs="Times New Roman"/>
          <w:noProof/>
        </w:rPr>
        <w:t xml:space="preserve">B. Liu, </w:t>
      </w:r>
      <w:r w:rsidR="006A633F" w:rsidRPr="00323CAB">
        <w:rPr>
          <w:rFonts w:ascii="Times New Roman" w:hAnsi="Times New Roman" w:cs="Times New Roman"/>
          <w:i/>
          <w:iCs/>
          <w:noProof/>
        </w:rPr>
        <w:t>Theory and Practice of Uncertain Programming</w:t>
      </w:r>
      <w:r w:rsidR="00323CAB">
        <w:rPr>
          <w:rFonts w:ascii="Times New Roman" w:hAnsi="Times New Roman" w:cs="Times New Roman"/>
          <w:noProof/>
        </w:rPr>
        <w:t>,</w:t>
      </w:r>
      <w:r w:rsidR="001A74D5">
        <w:rPr>
          <w:rFonts w:ascii="Times New Roman" w:hAnsi="Times New Roman" w:cs="Times New Roman"/>
          <w:noProof/>
        </w:rPr>
        <w:t xml:space="preserve"> </w:t>
      </w:r>
      <w:r w:rsidR="00323CAB">
        <w:rPr>
          <w:rFonts w:ascii="Times New Roman" w:hAnsi="Times New Roman" w:cs="Times New Roman"/>
          <w:noProof/>
        </w:rPr>
        <w:t>vo</w:t>
      </w:r>
      <w:r w:rsidR="000F6565">
        <w:rPr>
          <w:rFonts w:ascii="Times New Roman" w:hAnsi="Times New Roman" w:cs="Times New Roman"/>
          <w:noProof/>
        </w:rPr>
        <w:t>l</w:t>
      </w:r>
      <w:r w:rsidR="00323CAB">
        <w:rPr>
          <w:rFonts w:ascii="Times New Roman" w:hAnsi="Times New Roman" w:cs="Times New Roman"/>
          <w:noProof/>
        </w:rPr>
        <w:t xml:space="preserve">. 239. </w:t>
      </w:r>
      <w:r w:rsidR="006A633F" w:rsidRPr="006A633F">
        <w:rPr>
          <w:rFonts w:ascii="Times New Roman" w:hAnsi="Times New Roman" w:cs="Times New Roman"/>
          <w:noProof/>
        </w:rPr>
        <w:t xml:space="preserve">Berlin: Springer, 2009. </w:t>
      </w:r>
    </w:p>
    <w:p w14:paraId="5D8D787D" w14:textId="0F30D80E"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00975DFF">
        <w:rPr>
          <w:rFonts w:ascii="Times New Roman" w:hAnsi="Times New Roman" w:cs="Times New Roman"/>
          <w:noProof/>
        </w:rPr>
        <w:t>0</w:t>
      </w:r>
      <w:r w:rsidRPr="00F95FDE">
        <w:rPr>
          <w:rFonts w:ascii="Times New Roman" w:hAnsi="Times New Roman" w:cs="Times New Roman"/>
          <w:noProof/>
        </w:rPr>
        <w:t>]</w:t>
      </w:r>
      <w:r w:rsidRPr="00F95FDE">
        <w:rPr>
          <w:rFonts w:ascii="Times New Roman" w:hAnsi="Times New Roman" w:cs="Times New Roman"/>
          <w:noProof/>
        </w:rPr>
        <w:tab/>
      </w:r>
      <w:r w:rsidR="00975DFF" w:rsidRPr="00975DFF">
        <w:rPr>
          <w:rFonts w:ascii="Times New Roman" w:hAnsi="Times New Roman" w:cs="Times New Roman"/>
          <w:noProof/>
        </w:rPr>
        <w:t>D. R. G. Ratulangi</w:t>
      </w:r>
      <w:r w:rsidR="00323CAB" w:rsidRPr="00323CAB">
        <w:t xml:space="preserve"> </w:t>
      </w:r>
      <w:r w:rsidR="00323CAB" w:rsidRPr="00323CAB">
        <w:rPr>
          <w:rFonts w:ascii="Times New Roman" w:hAnsi="Times New Roman" w:cs="Times New Roman"/>
          <w:noProof/>
        </w:rPr>
        <w:t>, S. Balai, and W. S. Sulawesi</w:t>
      </w:r>
      <w:r w:rsidR="00975DFF" w:rsidRPr="00975DFF">
        <w:rPr>
          <w:rFonts w:ascii="Times New Roman" w:hAnsi="Times New Roman" w:cs="Times New Roman"/>
          <w:noProof/>
        </w:rPr>
        <w:t xml:space="preserve">, “Penerapan algoritma </w:t>
      </w:r>
      <w:r w:rsidR="00DE1E80">
        <w:rPr>
          <w:rFonts w:ascii="Times New Roman" w:hAnsi="Times New Roman" w:cs="Times New Roman"/>
          <w:noProof/>
        </w:rPr>
        <w:t>genetika</w:t>
      </w:r>
      <w:r w:rsidR="00975DFF" w:rsidRPr="00975DFF">
        <w:rPr>
          <w:rFonts w:ascii="Times New Roman" w:hAnsi="Times New Roman" w:cs="Times New Roman"/>
          <w:noProof/>
        </w:rPr>
        <w:t xml:space="preserve"> untuk optimasi penawaran biaya pekerjaan konstruksi dengan bantuan software MATLAB”</w:t>
      </w:r>
      <w:r w:rsidR="00323CAB">
        <w:rPr>
          <w:rFonts w:ascii="Times New Roman" w:hAnsi="Times New Roman" w:cs="Times New Roman"/>
          <w:noProof/>
        </w:rPr>
        <w:t>,</w:t>
      </w:r>
      <w:r w:rsidR="00975DFF" w:rsidRPr="00975DFF">
        <w:rPr>
          <w:rFonts w:ascii="Times New Roman" w:hAnsi="Times New Roman" w:cs="Times New Roman"/>
          <w:noProof/>
        </w:rPr>
        <w:t xml:space="preserve">  </w:t>
      </w:r>
      <w:r w:rsidR="00323CAB" w:rsidRPr="000F6565">
        <w:rPr>
          <w:rFonts w:ascii="Times New Roman" w:hAnsi="Times New Roman" w:cs="Times New Roman"/>
          <w:i/>
          <w:iCs/>
          <w:noProof/>
        </w:rPr>
        <w:t>Jurnal Ilmiah Media Engineering</w:t>
      </w:r>
      <w:r w:rsidR="00975DFF" w:rsidRPr="00975DFF">
        <w:rPr>
          <w:rFonts w:ascii="Times New Roman" w:hAnsi="Times New Roman" w:cs="Times New Roman"/>
          <w:noProof/>
        </w:rPr>
        <w:t>, vol. 9, no. 1, 2019.</w:t>
      </w:r>
    </w:p>
    <w:p w14:paraId="17543ABD" w14:textId="3372353B"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00975DFF">
        <w:rPr>
          <w:rFonts w:ascii="Times New Roman" w:hAnsi="Times New Roman" w:cs="Times New Roman"/>
          <w:noProof/>
        </w:rPr>
        <w:t>1</w:t>
      </w:r>
      <w:r w:rsidRPr="00F95FDE">
        <w:rPr>
          <w:rFonts w:ascii="Times New Roman" w:hAnsi="Times New Roman" w:cs="Times New Roman"/>
          <w:noProof/>
        </w:rPr>
        <w:t>]</w:t>
      </w:r>
      <w:r w:rsidRPr="00F95FDE">
        <w:rPr>
          <w:rFonts w:ascii="Times New Roman" w:hAnsi="Times New Roman" w:cs="Times New Roman"/>
          <w:noProof/>
        </w:rPr>
        <w:tab/>
      </w:r>
      <w:r w:rsidR="00975DFF" w:rsidRPr="00975DFF">
        <w:rPr>
          <w:rFonts w:ascii="Times New Roman" w:hAnsi="Times New Roman" w:cs="Times New Roman"/>
          <w:noProof/>
        </w:rPr>
        <w:t xml:space="preserve">M. Gen and R. W. Cheng, "Genetic Algorithms and Engineering Optimization", </w:t>
      </w:r>
      <w:r w:rsidR="00975DFF" w:rsidRPr="002B6D1E">
        <w:rPr>
          <w:rFonts w:ascii="Times New Roman" w:hAnsi="Times New Roman" w:cs="Times New Roman"/>
          <w:i/>
          <w:iCs/>
          <w:noProof/>
        </w:rPr>
        <w:t>Journal of Advances in Pure Mathematics</w:t>
      </w:r>
      <w:r w:rsidR="00975DFF" w:rsidRPr="00975DFF">
        <w:rPr>
          <w:rFonts w:ascii="Times New Roman" w:hAnsi="Times New Roman" w:cs="Times New Roman"/>
          <w:noProof/>
        </w:rPr>
        <w:t xml:space="preserve">, vol. 6, no. 5, pp. 1-512, </w:t>
      </w:r>
      <w:r w:rsidR="002B6D1E">
        <w:rPr>
          <w:rFonts w:ascii="Times New Roman" w:hAnsi="Times New Roman" w:cs="Times New Roman"/>
          <w:noProof/>
        </w:rPr>
        <w:t>Des. 1999</w:t>
      </w:r>
      <w:r w:rsidR="00975DFF" w:rsidRPr="00975DFF">
        <w:rPr>
          <w:rFonts w:ascii="Times New Roman" w:hAnsi="Times New Roman" w:cs="Times New Roman"/>
          <w:noProof/>
        </w:rPr>
        <w:t>.</w:t>
      </w:r>
    </w:p>
    <w:p w14:paraId="155E2AA5" w14:textId="15CC1C2A"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00975DFF">
        <w:rPr>
          <w:rFonts w:ascii="Times New Roman" w:hAnsi="Times New Roman" w:cs="Times New Roman"/>
          <w:noProof/>
        </w:rPr>
        <w:t>2</w:t>
      </w:r>
      <w:r w:rsidRPr="00F95FDE">
        <w:rPr>
          <w:rFonts w:ascii="Times New Roman" w:hAnsi="Times New Roman" w:cs="Times New Roman"/>
          <w:noProof/>
        </w:rPr>
        <w:t>]</w:t>
      </w:r>
      <w:r w:rsidRPr="00F95FDE">
        <w:rPr>
          <w:rFonts w:ascii="Times New Roman" w:hAnsi="Times New Roman" w:cs="Times New Roman"/>
          <w:noProof/>
        </w:rPr>
        <w:tab/>
      </w:r>
      <w:r w:rsidR="00975DFF" w:rsidRPr="00975DFF">
        <w:rPr>
          <w:rFonts w:ascii="Times New Roman" w:hAnsi="Times New Roman" w:cs="Times New Roman"/>
          <w:noProof/>
        </w:rPr>
        <w:t xml:space="preserve">K. A. Wibowo, </w:t>
      </w:r>
      <w:r w:rsidR="00975DFF" w:rsidRPr="0083755F">
        <w:rPr>
          <w:rFonts w:ascii="Times New Roman" w:hAnsi="Times New Roman" w:cs="Times New Roman"/>
          <w:i/>
          <w:iCs/>
          <w:noProof/>
        </w:rPr>
        <w:t xml:space="preserve">Optimasi portofolio saham menggunakan algoritma </w:t>
      </w:r>
      <w:r w:rsidR="00DE1E80" w:rsidRPr="0083755F">
        <w:rPr>
          <w:rFonts w:ascii="Times New Roman" w:hAnsi="Times New Roman" w:cs="Times New Roman"/>
          <w:i/>
          <w:iCs/>
          <w:noProof/>
        </w:rPr>
        <w:lastRenderedPageBreak/>
        <w:t>genetika</w:t>
      </w:r>
      <w:r w:rsidR="00975DFF" w:rsidRPr="00975DFF">
        <w:rPr>
          <w:rFonts w:ascii="Times New Roman" w:hAnsi="Times New Roman" w:cs="Times New Roman"/>
          <w:noProof/>
        </w:rPr>
        <w:t xml:space="preserve">, Skripsi, </w:t>
      </w:r>
      <w:r w:rsidR="0083755F">
        <w:rPr>
          <w:rFonts w:ascii="Times New Roman" w:hAnsi="Times New Roman" w:cs="Times New Roman"/>
          <w:noProof/>
        </w:rPr>
        <w:t xml:space="preserve">Program Studi Matematika, Fakultas Matematika dan Ilmu Pengetahuan Alam, </w:t>
      </w:r>
      <w:r w:rsidR="00975DFF" w:rsidRPr="00975DFF">
        <w:rPr>
          <w:rFonts w:ascii="Times New Roman" w:hAnsi="Times New Roman" w:cs="Times New Roman"/>
          <w:noProof/>
        </w:rPr>
        <w:t>Universitas Brawijaya, Malang, 2009.</w:t>
      </w:r>
    </w:p>
    <w:p w14:paraId="5896C871" w14:textId="77716FB2"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00975DFF">
        <w:rPr>
          <w:rFonts w:ascii="Times New Roman" w:hAnsi="Times New Roman" w:cs="Times New Roman"/>
          <w:noProof/>
        </w:rPr>
        <w:t>3</w:t>
      </w:r>
      <w:r w:rsidRPr="00F95FDE">
        <w:rPr>
          <w:rFonts w:ascii="Times New Roman" w:hAnsi="Times New Roman" w:cs="Times New Roman"/>
          <w:noProof/>
        </w:rPr>
        <w:t>]</w:t>
      </w:r>
      <w:r w:rsidRPr="00F95FDE">
        <w:rPr>
          <w:rFonts w:ascii="Times New Roman" w:hAnsi="Times New Roman" w:cs="Times New Roman"/>
          <w:noProof/>
        </w:rPr>
        <w:tab/>
      </w:r>
      <w:r w:rsidR="005E3957" w:rsidRPr="005E3957">
        <w:rPr>
          <w:rFonts w:ascii="Times New Roman" w:hAnsi="Times New Roman" w:cs="Times New Roman"/>
          <w:noProof/>
        </w:rPr>
        <w:t>naresh-dscience, Portfolio Optimization using Genetic Algorithm, GitHub, 2019. [Online]. Tersedia: https://github.com/naresh-dscience/Portfolio-Optimization-using-Genetic-Algorithm</w:t>
      </w:r>
      <w:r w:rsidR="00975DFF" w:rsidRPr="00975DFF">
        <w:rPr>
          <w:rFonts w:ascii="Times New Roman" w:hAnsi="Times New Roman" w:cs="Times New Roman"/>
          <w:noProof/>
        </w:rPr>
        <w:t>.</w:t>
      </w:r>
    </w:p>
    <w:p w14:paraId="204080C1" w14:textId="77777777" w:rsidR="005E3957"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00975DFF">
        <w:rPr>
          <w:rFonts w:ascii="Times New Roman" w:hAnsi="Times New Roman" w:cs="Times New Roman"/>
          <w:noProof/>
        </w:rPr>
        <w:t>4</w:t>
      </w:r>
      <w:r w:rsidRPr="00F95FDE">
        <w:rPr>
          <w:rFonts w:ascii="Times New Roman" w:hAnsi="Times New Roman" w:cs="Times New Roman"/>
          <w:noProof/>
        </w:rPr>
        <w:t>]</w:t>
      </w:r>
      <w:r w:rsidRPr="00F95FDE">
        <w:rPr>
          <w:rFonts w:ascii="Times New Roman" w:hAnsi="Times New Roman" w:cs="Times New Roman"/>
          <w:noProof/>
        </w:rPr>
        <w:tab/>
      </w:r>
      <w:r w:rsidR="005E3957" w:rsidRPr="005E3957">
        <w:rPr>
          <w:rFonts w:ascii="Times New Roman" w:hAnsi="Times New Roman" w:cs="Times New Roman"/>
          <w:noProof/>
        </w:rPr>
        <w:t xml:space="preserve">Politeknik Elektronika Negeri Surabaya, Kecerdasan Buatan: Studi Kasus Algoritma Genetika, Departemen Teknik Informatika dan Komputer, Surabaya, 2017. [Online]. Tersedia: https://yuliana.lecturer.pens.ac.id/Kecerdasan%20Buatan/ppt/TEORI/ </w:t>
      </w:r>
    </w:p>
    <w:p w14:paraId="7B596E5D" w14:textId="00CF243F" w:rsidR="00F95FDE" w:rsidRPr="00F95FDE" w:rsidRDefault="00F95FDE" w:rsidP="00170738">
      <w:pPr>
        <w:widowControl w:val="0"/>
        <w:autoSpaceDE w:val="0"/>
        <w:autoSpaceDN w:val="0"/>
        <w:adjustRightInd w:val="0"/>
        <w:spacing w:after="0" w:line="360" w:lineRule="auto"/>
        <w:ind w:left="640" w:hanging="640"/>
        <w:jc w:val="both"/>
        <w:rPr>
          <w:rFonts w:ascii="Times New Roman" w:hAnsi="Times New Roman" w:cs="Times New Roman"/>
          <w:noProof/>
        </w:rPr>
      </w:pPr>
      <w:r w:rsidRPr="00F95FDE">
        <w:rPr>
          <w:rFonts w:ascii="Times New Roman" w:hAnsi="Times New Roman" w:cs="Times New Roman"/>
          <w:noProof/>
        </w:rPr>
        <w:t>[2</w:t>
      </w:r>
      <w:r w:rsidR="00975DFF">
        <w:rPr>
          <w:rFonts w:ascii="Times New Roman" w:hAnsi="Times New Roman" w:cs="Times New Roman"/>
          <w:noProof/>
        </w:rPr>
        <w:t>5</w:t>
      </w:r>
      <w:r w:rsidRPr="00F95FDE">
        <w:rPr>
          <w:rFonts w:ascii="Times New Roman" w:hAnsi="Times New Roman" w:cs="Times New Roman"/>
          <w:noProof/>
        </w:rPr>
        <w:t>]</w:t>
      </w:r>
      <w:r w:rsidRPr="00F95FDE">
        <w:rPr>
          <w:rFonts w:ascii="Times New Roman" w:hAnsi="Times New Roman" w:cs="Times New Roman"/>
          <w:noProof/>
        </w:rPr>
        <w:tab/>
      </w:r>
      <w:r w:rsidR="00F96626" w:rsidRPr="00975DFF">
        <w:rPr>
          <w:rFonts w:ascii="Times New Roman" w:hAnsi="Times New Roman" w:cs="Times New Roman"/>
          <w:noProof/>
        </w:rPr>
        <w:t xml:space="preserve">SixSigma.us </w:t>
      </w:r>
      <w:r w:rsidR="00F96626">
        <w:rPr>
          <w:rFonts w:ascii="Times New Roman" w:hAnsi="Times New Roman" w:cs="Times New Roman"/>
          <w:noProof/>
        </w:rPr>
        <w:t xml:space="preserve">, </w:t>
      </w:r>
      <w:r w:rsidR="00975DFF" w:rsidRPr="00975DFF">
        <w:rPr>
          <w:rFonts w:ascii="Times New Roman" w:hAnsi="Times New Roman" w:cs="Times New Roman"/>
          <w:noProof/>
        </w:rPr>
        <w:t>“A Complete Guide to the Anderson-Darling Normality Test”</w:t>
      </w:r>
      <w:r w:rsidR="005E3957">
        <w:rPr>
          <w:rFonts w:ascii="Times New Roman" w:hAnsi="Times New Roman" w:cs="Times New Roman"/>
          <w:noProof/>
        </w:rPr>
        <w:t>,</w:t>
      </w:r>
      <w:r w:rsidR="00975DFF">
        <w:rPr>
          <w:rFonts w:ascii="Times New Roman" w:hAnsi="Times New Roman" w:cs="Times New Roman"/>
          <w:noProof/>
        </w:rPr>
        <w:t xml:space="preserve"> </w:t>
      </w:r>
      <w:r w:rsidR="00975DFF" w:rsidRPr="00975DFF">
        <w:rPr>
          <w:rFonts w:ascii="Times New Roman" w:hAnsi="Times New Roman" w:cs="Times New Roman"/>
          <w:noProof/>
        </w:rPr>
        <w:t xml:space="preserve"> </w:t>
      </w:r>
      <w:r w:rsidR="00F96626" w:rsidRPr="00975DFF">
        <w:rPr>
          <w:rFonts w:ascii="Times New Roman" w:hAnsi="Times New Roman" w:cs="Times New Roman"/>
          <w:noProof/>
        </w:rPr>
        <w:t>https://www.6sigma.us/six-sigma-in-focus/anderson-darling-normality-test/</w:t>
      </w:r>
      <w:r w:rsidR="00975DFF" w:rsidRPr="00975DFF">
        <w:rPr>
          <w:rFonts w:ascii="Times New Roman" w:hAnsi="Times New Roman" w:cs="Times New Roman"/>
          <w:noProof/>
        </w:rPr>
        <w:t xml:space="preserve"> </w:t>
      </w:r>
      <w:r w:rsidR="00F96626">
        <w:rPr>
          <w:rFonts w:ascii="Times New Roman" w:hAnsi="Times New Roman" w:cs="Times New Roman"/>
          <w:noProof/>
        </w:rPr>
        <w:t xml:space="preserve">Diakses: </w:t>
      </w:r>
      <w:r w:rsidR="00975DFF" w:rsidRPr="00975DFF">
        <w:rPr>
          <w:rFonts w:ascii="Times New Roman" w:hAnsi="Times New Roman" w:cs="Times New Roman"/>
          <w:noProof/>
        </w:rPr>
        <w:t>31</w:t>
      </w:r>
      <w:r w:rsidR="00F96626">
        <w:rPr>
          <w:rFonts w:ascii="Times New Roman" w:hAnsi="Times New Roman" w:cs="Times New Roman"/>
          <w:noProof/>
        </w:rPr>
        <w:t xml:space="preserve"> Jul.</w:t>
      </w:r>
      <w:r w:rsidR="00975DFF" w:rsidRPr="00975DFF">
        <w:rPr>
          <w:rFonts w:ascii="Times New Roman" w:hAnsi="Times New Roman" w:cs="Times New Roman"/>
          <w:noProof/>
        </w:rPr>
        <w:t xml:space="preserve"> 2024. </w:t>
      </w:r>
    </w:p>
    <w:p w14:paraId="181BDDAE" w14:textId="0974AD70" w:rsidR="00EC63AB" w:rsidRDefault="004D0376" w:rsidP="004D0376">
      <w:pPr>
        <w:widowControl w:val="0"/>
        <w:autoSpaceDE w:val="0"/>
        <w:autoSpaceDN w:val="0"/>
        <w:adjustRightInd w:val="0"/>
        <w:spacing w:after="0" w:line="360" w:lineRule="auto"/>
        <w:jc w:val="both"/>
        <w:rPr>
          <w:rFonts w:ascii="Times New Roman" w:eastAsia="Times New Roman" w:hAnsi="Times New Roman" w:cs="Times New Roman"/>
          <w:b/>
          <w:bCs/>
        </w:rPr>
      </w:pPr>
      <w:r>
        <w:rPr>
          <w:rFonts w:ascii="Times New Roman" w:eastAsia="Times New Roman" w:hAnsi="Times New Roman" w:cs="Times New Roman"/>
          <w:b/>
          <w:bCs/>
        </w:rPr>
        <w:fldChar w:fldCharType="end"/>
      </w:r>
    </w:p>
    <w:p w14:paraId="0373585A" w14:textId="00F707D4" w:rsidR="0EB04040" w:rsidRDefault="0EB04040" w:rsidP="00ED799D">
      <w:pPr>
        <w:spacing w:after="0" w:line="360" w:lineRule="auto"/>
        <w:jc w:val="both"/>
      </w:pPr>
    </w:p>
    <w:p w14:paraId="3819A72C" w14:textId="7793E7D2" w:rsidR="006644B4" w:rsidRPr="00343CE1" w:rsidRDefault="006644B4" w:rsidP="00343CE1">
      <w:pPr>
        <w:spacing w:after="0" w:line="360" w:lineRule="auto"/>
      </w:pPr>
    </w:p>
    <w:sectPr w:rsidR="006644B4" w:rsidRPr="00343CE1" w:rsidSect="00876D4F">
      <w:headerReference w:type="default" r:id="rId8"/>
      <w:footerReference w:type="default" r:id="rId9"/>
      <w:type w:val="continuous"/>
      <w:pgSz w:w="11907" w:h="16839"/>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3E342" w14:textId="77777777" w:rsidR="00F23662" w:rsidRDefault="00F23662">
      <w:pPr>
        <w:spacing w:after="0" w:line="240" w:lineRule="auto"/>
      </w:pPr>
      <w:r>
        <w:separator/>
      </w:r>
    </w:p>
  </w:endnote>
  <w:endnote w:type="continuationSeparator" w:id="0">
    <w:p w14:paraId="7FCC5B91" w14:textId="77777777" w:rsidR="00F23662" w:rsidRDefault="00F23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7830625"/>
      <w:docPartObj>
        <w:docPartGallery w:val="Page Numbers (Bottom of Page)"/>
        <w:docPartUnique/>
      </w:docPartObj>
    </w:sdtPr>
    <w:sdtEndPr>
      <w:rPr>
        <w:rFonts w:ascii="Times New Roman" w:hAnsi="Times New Roman" w:cs="Times New Roman"/>
        <w:noProof/>
      </w:rPr>
    </w:sdtEndPr>
    <w:sdtContent>
      <w:p w14:paraId="46584365" w14:textId="7ECD6AAF" w:rsidR="00E62C8E" w:rsidRDefault="00E62C8E">
        <w:pPr>
          <w:pStyle w:val="Footer"/>
          <w:jc w:val="center"/>
        </w:pPr>
        <w:r w:rsidRPr="00653C5E">
          <w:rPr>
            <w:rFonts w:ascii="Times New Roman" w:hAnsi="Times New Roman" w:cs="Times New Roman"/>
          </w:rPr>
          <w:fldChar w:fldCharType="begin"/>
        </w:r>
        <w:r w:rsidRPr="00653C5E">
          <w:rPr>
            <w:rFonts w:ascii="Times New Roman" w:hAnsi="Times New Roman" w:cs="Times New Roman"/>
          </w:rPr>
          <w:instrText xml:space="preserve"> PAGE   \* MERGEFORMAT </w:instrText>
        </w:r>
        <w:r w:rsidRPr="00653C5E">
          <w:rPr>
            <w:rFonts w:ascii="Times New Roman" w:hAnsi="Times New Roman" w:cs="Times New Roman"/>
          </w:rPr>
          <w:fldChar w:fldCharType="separate"/>
        </w:r>
        <w:r w:rsidRPr="00653C5E">
          <w:rPr>
            <w:rFonts w:ascii="Times New Roman" w:hAnsi="Times New Roman" w:cs="Times New Roman"/>
            <w:noProof/>
          </w:rPr>
          <w:t>iii</w:t>
        </w:r>
        <w:r w:rsidRPr="00653C5E">
          <w:rPr>
            <w:rFonts w:ascii="Times New Roman" w:hAnsi="Times New Roman" w:cs="Times New Roman"/>
            <w:noProof/>
          </w:rPr>
          <w:fldChar w:fldCharType="end"/>
        </w:r>
      </w:p>
    </w:sdtContent>
  </w:sdt>
  <w:p w14:paraId="55ED8B2F" w14:textId="582CE764" w:rsidR="00E62C8E" w:rsidRDefault="00E62C8E" w:rsidP="6F1BC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767B75" w14:textId="77777777" w:rsidR="00F23662" w:rsidRDefault="00F23662">
      <w:pPr>
        <w:spacing w:after="0" w:line="240" w:lineRule="auto"/>
      </w:pPr>
      <w:r>
        <w:separator/>
      </w:r>
    </w:p>
  </w:footnote>
  <w:footnote w:type="continuationSeparator" w:id="0">
    <w:p w14:paraId="440736DC" w14:textId="77777777" w:rsidR="00F23662" w:rsidRDefault="00F236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E62C8E" w14:paraId="78B20489" w14:textId="77777777" w:rsidTr="6F1BC3EC">
      <w:trPr>
        <w:trHeight w:val="300"/>
      </w:trPr>
      <w:tc>
        <w:tcPr>
          <w:tcW w:w="3005" w:type="dxa"/>
        </w:tcPr>
        <w:p w14:paraId="44FC4D54" w14:textId="37792416" w:rsidR="00E62C8E" w:rsidRDefault="00E62C8E" w:rsidP="6F1BC3EC">
          <w:pPr>
            <w:pStyle w:val="Header"/>
            <w:ind w:left="-115"/>
          </w:pPr>
        </w:p>
      </w:tc>
      <w:tc>
        <w:tcPr>
          <w:tcW w:w="3005" w:type="dxa"/>
        </w:tcPr>
        <w:p w14:paraId="0B557FC5" w14:textId="2017CCEA" w:rsidR="00E62C8E" w:rsidRDefault="00E62C8E" w:rsidP="6F1BC3EC">
          <w:pPr>
            <w:pStyle w:val="Header"/>
            <w:jc w:val="center"/>
          </w:pPr>
        </w:p>
      </w:tc>
      <w:tc>
        <w:tcPr>
          <w:tcW w:w="3005" w:type="dxa"/>
        </w:tcPr>
        <w:p w14:paraId="4842FC81" w14:textId="0D3A1DDC" w:rsidR="00E62C8E" w:rsidRDefault="00E62C8E" w:rsidP="6F1BC3EC">
          <w:pPr>
            <w:pStyle w:val="Header"/>
            <w:ind w:right="-115"/>
            <w:jc w:val="right"/>
          </w:pPr>
        </w:p>
      </w:tc>
    </w:tr>
  </w:tbl>
  <w:p w14:paraId="564A613D" w14:textId="6CB40100" w:rsidR="00E62C8E" w:rsidRDefault="00E62C8E" w:rsidP="6F1BC3EC">
    <w:pPr>
      <w:pStyle w:val="Header"/>
    </w:pPr>
  </w:p>
</w:hdr>
</file>

<file path=word/intelligence2.xml><?xml version="1.0" encoding="utf-8"?>
<int2:intelligence xmlns:int2="http://schemas.microsoft.com/office/intelligence/2020/intelligence">
  <int2:observations>
    <int2:textHash int2:hashCode="BAu4NspI7WLo9v" int2:id="iWcy8phE">
      <int2:state int2:type="spell" int2:value="Rejected"/>
    </int2:textHash>
    <int2:textHash int2:hashCode="cIXO0MEnPwTVT2" int2:id="jbf6Eta3">
      <int2:state int2:type="spell" int2:value="Rejected"/>
    </int2:textHash>
    <int2:textHash int2:hashCode="Vb/9ycwz9sDozd" int2:id="jBpJAIxg">
      <int2:state int2:type="spell" int2:value="Rejected"/>
    </int2:textHash>
    <int2:textHash int2:hashCode="b77p5heGWSds+Z" int2:id="eWjWys0z">
      <int2:state int2:type="spell" int2:value="Rejected"/>
    </int2:textHash>
    <int2:textHash int2:hashCode="fh4rGqWiq0TszK" int2:id="LDOq15fR">
      <int2:state int2:type="spell" int2:value="Rejected"/>
    </int2:textHash>
    <int2:textHash int2:hashCode="1h1IGuSfuzVg6Q" int2:id="QaMJQ1f9">
      <int2:state int2:type="spell" int2:value="Rejected"/>
    </int2:textHash>
    <int2:textHash int2:hashCode="yyeZVzRHqbvtUQ" int2:id="hrDzMrbl">
      <int2:state int2:type="spell" int2:value="Rejected"/>
    </int2:textHash>
    <int2:textHash int2:hashCode="xa4Yu+RAVT/tUN" int2:id="MzVZhB4E">
      <int2:state int2:type="spell" int2:value="Rejected"/>
    </int2:textHash>
    <int2:textHash int2:hashCode="xgK+NifmwrMeiE" int2:id="GAIjC4Dv">
      <int2:state int2:type="spell" int2:value="Rejected"/>
    </int2:textHash>
    <int2:textHash int2:hashCode="Hx8iF75ARtCCj7" int2:id="GlC3Khbv">
      <int2:state int2:type="spell" int2:value="Rejected"/>
    </int2:textHash>
    <int2:textHash int2:hashCode="qmR03FYxEpQ/WN" int2:id="WOWYoYia">
      <int2:state int2:type="spell" int2:value="Rejected"/>
    </int2:textHash>
    <int2:textHash int2:hashCode="7vJvOVFux8Xe51" int2:id="0CfxGKZX">
      <int2:state int2:type="spell" int2:value="Rejected"/>
    </int2:textHash>
    <int2:textHash int2:hashCode="rcwNbcmJKvr9+y" int2:id="OZNgVOzz">
      <int2:state int2:type="spell" int2:value="Rejected"/>
    </int2:textHash>
    <int2:textHash int2:hashCode="xwvUoFS6TPE4d3" int2:id="kqLSX2mv">
      <int2:state int2:type="spell" int2:value="Rejected"/>
    </int2:textHash>
    <int2:textHash int2:hashCode="WAnfZmfS53JaHN" int2:id="NG4ikm1v">
      <int2:state int2:type="spell" int2:value="Rejected"/>
    </int2:textHash>
    <int2:textHash int2:hashCode="rh/0X7pzBZjlaa" int2:id="UYRYUtCz">
      <int2:state int2:type="spell" int2:value="Rejected"/>
    </int2:textHash>
    <int2:textHash int2:hashCode="qYaekucHu6xVak" int2:id="cD1FW1sR">
      <int2:state int2:type="spell" int2:value="Rejected"/>
    </int2:textHash>
    <int2:textHash int2:hashCode="hjOJasvDF8V1vJ" int2:id="0vBehPZG">
      <int2:state int2:type="AugLoop_Text_Critique" int2:value="Rejected"/>
    </int2:textHash>
    <int2:textHash int2:hashCode="oClBztzZk5fKHp" int2:id="EZC5BeGv">
      <int2:state int2:type="AugLoop_Text_Critique" int2:value="Rejected"/>
    </int2:textHash>
    <int2:textHash int2:hashCode="zQ+9XXXflYRS5/" int2:id="hUWNqT9V">
      <int2:state int2:type="AugLoop_Text_Critique" int2:value="Rejected"/>
    </int2:textHash>
    <int2:textHash int2:hashCode="Owyd/SyHDF1oLR" int2:id="8bWUcEOG">
      <int2:state int2:type="AugLoop_Text_Critique" int2:value="Rejected"/>
    </int2:textHash>
    <int2:textHash int2:hashCode="ae2gzucgsdXC2c" int2:id="SVumMLxk">
      <int2:state int2:type="AugLoop_Text_Critique" int2:value="Rejected"/>
    </int2:textHash>
    <int2:textHash int2:hashCode="dP6ohURl3Si0aY" int2:id="Sscsz97y">
      <int2:state int2:type="AugLoop_Text_Critique" int2:value="Rejected"/>
    </int2:textHash>
    <int2:textHash int2:hashCode="/zxA8rIx32y7KZ" int2:id="eYY7hkj2">
      <int2:state int2:type="AugLoop_Text_Critique" int2:value="Rejected"/>
    </int2:textHash>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C9170"/>
    <w:multiLevelType w:val="hybridMultilevel"/>
    <w:tmpl w:val="2340A74A"/>
    <w:lvl w:ilvl="0" w:tplc="601C8162">
      <w:start w:val="1"/>
      <w:numFmt w:val="lowerLetter"/>
      <w:lvlText w:val="%1."/>
      <w:lvlJc w:val="left"/>
      <w:pPr>
        <w:ind w:left="1080" w:hanging="360"/>
      </w:pPr>
    </w:lvl>
    <w:lvl w:ilvl="1" w:tplc="EA044A96">
      <w:start w:val="1"/>
      <w:numFmt w:val="lowerLetter"/>
      <w:lvlText w:val="%2."/>
      <w:lvlJc w:val="left"/>
      <w:pPr>
        <w:ind w:left="1800" w:hanging="360"/>
      </w:pPr>
    </w:lvl>
    <w:lvl w:ilvl="2" w:tplc="C6E49730">
      <w:start w:val="1"/>
      <w:numFmt w:val="lowerRoman"/>
      <w:lvlText w:val="%3."/>
      <w:lvlJc w:val="right"/>
      <w:pPr>
        <w:ind w:left="2520" w:hanging="180"/>
      </w:pPr>
    </w:lvl>
    <w:lvl w:ilvl="3" w:tplc="897A7628">
      <w:start w:val="1"/>
      <w:numFmt w:val="decimal"/>
      <w:lvlText w:val="%4."/>
      <w:lvlJc w:val="left"/>
      <w:pPr>
        <w:ind w:left="3240" w:hanging="360"/>
      </w:pPr>
    </w:lvl>
    <w:lvl w:ilvl="4" w:tplc="5A4A264A">
      <w:start w:val="1"/>
      <w:numFmt w:val="lowerLetter"/>
      <w:lvlText w:val="%5."/>
      <w:lvlJc w:val="left"/>
      <w:pPr>
        <w:ind w:left="3960" w:hanging="360"/>
      </w:pPr>
    </w:lvl>
    <w:lvl w:ilvl="5" w:tplc="2676EC48">
      <w:start w:val="1"/>
      <w:numFmt w:val="lowerRoman"/>
      <w:lvlText w:val="%6."/>
      <w:lvlJc w:val="right"/>
      <w:pPr>
        <w:ind w:left="4680" w:hanging="180"/>
      </w:pPr>
    </w:lvl>
    <w:lvl w:ilvl="6" w:tplc="49222CFE">
      <w:start w:val="1"/>
      <w:numFmt w:val="decimal"/>
      <w:lvlText w:val="%7."/>
      <w:lvlJc w:val="left"/>
      <w:pPr>
        <w:ind w:left="5400" w:hanging="360"/>
      </w:pPr>
    </w:lvl>
    <w:lvl w:ilvl="7" w:tplc="51D25F22">
      <w:start w:val="1"/>
      <w:numFmt w:val="lowerLetter"/>
      <w:lvlText w:val="%8."/>
      <w:lvlJc w:val="left"/>
      <w:pPr>
        <w:ind w:left="6120" w:hanging="360"/>
      </w:pPr>
    </w:lvl>
    <w:lvl w:ilvl="8" w:tplc="04F208CC">
      <w:start w:val="1"/>
      <w:numFmt w:val="lowerRoman"/>
      <w:lvlText w:val="%9."/>
      <w:lvlJc w:val="right"/>
      <w:pPr>
        <w:ind w:left="6840" w:hanging="180"/>
      </w:pPr>
    </w:lvl>
  </w:abstractNum>
  <w:abstractNum w:abstractNumId="1" w15:restartNumberingAfterBreak="0">
    <w:nsid w:val="02AB512F"/>
    <w:multiLevelType w:val="hybridMultilevel"/>
    <w:tmpl w:val="B2EC9800"/>
    <w:lvl w:ilvl="0" w:tplc="E5EC347E">
      <w:start w:val="1"/>
      <w:numFmt w:val="decimal"/>
      <w:lvlText w:val="%1."/>
      <w:lvlJc w:val="left"/>
      <w:pPr>
        <w:ind w:left="720" w:hanging="360"/>
      </w:pPr>
    </w:lvl>
    <w:lvl w:ilvl="1" w:tplc="197AE1D4">
      <w:start w:val="1"/>
      <w:numFmt w:val="lowerLetter"/>
      <w:lvlText w:val="%2."/>
      <w:lvlJc w:val="left"/>
      <w:pPr>
        <w:ind w:left="1440" w:hanging="360"/>
      </w:pPr>
    </w:lvl>
    <w:lvl w:ilvl="2" w:tplc="2F3C9140">
      <w:start w:val="1"/>
      <w:numFmt w:val="lowerRoman"/>
      <w:lvlText w:val="%3."/>
      <w:lvlJc w:val="right"/>
      <w:pPr>
        <w:ind w:left="2160" w:hanging="180"/>
      </w:pPr>
    </w:lvl>
    <w:lvl w:ilvl="3" w:tplc="C27480F8">
      <w:start w:val="1"/>
      <w:numFmt w:val="decimal"/>
      <w:lvlText w:val="%4."/>
      <w:lvlJc w:val="left"/>
      <w:pPr>
        <w:ind w:left="2880" w:hanging="360"/>
      </w:pPr>
    </w:lvl>
    <w:lvl w:ilvl="4" w:tplc="42DE907C">
      <w:start w:val="1"/>
      <w:numFmt w:val="lowerLetter"/>
      <w:lvlText w:val="%5."/>
      <w:lvlJc w:val="left"/>
      <w:pPr>
        <w:ind w:left="3600" w:hanging="360"/>
      </w:pPr>
    </w:lvl>
    <w:lvl w:ilvl="5" w:tplc="57FCF18A">
      <w:start w:val="1"/>
      <w:numFmt w:val="lowerRoman"/>
      <w:lvlText w:val="%6."/>
      <w:lvlJc w:val="right"/>
      <w:pPr>
        <w:ind w:left="4320" w:hanging="180"/>
      </w:pPr>
    </w:lvl>
    <w:lvl w:ilvl="6" w:tplc="C38455BE">
      <w:start w:val="1"/>
      <w:numFmt w:val="decimal"/>
      <w:lvlText w:val="%7."/>
      <w:lvlJc w:val="left"/>
      <w:pPr>
        <w:ind w:left="5040" w:hanging="360"/>
      </w:pPr>
    </w:lvl>
    <w:lvl w:ilvl="7" w:tplc="E9202E32">
      <w:start w:val="1"/>
      <w:numFmt w:val="lowerLetter"/>
      <w:lvlText w:val="%8."/>
      <w:lvlJc w:val="left"/>
      <w:pPr>
        <w:ind w:left="5760" w:hanging="360"/>
      </w:pPr>
    </w:lvl>
    <w:lvl w:ilvl="8" w:tplc="891679CC">
      <w:start w:val="1"/>
      <w:numFmt w:val="lowerRoman"/>
      <w:lvlText w:val="%9."/>
      <w:lvlJc w:val="right"/>
      <w:pPr>
        <w:ind w:left="6480" w:hanging="180"/>
      </w:pPr>
    </w:lvl>
  </w:abstractNum>
  <w:abstractNum w:abstractNumId="2" w15:restartNumberingAfterBreak="0">
    <w:nsid w:val="03812C66"/>
    <w:multiLevelType w:val="hybridMultilevel"/>
    <w:tmpl w:val="4574DD1A"/>
    <w:lvl w:ilvl="0" w:tplc="69205B20">
      <w:start w:val="1"/>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5D57BEE"/>
    <w:multiLevelType w:val="hybridMultilevel"/>
    <w:tmpl w:val="3C50276C"/>
    <w:lvl w:ilvl="0" w:tplc="D86AF54A">
      <w:start w:val="1"/>
      <w:numFmt w:val="decimal"/>
      <w:lvlText w:val="%1."/>
      <w:lvlJc w:val="left"/>
      <w:pPr>
        <w:ind w:left="720" w:hanging="360"/>
      </w:pPr>
    </w:lvl>
    <w:lvl w:ilvl="1" w:tplc="D93A3EE2">
      <w:start w:val="1"/>
      <w:numFmt w:val="lowerLetter"/>
      <w:lvlText w:val="%2."/>
      <w:lvlJc w:val="left"/>
      <w:pPr>
        <w:ind w:left="1440" w:hanging="360"/>
      </w:pPr>
    </w:lvl>
    <w:lvl w:ilvl="2" w:tplc="C130C664">
      <w:start w:val="1"/>
      <w:numFmt w:val="lowerRoman"/>
      <w:lvlText w:val="%3."/>
      <w:lvlJc w:val="right"/>
      <w:pPr>
        <w:ind w:left="2160" w:hanging="180"/>
      </w:pPr>
    </w:lvl>
    <w:lvl w:ilvl="3" w:tplc="A0241744">
      <w:start w:val="1"/>
      <w:numFmt w:val="decimal"/>
      <w:lvlText w:val="%4."/>
      <w:lvlJc w:val="left"/>
      <w:pPr>
        <w:ind w:left="2880" w:hanging="360"/>
      </w:pPr>
    </w:lvl>
    <w:lvl w:ilvl="4" w:tplc="F72E5A8E">
      <w:start w:val="1"/>
      <w:numFmt w:val="lowerLetter"/>
      <w:lvlText w:val="%5."/>
      <w:lvlJc w:val="left"/>
      <w:pPr>
        <w:ind w:left="3600" w:hanging="360"/>
      </w:pPr>
    </w:lvl>
    <w:lvl w:ilvl="5" w:tplc="4C969592">
      <w:start w:val="1"/>
      <w:numFmt w:val="lowerRoman"/>
      <w:lvlText w:val="%6."/>
      <w:lvlJc w:val="right"/>
      <w:pPr>
        <w:ind w:left="4320" w:hanging="180"/>
      </w:pPr>
    </w:lvl>
    <w:lvl w:ilvl="6" w:tplc="85F6D4D8">
      <w:start w:val="1"/>
      <w:numFmt w:val="decimal"/>
      <w:lvlText w:val="%7."/>
      <w:lvlJc w:val="left"/>
      <w:pPr>
        <w:ind w:left="5040" w:hanging="360"/>
      </w:pPr>
    </w:lvl>
    <w:lvl w:ilvl="7" w:tplc="1AA47C84">
      <w:start w:val="1"/>
      <w:numFmt w:val="lowerLetter"/>
      <w:lvlText w:val="%8."/>
      <w:lvlJc w:val="left"/>
      <w:pPr>
        <w:ind w:left="5760" w:hanging="360"/>
      </w:pPr>
    </w:lvl>
    <w:lvl w:ilvl="8" w:tplc="5B3EAC7E">
      <w:start w:val="1"/>
      <w:numFmt w:val="lowerRoman"/>
      <w:lvlText w:val="%9."/>
      <w:lvlJc w:val="right"/>
      <w:pPr>
        <w:ind w:left="6480" w:hanging="180"/>
      </w:pPr>
    </w:lvl>
  </w:abstractNum>
  <w:abstractNum w:abstractNumId="4" w15:restartNumberingAfterBreak="0">
    <w:nsid w:val="089CB532"/>
    <w:multiLevelType w:val="hybridMultilevel"/>
    <w:tmpl w:val="10503FC0"/>
    <w:lvl w:ilvl="0" w:tplc="FC2AA59C">
      <w:start w:val="1"/>
      <w:numFmt w:val="decimal"/>
      <w:lvlText w:val="%1."/>
      <w:lvlJc w:val="left"/>
      <w:pPr>
        <w:ind w:left="720" w:hanging="360"/>
      </w:pPr>
    </w:lvl>
    <w:lvl w:ilvl="1" w:tplc="FB1ACCB4">
      <w:start w:val="1"/>
      <w:numFmt w:val="lowerLetter"/>
      <w:lvlText w:val="%2."/>
      <w:lvlJc w:val="left"/>
      <w:pPr>
        <w:ind w:left="1440" w:hanging="360"/>
      </w:pPr>
    </w:lvl>
    <w:lvl w:ilvl="2" w:tplc="C1C8BE6E">
      <w:start w:val="1"/>
      <w:numFmt w:val="lowerRoman"/>
      <w:lvlText w:val="%3."/>
      <w:lvlJc w:val="right"/>
      <w:pPr>
        <w:ind w:left="2160" w:hanging="180"/>
      </w:pPr>
    </w:lvl>
    <w:lvl w:ilvl="3" w:tplc="2A3A3D26">
      <w:start w:val="1"/>
      <w:numFmt w:val="decimal"/>
      <w:lvlText w:val="%4."/>
      <w:lvlJc w:val="left"/>
      <w:pPr>
        <w:ind w:left="2880" w:hanging="360"/>
      </w:pPr>
    </w:lvl>
    <w:lvl w:ilvl="4" w:tplc="4622163E">
      <w:start w:val="1"/>
      <w:numFmt w:val="lowerLetter"/>
      <w:lvlText w:val="%5."/>
      <w:lvlJc w:val="left"/>
      <w:pPr>
        <w:ind w:left="3600" w:hanging="360"/>
      </w:pPr>
    </w:lvl>
    <w:lvl w:ilvl="5" w:tplc="AF7A8662">
      <w:start w:val="1"/>
      <w:numFmt w:val="lowerRoman"/>
      <w:lvlText w:val="%6."/>
      <w:lvlJc w:val="right"/>
      <w:pPr>
        <w:ind w:left="4320" w:hanging="180"/>
      </w:pPr>
    </w:lvl>
    <w:lvl w:ilvl="6" w:tplc="F9F6D9E8">
      <w:start w:val="1"/>
      <w:numFmt w:val="decimal"/>
      <w:lvlText w:val="%7."/>
      <w:lvlJc w:val="left"/>
      <w:pPr>
        <w:ind w:left="5040" w:hanging="360"/>
      </w:pPr>
    </w:lvl>
    <w:lvl w:ilvl="7" w:tplc="1A6CFF94">
      <w:start w:val="1"/>
      <w:numFmt w:val="lowerLetter"/>
      <w:lvlText w:val="%8."/>
      <w:lvlJc w:val="left"/>
      <w:pPr>
        <w:ind w:left="5760" w:hanging="360"/>
      </w:pPr>
    </w:lvl>
    <w:lvl w:ilvl="8" w:tplc="55540D32">
      <w:start w:val="1"/>
      <w:numFmt w:val="lowerRoman"/>
      <w:lvlText w:val="%9."/>
      <w:lvlJc w:val="right"/>
      <w:pPr>
        <w:ind w:left="6480" w:hanging="180"/>
      </w:pPr>
    </w:lvl>
  </w:abstractNum>
  <w:abstractNum w:abstractNumId="5" w15:restartNumberingAfterBreak="0">
    <w:nsid w:val="0C022FA9"/>
    <w:multiLevelType w:val="hybridMultilevel"/>
    <w:tmpl w:val="D37E2D42"/>
    <w:lvl w:ilvl="0" w:tplc="A4A61B5E">
      <w:start w:val="1"/>
      <w:numFmt w:val="decimal"/>
      <w:lvlText w:val="%1."/>
      <w:lvlJc w:val="left"/>
      <w:pPr>
        <w:ind w:left="720" w:hanging="360"/>
      </w:pPr>
    </w:lvl>
    <w:lvl w:ilvl="1" w:tplc="6874BD0C">
      <w:start w:val="1"/>
      <w:numFmt w:val="lowerLetter"/>
      <w:lvlText w:val="%2."/>
      <w:lvlJc w:val="left"/>
      <w:pPr>
        <w:ind w:left="1440" w:hanging="360"/>
      </w:pPr>
    </w:lvl>
    <w:lvl w:ilvl="2" w:tplc="1422B1E4">
      <w:start w:val="1"/>
      <w:numFmt w:val="lowerRoman"/>
      <w:lvlText w:val="%3."/>
      <w:lvlJc w:val="right"/>
      <w:pPr>
        <w:ind w:left="2160" w:hanging="180"/>
      </w:pPr>
    </w:lvl>
    <w:lvl w:ilvl="3" w:tplc="F29C0054">
      <w:start w:val="1"/>
      <w:numFmt w:val="decimal"/>
      <w:lvlText w:val="%4."/>
      <w:lvlJc w:val="left"/>
      <w:pPr>
        <w:ind w:left="2880" w:hanging="360"/>
      </w:pPr>
    </w:lvl>
    <w:lvl w:ilvl="4" w:tplc="D7A0D48A">
      <w:start w:val="1"/>
      <w:numFmt w:val="lowerLetter"/>
      <w:lvlText w:val="%5."/>
      <w:lvlJc w:val="left"/>
      <w:pPr>
        <w:ind w:left="3600" w:hanging="360"/>
      </w:pPr>
    </w:lvl>
    <w:lvl w:ilvl="5" w:tplc="292CFEFE">
      <w:start w:val="1"/>
      <w:numFmt w:val="lowerRoman"/>
      <w:lvlText w:val="%6."/>
      <w:lvlJc w:val="right"/>
      <w:pPr>
        <w:ind w:left="4320" w:hanging="180"/>
      </w:pPr>
    </w:lvl>
    <w:lvl w:ilvl="6" w:tplc="FA3E9F04">
      <w:start w:val="1"/>
      <w:numFmt w:val="decimal"/>
      <w:lvlText w:val="%7."/>
      <w:lvlJc w:val="left"/>
      <w:pPr>
        <w:ind w:left="5040" w:hanging="360"/>
      </w:pPr>
    </w:lvl>
    <w:lvl w:ilvl="7" w:tplc="DD28E93C">
      <w:start w:val="1"/>
      <w:numFmt w:val="lowerLetter"/>
      <w:lvlText w:val="%8."/>
      <w:lvlJc w:val="left"/>
      <w:pPr>
        <w:ind w:left="5760" w:hanging="360"/>
      </w:pPr>
    </w:lvl>
    <w:lvl w:ilvl="8" w:tplc="454CCA9C">
      <w:start w:val="1"/>
      <w:numFmt w:val="lowerRoman"/>
      <w:lvlText w:val="%9."/>
      <w:lvlJc w:val="right"/>
      <w:pPr>
        <w:ind w:left="6480" w:hanging="180"/>
      </w:pPr>
    </w:lvl>
  </w:abstractNum>
  <w:abstractNum w:abstractNumId="6" w15:restartNumberingAfterBreak="0">
    <w:nsid w:val="13294A65"/>
    <w:multiLevelType w:val="hybridMultilevel"/>
    <w:tmpl w:val="6D724E18"/>
    <w:lvl w:ilvl="0" w:tplc="7A52123C">
      <w:start w:val="1"/>
      <w:numFmt w:val="bullet"/>
      <w:lvlText w:val=""/>
      <w:lvlJc w:val="left"/>
      <w:pPr>
        <w:ind w:left="720" w:hanging="360"/>
      </w:pPr>
      <w:rPr>
        <w:rFonts w:ascii="Symbol" w:hAnsi="Symbol" w:hint="default"/>
      </w:rPr>
    </w:lvl>
    <w:lvl w:ilvl="1" w:tplc="F740D700">
      <w:start w:val="1"/>
      <w:numFmt w:val="bullet"/>
      <w:lvlText w:val="o"/>
      <w:lvlJc w:val="left"/>
      <w:pPr>
        <w:ind w:left="1440" w:hanging="360"/>
      </w:pPr>
      <w:rPr>
        <w:rFonts w:ascii="Courier New" w:hAnsi="Courier New" w:hint="default"/>
      </w:rPr>
    </w:lvl>
    <w:lvl w:ilvl="2" w:tplc="98FA3D40">
      <w:start w:val="1"/>
      <w:numFmt w:val="bullet"/>
      <w:lvlText w:val=""/>
      <w:lvlJc w:val="left"/>
      <w:pPr>
        <w:ind w:left="2160" w:hanging="360"/>
      </w:pPr>
      <w:rPr>
        <w:rFonts w:ascii="Wingdings" w:hAnsi="Wingdings" w:hint="default"/>
      </w:rPr>
    </w:lvl>
    <w:lvl w:ilvl="3" w:tplc="2D86F1EC">
      <w:start w:val="1"/>
      <w:numFmt w:val="bullet"/>
      <w:lvlText w:val=""/>
      <w:lvlJc w:val="left"/>
      <w:pPr>
        <w:ind w:left="2880" w:hanging="360"/>
      </w:pPr>
      <w:rPr>
        <w:rFonts w:ascii="Symbol" w:hAnsi="Symbol" w:hint="default"/>
      </w:rPr>
    </w:lvl>
    <w:lvl w:ilvl="4" w:tplc="80D00BC0">
      <w:start w:val="1"/>
      <w:numFmt w:val="bullet"/>
      <w:lvlText w:val="o"/>
      <w:lvlJc w:val="left"/>
      <w:pPr>
        <w:ind w:left="3600" w:hanging="360"/>
      </w:pPr>
      <w:rPr>
        <w:rFonts w:ascii="Courier New" w:hAnsi="Courier New" w:hint="default"/>
      </w:rPr>
    </w:lvl>
    <w:lvl w:ilvl="5" w:tplc="42DC3F84">
      <w:start w:val="1"/>
      <w:numFmt w:val="bullet"/>
      <w:lvlText w:val=""/>
      <w:lvlJc w:val="left"/>
      <w:pPr>
        <w:ind w:left="4320" w:hanging="360"/>
      </w:pPr>
      <w:rPr>
        <w:rFonts w:ascii="Wingdings" w:hAnsi="Wingdings" w:hint="default"/>
      </w:rPr>
    </w:lvl>
    <w:lvl w:ilvl="6" w:tplc="04629340">
      <w:start w:val="1"/>
      <w:numFmt w:val="bullet"/>
      <w:lvlText w:val=""/>
      <w:lvlJc w:val="left"/>
      <w:pPr>
        <w:ind w:left="5040" w:hanging="360"/>
      </w:pPr>
      <w:rPr>
        <w:rFonts w:ascii="Symbol" w:hAnsi="Symbol" w:hint="default"/>
      </w:rPr>
    </w:lvl>
    <w:lvl w:ilvl="7" w:tplc="807C9574">
      <w:start w:val="1"/>
      <w:numFmt w:val="bullet"/>
      <w:lvlText w:val="o"/>
      <w:lvlJc w:val="left"/>
      <w:pPr>
        <w:ind w:left="5760" w:hanging="360"/>
      </w:pPr>
      <w:rPr>
        <w:rFonts w:ascii="Courier New" w:hAnsi="Courier New" w:hint="default"/>
      </w:rPr>
    </w:lvl>
    <w:lvl w:ilvl="8" w:tplc="32962C6C">
      <w:start w:val="1"/>
      <w:numFmt w:val="bullet"/>
      <w:lvlText w:val=""/>
      <w:lvlJc w:val="left"/>
      <w:pPr>
        <w:ind w:left="6480" w:hanging="360"/>
      </w:pPr>
      <w:rPr>
        <w:rFonts w:ascii="Wingdings" w:hAnsi="Wingdings" w:hint="default"/>
      </w:rPr>
    </w:lvl>
  </w:abstractNum>
  <w:abstractNum w:abstractNumId="7" w15:restartNumberingAfterBreak="0">
    <w:nsid w:val="16798899"/>
    <w:multiLevelType w:val="multilevel"/>
    <w:tmpl w:val="9A34362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1C8FC814"/>
    <w:multiLevelType w:val="hybridMultilevel"/>
    <w:tmpl w:val="DEB09702"/>
    <w:lvl w:ilvl="0" w:tplc="CDFA6730">
      <w:start w:val="1"/>
      <w:numFmt w:val="decimal"/>
      <w:lvlText w:val="%1."/>
      <w:lvlJc w:val="left"/>
      <w:pPr>
        <w:ind w:left="720" w:hanging="360"/>
      </w:pPr>
    </w:lvl>
    <w:lvl w:ilvl="1" w:tplc="310AC78E">
      <w:start w:val="1"/>
      <w:numFmt w:val="lowerLetter"/>
      <w:lvlText w:val="%2."/>
      <w:lvlJc w:val="left"/>
      <w:pPr>
        <w:ind w:left="1440" w:hanging="360"/>
      </w:pPr>
    </w:lvl>
    <w:lvl w:ilvl="2" w:tplc="0FACB0A8">
      <w:start w:val="1"/>
      <w:numFmt w:val="lowerRoman"/>
      <w:lvlText w:val="%3."/>
      <w:lvlJc w:val="right"/>
      <w:pPr>
        <w:ind w:left="2160" w:hanging="180"/>
      </w:pPr>
    </w:lvl>
    <w:lvl w:ilvl="3" w:tplc="A0461B74">
      <w:start w:val="1"/>
      <w:numFmt w:val="decimal"/>
      <w:lvlText w:val="%4."/>
      <w:lvlJc w:val="left"/>
      <w:pPr>
        <w:ind w:left="2880" w:hanging="360"/>
      </w:pPr>
    </w:lvl>
    <w:lvl w:ilvl="4" w:tplc="8EEA1CFA">
      <w:start w:val="1"/>
      <w:numFmt w:val="lowerLetter"/>
      <w:lvlText w:val="%5."/>
      <w:lvlJc w:val="left"/>
      <w:pPr>
        <w:ind w:left="3600" w:hanging="360"/>
      </w:pPr>
    </w:lvl>
    <w:lvl w:ilvl="5" w:tplc="F19C90C2">
      <w:start w:val="1"/>
      <w:numFmt w:val="lowerRoman"/>
      <w:lvlText w:val="%6."/>
      <w:lvlJc w:val="right"/>
      <w:pPr>
        <w:ind w:left="4320" w:hanging="180"/>
      </w:pPr>
    </w:lvl>
    <w:lvl w:ilvl="6" w:tplc="0CE048D6">
      <w:start w:val="1"/>
      <w:numFmt w:val="decimal"/>
      <w:lvlText w:val="%7."/>
      <w:lvlJc w:val="left"/>
      <w:pPr>
        <w:ind w:left="5040" w:hanging="360"/>
      </w:pPr>
    </w:lvl>
    <w:lvl w:ilvl="7" w:tplc="B184AED8">
      <w:start w:val="1"/>
      <w:numFmt w:val="lowerLetter"/>
      <w:lvlText w:val="%8."/>
      <w:lvlJc w:val="left"/>
      <w:pPr>
        <w:ind w:left="5760" w:hanging="360"/>
      </w:pPr>
    </w:lvl>
    <w:lvl w:ilvl="8" w:tplc="4940B23C">
      <w:start w:val="1"/>
      <w:numFmt w:val="lowerRoman"/>
      <w:lvlText w:val="%9."/>
      <w:lvlJc w:val="right"/>
      <w:pPr>
        <w:ind w:left="6480" w:hanging="180"/>
      </w:pPr>
    </w:lvl>
  </w:abstractNum>
  <w:abstractNum w:abstractNumId="9" w15:restartNumberingAfterBreak="0">
    <w:nsid w:val="2257A76B"/>
    <w:multiLevelType w:val="hybridMultilevel"/>
    <w:tmpl w:val="337A2360"/>
    <w:lvl w:ilvl="0" w:tplc="5DBC6BA0">
      <w:start w:val="1"/>
      <w:numFmt w:val="decimal"/>
      <w:lvlText w:val="%1."/>
      <w:lvlJc w:val="left"/>
      <w:pPr>
        <w:ind w:left="720" w:hanging="360"/>
      </w:pPr>
    </w:lvl>
    <w:lvl w:ilvl="1" w:tplc="74205A52">
      <w:start w:val="1"/>
      <w:numFmt w:val="lowerLetter"/>
      <w:lvlText w:val="%2."/>
      <w:lvlJc w:val="left"/>
      <w:pPr>
        <w:ind w:left="1440" w:hanging="360"/>
      </w:pPr>
    </w:lvl>
    <w:lvl w:ilvl="2" w:tplc="5E042CC4">
      <w:start w:val="1"/>
      <w:numFmt w:val="lowerRoman"/>
      <w:lvlText w:val="%3."/>
      <w:lvlJc w:val="right"/>
      <w:pPr>
        <w:ind w:left="2160" w:hanging="180"/>
      </w:pPr>
    </w:lvl>
    <w:lvl w:ilvl="3" w:tplc="E3B65EA0">
      <w:start w:val="1"/>
      <w:numFmt w:val="decimal"/>
      <w:lvlText w:val="%4."/>
      <w:lvlJc w:val="left"/>
      <w:pPr>
        <w:ind w:left="2880" w:hanging="360"/>
      </w:pPr>
    </w:lvl>
    <w:lvl w:ilvl="4" w:tplc="B7E2FD1A">
      <w:start w:val="1"/>
      <w:numFmt w:val="lowerLetter"/>
      <w:lvlText w:val="%5."/>
      <w:lvlJc w:val="left"/>
      <w:pPr>
        <w:ind w:left="3600" w:hanging="360"/>
      </w:pPr>
    </w:lvl>
    <w:lvl w:ilvl="5" w:tplc="86E46D40">
      <w:start w:val="1"/>
      <w:numFmt w:val="lowerRoman"/>
      <w:lvlText w:val="%6."/>
      <w:lvlJc w:val="right"/>
      <w:pPr>
        <w:ind w:left="4320" w:hanging="180"/>
      </w:pPr>
    </w:lvl>
    <w:lvl w:ilvl="6" w:tplc="C520F5A2">
      <w:start w:val="1"/>
      <w:numFmt w:val="decimal"/>
      <w:lvlText w:val="%7."/>
      <w:lvlJc w:val="left"/>
      <w:pPr>
        <w:ind w:left="5040" w:hanging="360"/>
      </w:pPr>
    </w:lvl>
    <w:lvl w:ilvl="7" w:tplc="016CC686">
      <w:start w:val="1"/>
      <w:numFmt w:val="lowerLetter"/>
      <w:lvlText w:val="%8."/>
      <w:lvlJc w:val="left"/>
      <w:pPr>
        <w:ind w:left="5760" w:hanging="360"/>
      </w:pPr>
    </w:lvl>
    <w:lvl w:ilvl="8" w:tplc="B31820D6">
      <w:start w:val="1"/>
      <w:numFmt w:val="lowerRoman"/>
      <w:lvlText w:val="%9."/>
      <w:lvlJc w:val="right"/>
      <w:pPr>
        <w:ind w:left="6480" w:hanging="180"/>
      </w:pPr>
    </w:lvl>
  </w:abstractNum>
  <w:abstractNum w:abstractNumId="10" w15:restartNumberingAfterBreak="0">
    <w:nsid w:val="22C6B1BE"/>
    <w:multiLevelType w:val="hybridMultilevel"/>
    <w:tmpl w:val="DF183CD8"/>
    <w:lvl w:ilvl="0" w:tplc="BEEAA99A">
      <w:start w:val="1"/>
      <w:numFmt w:val="decimal"/>
      <w:lvlText w:val="%1."/>
      <w:lvlJc w:val="left"/>
      <w:pPr>
        <w:ind w:left="1080" w:hanging="360"/>
      </w:pPr>
    </w:lvl>
    <w:lvl w:ilvl="1" w:tplc="E1E233D6">
      <w:start w:val="1"/>
      <w:numFmt w:val="lowerLetter"/>
      <w:lvlText w:val="%2."/>
      <w:lvlJc w:val="left"/>
      <w:pPr>
        <w:ind w:left="1800" w:hanging="360"/>
      </w:pPr>
    </w:lvl>
    <w:lvl w:ilvl="2" w:tplc="E91EA354">
      <w:start w:val="1"/>
      <w:numFmt w:val="lowerRoman"/>
      <w:lvlText w:val="%3."/>
      <w:lvlJc w:val="right"/>
      <w:pPr>
        <w:ind w:left="2520" w:hanging="180"/>
      </w:pPr>
    </w:lvl>
    <w:lvl w:ilvl="3" w:tplc="5EFC5872">
      <w:start w:val="1"/>
      <w:numFmt w:val="decimal"/>
      <w:lvlText w:val="%4."/>
      <w:lvlJc w:val="left"/>
      <w:pPr>
        <w:ind w:left="3240" w:hanging="360"/>
      </w:pPr>
    </w:lvl>
    <w:lvl w:ilvl="4" w:tplc="A8C40E66">
      <w:start w:val="1"/>
      <w:numFmt w:val="lowerLetter"/>
      <w:lvlText w:val="%5."/>
      <w:lvlJc w:val="left"/>
      <w:pPr>
        <w:ind w:left="3960" w:hanging="360"/>
      </w:pPr>
    </w:lvl>
    <w:lvl w:ilvl="5" w:tplc="B554EDF4">
      <w:start w:val="1"/>
      <w:numFmt w:val="lowerRoman"/>
      <w:lvlText w:val="%6."/>
      <w:lvlJc w:val="right"/>
      <w:pPr>
        <w:ind w:left="4680" w:hanging="180"/>
      </w:pPr>
    </w:lvl>
    <w:lvl w:ilvl="6" w:tplc="6998667C">
      <w:start w:val="1"/>
      <w:numFmt w:val="decimal"/>
      <w:lvlText w:val="%7."/>
      <w:lvlJc w:val="left"/>
      <w:pPr>
        <w:ind w:left="5400" w:hanging="360"/>
      </w:pPr>
    </w:lvl>
    <w:lvl w:ilvl="7" w:tplc="0A6E7634">
      <w:start w:val="1"/>
      <w:numFmt w:val="lowerLetter"/>
      <w:lvlText w:val="%8."/>
      <w:lvlJc w:val="left"/>
      <w:pPr>
        <w:ind w:left="6120" w:hanging="360"/>
      </w:pPr>
    </w:lvl>
    <w:lvl w:ilvl="8" w:tplc="368C1F08">
      <w:start w:val="1"/>
      <w:numFmt w:val="lowerRoman"/>
      <w:lvlText w:val="%9."/>
      <w:lvlJc w:val="right"/>
      <w:pPr>
        <w:ind w:left="6840" w:hanging="180"/>
      </w:pPr>
    </w:lvl>
  </w:abstractNum>
  <w:abstractNum w:abstractNumId="11" w15:restartNumberingAfterBreak="0">
    <w:nsid w:val="23071A65"/>
    <w:multiLevelType w:val="hybridMultilevel"/>
    <w:tmpl w:val="B8541FA0"/>
    <w:lvl w:ilvl="0" w:tplc="C370369E">
      <w:start w:val="1"/>
      <w:numFmt w:val="bullet"/>
      <w:lvlText w:val=""/>
      <w:lvlJc w:val="left"/>
      <w:pPr>
        <w:ind w:left="720" w:hanging="360"/>
      </w:pPr>
      <w:rPr>
        <w:rFonts w:ascii="Symbol" w:hAnsi="Symbol" w:hint="default"/>
      </w:rPr>
    </w:lvl>
    <w:lvl w:ilvl="1" w:tplc="A9103972">
      <w:start w:val="1"/>
      <w:numFmt w:val="bullet"/>
      <w:lvlText w:val="o"/>
      <w:lvlJc w:val="left"/>
      <w:pPr>
        <w:ind w:left="1440" w:hanging="360"/>
      </w:pPr>
      <w:rPr>
        <w:rFonts w:ascii="Courier New" w:hAnsi="Courier New" w:hint="default"/>
      </w:rPr>
    </w:lvl>
    <w:lvl w:ilvl="2" w:tplc="28DAC1C4">
      <w:start w:val="1"/>
      <w:numFmt w:val="bullet"/>
      <w:lvlText w:val=""/>
      <w:lvlJc w:val="left"/>
      <w:pPr>
        <w:ind w:left="2160" w:hanging="360"/>
      </w:pPr>
      <w:rPr>
        <w:rFonts w:ascii="Wingdings" w:hAnsi="Wingdings" w:hint="default"/>
      </w:rPr>
    </w:lvl>
    <w:lvl w:ilvl="3" w:tplc="337A54E8">
      <w:start w:val="1"/>
      <w:numFmt w:val="bullet"/>
      <w:lvlText w:val=""/>
      <w:lvlJc w:val="left"/>
      <w:pPr>
        <w:ind w:left="2880" w:hanging="360"/>
      </w:pPr>
      <w:rPr>
        <w:rFonts w:ascii="Symbol" w:hAnsi="Symbol" w:hint="default"/>
      </w:rPr>
    </w:lvl>
    <w:lvl w:ilvl="4" w:tplc="98B6007E">
      <w:start w:val="1"/>
      <w:numFmt w:val="bullet"/>
      <w:lvlText w:val="o"/>
      <w:lvlJc w:val="left"/>
      <w:pPr>
        <w:ind w:left="3600" w:hanging="360"/>
      </w:pPr>
      <w:rPr>
        <w:rFonts w:ascii="Courier New" w:hAnsi="Courier New" w:hint="default"/>
      </w:rPr>
    </w:lvl>
    <w:lvl w:ilvl="5" w:tplc="24C030E8">
      <w:start w:val="1"/>
      <w:numFmt w:val="bullet"/>
      <w:lvlText w:val=""/>
      <w:lvlJc w:val="left"/>
      <w:pPr>
        <w:ind w:left="4320" w:hanging="360"/>
      </w:pPr>
      <w:rPr>
        <w:rFonts w:ascii="Wingdings" w:hAnsi="Wingdings" w:hint="default"/>
      </w:rPr>
    </w:lvl>
    <w:lvl w:ilvl="6" w:tplc="BB3C6902">
      <w:start w:val="1"/>
      <w:numFmt w:val="bullet"/>
      <w:lvlText w:val=""/>
      <w:lvlJc w:val="left"/>
      <w:pPr>
        <w:ind w:left="5040" w:hanging="360"/>
      </w:pPr>
      <w:rPr>
        <w:rFonts w:ascii="Symbol" w:hAnsi="Symbol" w:hint="default"/>
      </w:rPr>
    </w:lvl>
    <w:lvl w:ilvl="7" w:tplc="10A62604">
      <w:start w:val="1"/>
      <w:numFmt w:val="bullet"/>
      <w:lvlText w:val="o"/>
      <w:lvlJc w:val="left"/>
      <w:pPr>
        <w:ind w:left="5760" w:hanging="360"/>
      </w:pPr>
      <w:rPr>
        <w:rFonts w:ascii="Courier New" w:hAnsi="Courier New" w:hint="default"/>
      </w:rPr>
    </w:lvl>
    <w:lvl w:ilvl="8" w:tplc="E0E2EAAC">
      <w:start w:val="1"/>
      <w:numFmt w:val="bullet"/>
      <w:lvlText w:val=""/>
      <w:lvlJc w:val="left"/>
      <w:pPr>
        <w:ind w:left="6480" w:hanging="360"/>
      </w:pPr>
      <w:rPr>
        <w:rFonts w:ascii="Wingdings" w:hAnsi="Wingdings" w:hint="default"/>
      </w:rPr>
    </w:lvl>
  </w:abstractNum>
  <w:abstractNum w:abstractNumId="12" w15:restartNumberingAfterBreak="0">
    <w:nsid w:val="29B4AF40"/>
    <w:multiLevelType w:val="hybridMultilevel"/>
    <w:tmpl w:val="5138526E"/>
    <w:lvl w:ilvl="0" w:tplc="A0CE8FB4">
      <w:start w:val="1"/>
      <w:numFmt w:val="decimal"/>
      <w:lvlText w:val="%1."/>
      <w:lvlJc w:val="left"/>
      <w:pPr>
        <w:ind w:left="720" w:hanging="360"/>
      </w:pPr>
    </w:lvl>
    <w:lvl w:ilvl="1" w:tplc="894A59D8">
      <w:start w:val="1"/>
      <w:numFmt w:val="lowerLetter"/>
      <w:lvlText w:val="%2."/>
      <w:lvlJc w:val="left"/>
      <w:pPr>
        <w:ind w:left="1440" w:hanging="360"/>
      </w:pPr>
    </w:lvl>
    <w:lvl w:ilvl="2" w:tplc="478AEC24">
      <w:start w:val="1"/>
      <w:numFmt w:val="lowerRoman"/>
      <w:lvlText w:val="%3."/>
      <w:lvlJc w:val="right"/>
      <w:pPr>
        <w:ind w:left="2160" w:hanging="180"/>
      </w:pPr>
    </w:lvl>
    <w:lvl w:ilvl="3" w:tplc="D19C09F6">
      <w:start w:val="1"/>
      <w:numFmt w:val="decimal"/>
      <w:lvlText w:val="%4."/>
      <w:lvlJc w:val="left"/>
      <w:pPr>
        <w:ind w:left="2880" w:hanging="360"/>
      </w:pPr>
    </w:lvl>
    <w:lvl w:ilvl="4" w:tplc="9D401918">
      <w:start w:val="1"/>
      <w:numFmt w:val="lowerLetter"/>
      <w:lvlText w:val="%5."/>
      <w:lvlJc w:val="left"/>
      <w:pPr>
        <w:ind w:left="3600" w:hanging="360"/>
      </w:pPr>
    </w:lvl>
    <w:lvl w:ilvl="5" w:tplc="0FD4A36C">
      <w:start w:val="1"/>
      <w:numFmt w:val="lowerRoman"/>
      <w:lvlText w:val="%6."/>
      <w:lvlJc w:val="right"/>
      <w:pPr>
        <w:ind w:left="4320" w:hanging="180"/>
      </w:pPr>
    </w:lvl>
    <w:lvl w:ilvl="6" w:tplc="D66A1712">
      <w:start w:val="1"/>
      <w:numFmt w:val="decimal"/>
      <w:lvlText w:val="%7."/>
      <w:lvlJc w:val="left"/>
      <w:pPr>
        <w:ind w:left="5040" w:hanging="360"/>
      </w:pPr>
    </w:lvl>
    <w:lvl w:ilvl="7" w:tplc="7C4CEAD8">
      <w:start w:val="1"/>
      <w:numFmt w:val="lowerLetter"/>
      <w:lvlText w:val="%8."/>
      <w:lvlJc w:val="left"/>
      <w:pPr>
        <w:ind w:left="5760" w:hanging="360"/>
      </w:pPr>
    </w:lvl>
    <w:lvl w:ilvl="8" w:tplc="012C652C">
      <w:start w:val="1"/>
      <w:numFmt w:val="lowerRoman"/>
      <w:lvlText w:val="%9."/>
      <w:lvlJc w:val="right"/>
      <w:pPr>
        <w:ind w:left="6480" w:hanging="180"/>
      </w:pPr>
    </w:lvl>
  </w:abstractNum>
  <w:abstractNum w:abstractNumId="13" w15:restartNumberingAfterBreak="0">
    <w:nsid w:val="2AAED508"/>
    <w:multiLevelType w:val="hybridMultilevel"/>
    <w:tmpl w:val="D040A1FC"/>
    <w:lvl w:ilvl="0" w:tplc="D13800C6">
      <w:start w:val="1"/>
      <w:numFmt w:val="decimal"/>
      <w:lvlText w:val="%1."/>
      <w:lvlJc w:val="left"/>
      <w:pPr>
        <w:ind w:left="1080" w:hanging="360"/>
      </w:pPr>
    </w:lvl>
    <w:lvl w:ilvl="1" w:tplc="023C2BBE">
      <w:start w:val="1"/>
      <w:numFmt w:val="lowerLetter"/>
      <w:lvlText w:val="%2."/>
      <w:lvlJc w:val="left"/>
      <w:pPr>
        <w:ind w:left="1800" w:hanging="360"/>
      </w:pPr>
    </w:lvl>
    <w:lvl w:ilvl="2" w:tplc="6E42770A">
      <w:start w:val="1"/>
      <w:numFmt w:val="lowerRoman"/>
      <w:lvlText w:val="%3."/>
      <w:lvlJc w:val="right"/>
      <w:pPr>
        <w:ind w:left="2520" w:hanging="180"/>
      </w:pPr>
    </w:lvl>
    <w:lvl w:ilvl="3" w:tplc="5338F1C6">
      <w:start w:val="1"/>
      <w:numFmt w:val="decimal"/>
      <w:lvlText w:val="%4."/>
      <w:lvlJc w:val="left"/>
      <w:pPr>
        <w:ind w:left="3240" w:hanging="360"/>
      </w:pPr>
    </w:lvl>
    <w:lvl w:ilvl="4" w:tplc="FF26E9F0">
      <w:start w:val="1"/>
      <w:numFmt w:val="lowerLetter"/>
      <w:lvlText w:val="%5."/>
      <w:lvlJc w:val="left"/>
      <w:pPr>
        <w:ind w:left="3960" w:hanging="360"/>
      </w:pPr>
    </w:lvl>
    <w:lvl w:ilvl="5" w:tplc="220EC118">
      <w:start w:val="1"/>
      <w:numFmt w:val="lowerRoman"/>
      <w:lvlText w:val="%6."/>
      <w:lvlJc w:val="right"/>
      <w:pPr>
        <w:ind w:left="4680" w:hanging="180"/>
      </w:pPr>
    </w:lvl>
    <w:lvl w:ilvl="6" w:tplc="6B68E05A">
      <w:start w:val="1"/>
      <w:numFmt w:val="decimal"/>
      <w:lvlText w:val="%7."/>
      <w:lvlJc w:val="left"/>
      <w:pPr>
        <w:ind w:left="5400" w:hanging="360"/>
      </w:pPr>
    </w:lvl>
    <w:lvl w:ilvl="7" w:tplc="76F29CE6">
      <w:start w:val="1"/>
      <w:numFmt w:val="lowerLetter"/>
      <w:lvlText w:val="%8."/>
      <w:lvlJc w:val="left"/>
      <w:pPr>
        <w:ind w:left="6120" w:hanging="360"/>
      </w:pPr>
    </w:lvl>
    <w:lvl w:ilvl="8" w:tplc="C562CA38">
      <w:start w:val="1"/>
      <w:numFmt w:val="lowerRoman"/>
      <w:lvlText w:val="%9."/>
      <w:lvlJc w:val="right"/>
      <w:pPr>
        <w:ind w:left="6840" w:hanging="180"/>
      </w:pPr>
    </w:lvl>
  </w:abstractNum>
  <w:abstractNum w:abstractNumId="14" w15:restartNumberingAfterBreak="0">
    <w:nsid w:val="32A360B1"/>
    <w:multiLevelType w:val="hybridMultilevel"/>
    <w:tmpl w:val="929AA286"/>
    <w:lvl w:ilvl="0" w:tplc="6426A0BC">
      <w:start w:val="1"/>
      <w:numFmt w:val="decimal"/>
      <w:lvlText w:val="%1."/>
      <w:lvlJc w:val="left"/>
      <w:pPr>
        <w:ind w:left="1080" w:hanging="360"/>
      </w:pPr>
    </w:lvl>
    <w:lvl w:ilvl="1" w:tplc="DC460A96">
      <w:start w:val="1"/>
      <w:numFmt w:val="lowerLetter"/>
      <w:lvlText w:val="%2."/>
      <w:lvlJc w:val="left"/>
      <w:pPr>
        <w:ind w:left="1800" w:hanging="360"/>
      </w:pPr>
    </w:lvl>
    <w:lvl w:ilvl="2" w:tplc="77600B5C">
      <w:start w:val="1"/>
      <w:numFmt w:val="lowerRoman"/>
      <w:lvlText w:val="%3."/>
      <w:lvlJc w:val="right"/>
      <w:pPr>
        <w:ind w:left="2520" w:hanging="180"/>
      </w:pPr>
    </w:lvl>
    <w:lvl w:ilvl="3" w:tplc="089459BE">
      <w:start w:val="1"/>
      <w:numFmt w:val="decimal"/>
      <w:lvlText w:val="%4."/>
      <w:lvlJc w:val="left"/>
      <w:pPr>
        <w:ind w:left="3240" w:hanging="360"/>
      </w:pPr>
    </w:lvl>
    <w:lvl w:ilvl="4" w:tplc="263E7CDA">
      <w:start w:val="1"/>
      <w:numFmt w:val="lowerLetter"/>
      <w:lvlText w:val="%5."/>
      <w:lvlJc w:val="left"/>
      <w:pPr>
        <w:ind w:left="3960" w:hanging="360"/>
      </w:pPr>
    </w:lvl>
    <w:lvl w:ilvl="5" w:tplc="58CE282E">
      <w:start w:val="1"/>
      <w:numFmt w:val="lowerRoman"/>
      <w:lvlText w:val="%6."/>
      <w:lvlJc w:val="right"/>
      <w:pPr>
        <w:ind w:left="4680" w:hanging="180"/>
      </w:pPr>
    </w:lvl>
    <w:lvl w:ilvl="6" w:tplc="CF2ECFC4">
      <w:start w:val="1"/>
      <w:numFmt w:val="decimal"/>
      <w:lvlText w:val="%7."/>
      <w:lvlJc w:val="left"/>
      <w:pPr>
        <w:ind w:left="5400" w:hanging="360"/>
      </w:pPr>
    </w:lvl>
    <w:lvl w:ilvl="7" w:tplc="3C4CBFA6">
      <w:start w:val="1"/>
      <w:numFmt w:val="lowerLetter"/>
      <w:lvlText w:val="%8."/>
      <w:lvlJc w:val="left"/>
      <w:pPr>
        <w:ind w:left="6120" w:hanging="360"/>
      </w:pPr>
    </w:lvl>
    <w:lvl w:ilvl="8" w:tplc="D850F3A2">
      <w:start w:val="1"/>
      <w:numFmt w:val="lowerRoman"/>
      <w:lvlText w:val="%9."/>
      <w:lvlJc w:val="right"/>
      <w:pPr>
        <w:ind w:left="6840" w:hanging="180"/>
      </w:pPr>
    </w:lvl>
  </w:abstractNum>
  <w:abstractNum w:abstractNumId="15" w15:restartNumberingAfterBreak="0">
    <w:nsid w:val="3777961A"/>
    <w:multiLevelType w:val="hybridMultilevel"/>
    <w:tmpl w:val="8122723E"/>
    <w:lvl w:ilvl="0" w:tplc="14F41790">
      <w:start w:val="1"/>
      <w:numFmt w:val="decimal"/>
      <w:lvlText w:val="%1."/>
      <w:lvlJc w:val="left"/>
      <w:pPr>
        <w:ind w:left="720" w:hanging="360"/>
      </w:pPr>
    </w:lvl>
    <w:lvl w:ilvl="1" w:tplc="391E81E0">
      <w:start w:val="1"/>
      <w:numFmt w:val="lowerLetter"/>
      <w:lvlText w:val="%2."/>
      <w:lvlJc w:val="left"/>
      <w:pPr>
        <w:ind w:left="1440" w:hanging="360"/>
      </w:pPr>
    </w:lvl>
    <w:lvl w:ilvl="2" w:tplc="03A63390">
      <w:start w:val="1"/>
      <w:numFmt w:val="lowerRoman"/>
      <w:lvlText w:val="%3."/>
      <w:lvlJc w:val="right"/>
      <w:pPr>
        <w:ind w:left="2160" w:hanging="180"/>
      </w:pPr>
    </w:lvl>
    <w:lvl w:ilvl="3" w:tplc="667643E8">
      <w:start w:val="1"/>
      <w:numFmt w:val="decimal"/>
      <w:lvlText w:val="%4."/>
      <w:lvlJc w:val="left"/>
      <w:pPr>
        <w:ind w:left="2880" w:hanging="360"/>
      </w:pPr>
    </w:lvl>
    <w:lvl w:ilvl="4" w:tplc="8534C5E0">
      <w:start w:val="1"/>
      <w:numFmt w:val="lowerLetter"/>
      <w:lvlText w:val="%5."/>
      <w:lvlJc w:val="left"/>
      <w:pPr>
        <w:ind w:left="3600" w:hanging="360"/>
      </w:pPr>
    </w:lvl>
    <w:lvl w:ilvl="5" w:tplc="A3940330">
      <w:start w:val="1"/>
      <w:numFmt w:val="lowerRoman"/>
      <w:lvlText w:val="%6."/>
      <w:lvlJc w:val="right"/>
      <w:pPr>
        <w:ind w:left="4320" w:hanging="180"/>
      </w:pPr>
    </w:lvl>
    <w:lvl w:ilvl="6" w:tplc="A6AA66F0">
      <w:start w:val="1"/>
      <w:numFmt w:val="decimal"/>
      <w:lvlText w:val="%7."/>
      <w:lvlJc w:val="left"/>
      <w:pPr>
        <w:ind w:left="5040" w:hanging="360"/>
      </w:pPr>
    </w:lvl>
    <w:lvl w:ilvl="7" w:tplc="647EA302">
      <w:start w:val="1"/>
      <w:numFmt w:val="lowerLetter"/>
      <w:lvlText w:val="%8."/>
      <w:lvlJc w:val="left"/>
      <w:pPr>
        <w:ind w:left="5760" w:hanging="360"/>
      </w:pPr>
    </w:lvl>
    <w:lvl w:ilvl="8" w:tplc="0E16A12E">
      <w:start w:val="1"/>
      <w:numFmt w:val="lowerRoman"/>
      <w:lvlText w:val="%9."/>
      <w:lvlJc w:val="right"/>
      <w:pPr>
        <w:ind w:left="6480" w:hanging="180"/>
      </w:pPr>
    </w:lvl>
  </w:abstractNum>
  <w:abstractNum w:abstractNumId="16" w15:restartNumberingAfterBreak="0">
    <w:nsid w:val="3AC3E043"/>
    <w:multiLevelType w:val="hybridMultilevel"/>
    <w:tmpl w:val="88163842"/>
    <w:lvl w:ilvl="0" w:tplc="8AAA265E">
      <w:start w:val="1"/>
      <w:numFmt w:val="decimal"/>
      <w:lvlText w:val="%1."/>
      <w:lvlJc w:val="left"/>
      <w:pPr>
        <w:ind w:left="720" w:hanging="360"/>
      </w:pPr>
    </w:lvl>
    <w:lvl w:ilvl="1" w:tplc="5422000E">
      <w:start w:val="1"/>
      <w:numFmt w:val="lowerLetter"/>
      <w:lvlText w:val="%2."/>
      <w:lvlJc w:val="left"/>
      <w:pPr>
        <w:ind w:left="1440" w:hanging="360"/>
      </w:pPr>
    </w:lvl>
    <w:lvl w:ilvl="2" w:tplc="5D96B55E">
      <w:start w:val="1"/>
      <w:numFmt w:val="lowerRoman"/>
      <w:lvlText w:val="%3."/>
      <w:lvlJc w:val="right"/>
      <w:pPr>
        <w:ind w:left="2160" w:hanging="180"/>
      </w:pPr>
    </w:lvl>
    <w:lvl w:ilvl="3" w:tplc="80FE2DBA">
      <w:start w:val="1"/>
      <w:numFmt w:val="decimal"/>
      <w:lvlText w:val="%4."/>
      <w:lvlJc w:val="left"/>
      <w:pPr>
        <w:ind w:left="2880" w:hanging="360"/>
      </w:pPr>
    </w:lvl>
    <w:lvl w:ilvl="4" w:tplc="B50AAD6A">
      <w:start w:val="1"/>
      <w:numFmt w:val="lowerLetter"/>
      <w:lvlText w:val="%5."/>
      <w:lvlJc w:val="left"/>
      <w:pPr>
        <w:ind w:left="3600" w:hanging="360"/>
      </w:pPr>
    </w:lvl>
    <w:lvl w:ilvl="5" w:tplc="58A2A90A">
      <w:start w:val="1"/>
      <w:numFmt w:val="lowerRoman"/>
      <w:lvlText w:val="%6."/>
      <w:lvlJc w:val="right"/>
      <w:pPr>
        <w:ind w:left="4320" w:hanging="180"/>
      </w:pPr>
    </w:lvl>
    <w:lvl w:ilvl="6" w:tplc="8D1AB0EE">
      <w:start w:val="1"/>
      <w:numFmt w:val="decimal"/>
      <w:lvlText w:val="%7."/>
      <w:lvlJc w:val="left"/>
      <w:pPr>
        <w:ind w:left="5040" w:hanging="360"/>
      </w:pPr>
    </w:lvl>
    <w:lvl w:ilvl="7" w:tplc="2BCA572A">
      <w:start w:val="1"/>
      <w:numFmt w:val="lowerLetter"/>
      <w:lvlText w:val="%8."/>
      <w:lvlJc w:val="left"/>
      <w:pPr>
        <w:ind w:left="5760" w:hanging="360"/>
      </w:pPr>
    </w:lvl>
    <w:lvl w:ilvl="8" w:tplc="6CF2F8B4">
      <w:start w:val="1"/>
      <w:numFmt w:val="lowerRoman"/>
      <w:lvlText w:val="%9."/>
      <w:lvlJc w:val="right"/>
      <w:pPr>
        <w:ind w:left="6480" w:hanging="180"/>
      </w:pPr>
    </w:lvl>
  </w:abstractNum>
  <w:abstractNum w:abstractNumId="17" w15:restartNumberingAfterBreak="0">
    <w:nsid w:val="3C2C2BE4"/>
    <w:multiLevelType w:val="hybridMultilevel"/>
    <w:tmpl w:val="2E7C9A5C"/>
    <w:lvl w:ilvl="0" w:tplc="52504BB0">
      <w:start w:val="1"/>
      <w:numFmt w:val="decimal"/>
      <w:lvlText w:val="%1."/>
      <w:lvlJc w:val="left"/>
      <w:pPr>
        <w:ind w:left="720" w:hanging="360"/>
      </w:pPr>
    </w:lvl>
    <w:lvl w:ilvl="1" w:tplc="21041D16">
      <w:start w:val="1"/>
      <w:numFmt w:val="lowerLetter"/>
      <w:lvlText w:val="%2."/>
      <w:lvlJc w:val="left"/>
      <w:pPr>
        <w:ind w:left="1440" w:hanging="360"/>
      </w:pPr>
    </w:lvl>
    <w:lvl w:ilvl="2" w:tplc="4462CABE">
      <w:start w:val="1"/>
      <w:numFmt w:val="lowerRoman"/>
      <w:lvlText w:val="%3."/>
      <w:lvlJc w:val="right"/>
      <w:pPr>
        <w:ind w:left="2160" w:hanging="180"/>
      </w:pPr>
    </w:lvl>
    <w:lvl w:ilvl="3" w:tplc="9A22938C">
      <w:start w:val="1"/>
      <w:numFmt w:val="decimal"/>
      <w:lvlText w:val="%4."/>
      <w:lvlJc w:val="left"/>
      <w:pPr>
        <w:ind w:left="2880" w:hanging="360"/>
      </w:pPr>
    </w:lvl>
    <w:lvl w:ilvl="4" w:tplc="CEB6A44C">
      <w:start w:val="1"/>
      <w:numFmt w:val="lowerLetter"/>
      <w:lvlText w:val="%5."/>
      <w:lvlJc w:val="left"/>
      <w:pPr>
        <w:ind w:left="3600" w:hanging="360"/>
      </w:pPr>
    </w:lvl>
    <w:lvl w:ilvl="5" w:tplc="A01CCA0E">
      <w:start w:val="1"/>
      <w:numFmt w:val="lowerRoman"/>
      <w:lvlText w:val="%6."/>
      <w:lvlJc w:val="right"/>
      <w:pPr>
        <w:ind w:left="4320" w:hanging="180"/>
      </w:pPr>
    </w:lvl>
    <w:lvl w:ilvl="6" w:tplc="2E82A3C8">
      <w:start w:val="1"/>
      <w:numFmt w:val="decimal"/>
      <w:lvlText w:val="%7."/>
      <w:lvlJc w:val="left"/>
      <w:pPr>
        <w:ind w:left="5040" w:hanging="360"/>
      </w:pPr>
    </w:lvl>
    <w:lvl w:ilvl="7" w:tplc="DD94363C">
      <w:start w:val="1"/>
      <w:numFmt w:val="lowerLetter"/>
      <w:lvlText w:val="%8."/>
      <w:lvlJc w:val="left"/>
      <w:pPr>
        <w:ind w:left="5760" w:hanging="360"/>
      </w:pPr>
    </w:lvl>
    <w:lvl w:ilvl="8" w:tplc="064278BC">
      <w:start w:val="1"/>
      <w:numFmt w:val="lowerRoman"/>
      <w:lvlText w:val="%9."/>
      <w:lvlJc w:val="right"/>
      <w:pPr>
        <w:ind w:left="6480" w:hanging="180"/>
      </w:pPr>
    </w:lvl>
  </w:abstractNum>
  <w:abstractNum w:abstractNumId="18" w15:restartNumberingAfterBreak="0">
    <w:nsid w:val="3D599520"/>
    <w:multiLevelType w:val="hybridMultilevel"/>
    <w:tmpl w:val="E702E2F8"/>
    <w:lvl w:ilvl="0" w:tplc="C018FF5A">
      <w:start w:val="1"/>
      <w:numFmt w:val="decimal"/>
      <w:lvlText w:val="%1."/>
      <w:lvlJc w:val="left"/>
      <w:pPr>
        <w:ind w:left="720" w:hanging="360"/>
      </w:pPr>
    </w:lvl>
    <w:lvl w:ilvl="1" w:tplc="AA4CCCE4">
      <w:start w:val="1"/>
      <w:numFmt w:val="lowerLetter"/>
      <w:lvlText w:val="%2."/>
      <w:lvlJc w:val="left"/>
      <w:pPr>
        <w:ind w:left="1440" w:hanging="360"/>
      </w:pPr>
    </w:lvl>
    <w:lvl w:ilvl="2" w:tplc="E2AEDC80">
      <w:start w:val="1"/>
      <w:numFmt w:val="lowerRoman"/>
      <w:lvlText w:val="%3."/>
      <w:lvlJc w:val="right"/>
      <w:pPr>
        <w:ind w:left="2160" w:hanging="180"/>
      </w:pPr>
    </w:lvl>
    <w:lvl w:ilvl="3" w:tplc="958A4C0A">
      <w:start w:val="1"/>
      <w:numFmt w:val="decimal"/>
      <w:lvlText w:val="%4."/>
      <w:lvlJc w:val="left"/>
      <w:pPr>
        <w:ind w:left="2880" w:hanging="360"/>
      </w:pPr>
    </w:lvl>
    <w:lvl w:ilvl="4" w:tplc="91FE3DEC">
      <w:start w:val="1"/>
      <w:numFmt w:val="lowerLetter"/>
      <w:lvlText w:val="%5."/>
      <w:lvlJc w:val="left"/>
      <w:pPr>
        <w:ind w:left="3600" w:hanging="360"/>
      </w:pPr>
    </w:lvl>
    <w:lvl w:ilvl="5" w:tplc="F65233FE">
      <w:start w:val="1"/>
      <w:numFmt w:val="lowerRoman"/>
      <w:lvlText w:val="%6."/>
      <w:lvlJc w:val="right"/>
      <w:pPr>
        <w:ind w:left="4320" w:hanging="180"/>
      </w:pPr>
    </w:lvl>
    <w:lvl w:ilvl="6" w:tplc="0158D638">
      <w:start w:val="1"/>
      <w:numFmt w:val="decimal"/>
      <w:lvlText w:val="%7."/>
      <w:lvlJc w:val="left"/>
      <w:pPr>
        <w:ind w:left="5040" w:hanging="360"/>
      </w:pPr>
    </w:lvl>
    <w:lvl w:ilvl="7" w:tplc="C0DE857E">
      <w:start w:val="1"/>
      <w:numFmt w:val="lowerLetter"/>
      <w:lvlText w:val="%8."/>
      <w:lvlJc w:val="left"/>
      <w:pPr>
        <w:ind w:left="5760" w:hanging="360"/>
      </w:pPr>
    </w:lvl>
    <w:lvl w:ilvl="8" w:tplc="94D2AE00">
      <w:start w:val="1"/>
      <w:numFmt w:val="lowerRoman"/>
      <w:lvlText w:val="%9."/>
      <w:lvlJc w:val="right"/>
      <w:pPr>
        <w:ind w:left="6480" w:hanging="180"/>
      </w:pPr>
    </w:lvl>
  </w:abstractNum>
  <w:abstractNum w:abstractNumId="19" w15:restartNumberingAfterBreak="0">
    <w:nsid w:val="3DC02466"/>
    <w:multiLevelType w:val="hybridMultilevel"/>
    <w:tmpl w:val="12581D8E"/>
    <w:lvl w:ilvl="0" w:tplc="343095EA">
      <w:start w:val="1"/>
      <w:numFmt w:val="decimal"/>
      <w:lvlText w:val="%1."/>
      <w:lvlJc w:val="left"/>
      <w:pPr>
        <w:ind w:left="720" w:hanging="360"/>
      </w:pPr>
      <w:rPr>
        <w:rFonts w:ascii="Times New Roman" w:hAnsi="Times New Roman" w:hint="default"/>
      </w:rPr>
    </w:lvl>
    <w:lvl w:ilvl="1" w:tplc="B448C7E6">
      <w:start w:val="1"/>
      <w:numFmt w:val="lowerLetter"/>
      <w:lvlText w:val="%2."/>
      <w:lvlJc w:val="left"/>
      <w:pPr>
        <w:ind w:left="1440" w:hanging="360"/>
      </w:pPr>
    </w:lvl>
    <w:lvl w:ilvl="2" w:tplc="3F027DAE">
      <w:start w:val="1"/>
      <w:numFmt w:val="lowerRoman"/>
      <w:lvlText w:val="%3."/>
      <w:lvlJc w:val="right"/>
      <w:pPr>
        <w:ind w:left="2160" w:hanging="180"/>
      </w:pPr>
    </w:lvl>
    <w:lvl w:ilvl="3" w:tplc="1152CA90">
      <w:start w:val="1"/>
      <w:numFmt w:val="decimal"/>
      <w:lvlText w:val="%4."/>
      <w:lvlJc w:val="left"/>
      <w:pPr>
        <w:ind w:left="2880" w:hanging="360"/>
      </w:pPr>
    </w:lvl>
    <w:lvl w:ilvl="4" w:tplc="A8660352">
      <w:start w:val="1"/>
      <w:numFmt w:val="lowerLetter"/>
      <w:lvlText w:val="%5."/>
      <w:lvlJc w:val="left"/>
      <w:pPr>
        <w:ind w:left="3600" w:hanging="360"/>
      </w:pPr>
    </w:lvl>
    <w:lvl w:ilvl="5" w:tplc="BF164BE4">
      <w:start w:val="1"/>
      <w:numFmt w:val="lowerRoman"/>
      <w:lvlText w:val="%6."/>
      <w:lvlJc w:val="right"/>
      <w:pPr>
        <w:ind w:left="4320" w:hanging="180"/>
      </w:pPr>
    </w:lvl>
    <w:lvl w:ilvl="6" w:tplc="F0D01D08">
      <w:start w:val="1"/>
      <w:numFmt w:val="decimal"/>
      <w:lvlText w:val="%7."/>
      <w:lvlJc w:val="left"/>
      <w:pPr>
        <w:ind w:left="5040" w:hanging="360"/>
      </w:pPr>
    </w:lvl>
    <w:lvl w:ilvl="7" w:tplc="34FE69BA">
      <w:start w:val="1"/>
      <w:numFmt w:val="lowerLetter"/>
      <w:lvlText w:val="%8."/>
      <w:lvlJc w:val="left"/>
      <w:pPr>
        <w:ind w:left="5760" w:hanging="360"/>
      </w:pPr>
    </w:lvl>
    <w:lvl w:ilvl="8" w:tplc="7480DC4A">
      <w:start w:val="1"/>
      <w:numFmt w:val="lowerRoman"/>
      <w:lvlText w:val="%9."/>
      <w:lvlJc w:val="right"/>
      <w:pPr>
        <w:ind w:left="6480" w:hanging="180"/>
      </w:pPr>
    </w:lvl>
  </w:abstractNum>
  <w:abstractNum w:abstractNumId="20" w15:restartNumberingAfterBreak="0">
    <w:nsid w:val="408B8931"/>
    <w:multiLevelType w:val="hybridMultilevel"/>
    <w:tmpl w:val="55A2C088"/>
    <w:lvl w:ilvl="0" w:tplc="97F06C5E">
      <w:start w:val="1"/>
      <w:numFmt w:val="decimal"/>
      <w:lvlText w:val="%1."/>
      <w:lvlJc w:val="left"/>
      <w:pPr>
        <w:ind w:left="720" w:hanging="360"/>
      </w:pPr>
    </w:lvl>
    <w:lvl w:ilvl="1" w:tplc="AB0207EE">
      <w:start w:val="1"/>
      <w:numFmt w:val="lowerLetter"/>
      <w:lvlText w:val="%2."/>
      <w:lvlJc w:val="left"/>
      <w:pPr>
        <w:ind w:left="1440" w:hanging="360"/>
      </w:pPr>
    </w:lvl>
    <w:lvl w:ilvl="2" w:tplc="90FC9574">
      <w:start w:val="1"/>
      <w:numFmt w:val="lowerRoman"/>
      <w:lvlText w:val="%3."/>
      <w:lvlJc w:val="right"/>
      <w:pPr>
        <w:ind w:left="2160" w:hanging="180"/>
      </w:pPr>
    </w:lvl>
    <w:lvl w:ilvl="3" w:tplc="1A48C66E">
      <w:start w:val="1"/>
      <w:numFmt w:val="decimal"/>
      <w:lvlText w:val="%4."/>
      <w:lvlJc w:val="left"/>
      <w:pPr>
        <w:ind w:left="2880" w:hanging="360"/>
      </w:pPr>
    </w:lvl>
    <w:lvl w:ilvl="4" w:tplc="26D052CC">
      <w:start w:val="1"/>
      <w:numFmt w:val="lowerLetter"/>
      <w:lvlText w:val="%5."/>
      <w:lvlJc w:val="left"/>
      <w:pPr>
        <w:ind w:left="3600" w:hanging="360"/>
      </w:pPr>
    </w:lvl>
    <w:lvl w:ilvl="5" w:tplc="F0963BCC">
      <w:start w:val="1"/>
      <w:numFmt w:val="lowerRoman"/>
      <w:lvlText w:val="%6."/>
      <w:lvlJc w:val="right"/>
      <w:pPr>
        <w:ind w:left="4320" w:hanging="180"/>
      </w:pPr>
    </w:lvl>
    <w:lvl w:ilvl="6" w:tplc="6A0EF3B4">
      <w:start w:val="1"/>
      <w:numFmt w:val="decimal"/>
      <w:lvlText w:val="%7."/>
      <w:lvlJc w:val="left"/>
      <w:pPr>
        <w:ind w:left="5040" w:hanging="360"/>
      </w:pPr>
    </w:lvl>
    <w:lvl w:ilvl="7" w:tplc="01429736">
      <w:start w:val="1"/>
      <w:numFmt w:val="lowerLetter"/>
      <w:lvlText w:val="%8."/>
      <w:lvlJc w:val="left"/>
      <w:pPr>
        <w:ind w:left="5760" w:hanging="360"/>
      </w:pPr>
    </w:lvl>
    <w:lvl w:ilvl="8" w:tplc="897CFCDE">
      <w:start w:val="1"/>
      <w:numFmt w:val="lowerRoman"/>
      <w:lvlText w:val="%9."/>
      <w:lvlJc w:val="right"/>
      <w:pPr>
        <w:ind w:left="6480" w:hanging="180"/>
      </w:pPr>
    </w:lvl>
  </w:abstractNum>
  <w:abstractNum w:abstractNumId="21" w15:restartNumberingAfterBreak="0">
    <w:nsid w:val="41C9341A"/>
    <w:multiLevelType w:val="hybridMultilevel"/>
    <w:tmpl w:val="86029E16"/>
    <w:lvl w:ilvl="0" w:tplc="41AA8A7E">
      <w:start w:val="1"/>
      <w:numFmt w:val="decimal"/>
      <w:lvlText w:val="%1."/>
      <w:lvlJc w:val="left"/>
      <w:pPr>
        <w:ind w:left="720" w:hanging="360"/>
      </w:pPr>
    </w:lvl>
    <w:lvl w:ilvl="1" w:tplc="6538AC28">
      <w:start w:val="1"/>
      <w:numFmt w:val="lowerLetter"/>
      <w:lvlText w:val="%2."/>
      <w:lvlJc w:val="left"/>
      <w:pPr>
        <w:ind w:left="1440" w:hanging="360"/>
      </w:pPr>
    </w:lvl>
    <w:lvl w:ilvl="2" w:tplc="0FC8AB74">
      <w:start w:val="1"/>
      <w:numFmt w:val="lowerRoman"/>
      <w:lvlText w:val="%3."/>
      <w:lvlJc w:val="right"/>
      <w:pPr>
        <w:ind w:left="2160" w:hanging="180"/>
      </w:pPr>
    </w:lvl>
    <w:lvl w:ilvl="3" w:tplc="FA30B7DC">
      <w:start w:val="1"/>
      <w:numFmt w:val="decimal"/>
      <w:lvlText w:val="%4."/>
      <w:lvlJc w:val="left"/>
      <w:pPr>
        <w:ind w:left="2880" w:hanging="360"/>
      </w:pPr>
    </w:lvl>
    <w:lvl w:ilvl="4" w:tplc="E9A2AB60">
      <w:start w:val="1"/>
      <w:numFmt w:val="lowerLetter"/>
      <w:lvlText w:val="%5."/>
      <w:lvlJc w:val="left"/>
      <w:pPr>
        <w:ind w:left="3600" w:hanging="360"/>
      </w:pPr>
    </w:lvl>
    <w:lvl w:ilvl="5" w:tplc="1AF45F62">
      <w:start w:val="1"/>
      <w:numFmt w:val="lowerRoman"/>
      <w:lvlText w:val="%6."/>
      <w:lvlJc w:val="right"/>
      <w:pPr>
        <w:ind w:left="4320" w:hanging="180"/>
      </w:pPr>
    </w:lvl>
    <w:lvl w:ilvl="6" w:tplc="976A39BE">
      <w:start w:val="1"/>
      <w:numFmt w:val="decimal"/>
      <w:lvlText w:val="%7."/>
      <w:lvlJc w:val="left"/>
      <w:pPr>
        <w:ind w:left="5040" w:hanging="360"/>
      </w:pPr>
    </w:lvl>
    <w:lvl w:ilvl="7" w:tplc="8F042372">
      <w:start w:val="1"/>
      <w:numFmt w:val="lowerLetter"/>
      <w:lvlText w:val="%8."/>
      <w:lvlJc w:val="left"/>
      <w:pPr>
        <w:ind w:left="5760" w:hanging="360"/>
      </w:pPr>
    </w:lvl>
    <w:lvl w:ilvl="8" w:tplc="39AAC12A">
      <w:start w:val="1"/>
      <w:numFmt w:val="lowerRoman"/>
      <w:lvlText w:val="%9."/>
      <w:lvlJc w:val="right"/>
      <w:pPr>
        <w:ind w:left="6480" w:hanging="180"/>
      </w:pPr>
    </w:lvl>
  </w:abstractNum>
  <w:abstractNum w:abstractNumId="22" w15:restartNumberingAfterBreak="0">
    <w:nsid w:val="446558CA"/>
    <w:multiLevelType w:val="hybridMultilevel"/>
    <w:tmpl w:val="AD8EA8AC"/>
    <w:lvl w:ilvl="0" w:tplc="64B29068">
      <w:start w:val="1"/>
      <w:numFmt w:val="decimal"/>
      <w:lvlText w:val="%1."/>
      <w:lvlJc w:val="left"/>
      <w:pPr>
        <w:ind w:left="720" w:hanging="360"/>
      </w:pPr>
    </w:lvl>
    <w:lvl w:ilvl="1" w:tplc="9104D55A">
      <w:start w:val="1"/>
      <w:numFmt w:val="lowerLetter"/>
      <w:lvlText w:val="%2."/>
      <w:lvlJc w:val="left"/>
      <w:pPr>
        <w:ind w:left="1440" w:hanging="360"/>
      </w:pPr>
    </w:lvl>
    <w:lvl w:ilvl="2" w:tplc="91CCCACA">
      <w:start w:val="1"/>
      <w:numFmt w:val="lowerRoman"/>
      <w:lvlText w:val="%3."/>
      <w:lvlJc w:val="right"/>
      <w:pPr>
        <w:ind w:left="2160" w:hanging="180"/>
      </w:pPr>
    </w:lvl>
    <w:lvl w:ilvl="3" w:tplc="4D80C094">
      <w:start w:val="1"/>
      <w:numFmt w:val="decimal"/>
      <w:lvlText w:val="%4."/>
      <w:lvlJc w:val="left"/>
      <w:pPr>
        <w:ind w:left="2880" w:hanging="360"/>
      </w:pPr>
    </w:lvl>
    <w:lvl w:ilvl="4" w:tplc="925EA260">
      <w:start w:val="1"/>
      <w:numFmt w:val="lowerLetter"/>
      <w:lvlText w:val="%5."/>
      <w:lvlJc w:val="left"/>
      <w:pPr>
        <w:ind w:left="3600" w:hanging="360"/>
      </w:pPr>
    </w:lvl>
    <w:lvl w:ilvl="5" w:tplc="E9B2DBAC">
      <w:start w:val="1"/>
      <w:numFmt w:val="lowerRoman"/>
      <w:lvlText w:val="%6."/>
      <w:lvlJc w:val="right"/>
      <w:pPr>
        <w:ind w:left="4320" w:hanging="180"/>
      </w:pPr>
    </w:lvl>
    <w:lvl w:ilvl="6" w:tplc="F51A6D14">
      <w:start w:val="1"/>
      <w:numFmt w:val="decimal"/>
      <w:lvlText w:val="%7."/>
      <w:lvlJc w:val="left"/>
      <w:pPr>
        <w:ind w:left="5040" w:hanging="360"/>
      </w:pPr>
    </w:lvl>
    <w:lvl w:ilvl="7" w:tplc="1BC22F8C">
      <w:start w:val="1"/>
      <w:numFmt w:val="lowerLetter"/>
      <w:lvlText w:val="%8."/>
      <w:lvlJc w:val="left"/>
      <w:pPr>
        <w:ind w:left="5760" w:hanging="360"/>
      </w:pPr>
    </w:lvl>
    <w:lvl w:ilvl="8" w:tplc="863E7324">
      <w:start w:val="1"/>
      <w:numFmt w:val="lowerRoman"/>
      <w:lvlText w:val="%9."/>
      <w:lvlJc w:val="right"/>
      <w:pPr>
        <w:ind w:left="6480" w:hanging="180"/>
      </w:pPr>
    </w:lvl>
  </w:abstractNum>
  <w:abstractNum w:abstractNumId="23" w15:restartNumberingAfterBreak="0">
    <w:nsid w:val="48A1D365"/>
    <w:multiLevelType w:val="hybridMultilevel"/>
    <w:tmpl w:val="BBE4B216"/>
    <w:lvl w:ilvl="0" w:tplc="6BDC6EB2">
      <w:start w:val="1"/>
      <w:numFmt w:val="decimal"/>
      <w:lvlText w:val="%1."/>
      <w:lvlJc w:val="left"/>
      <w:pPr>
        <w:ind w:left="1080" w:hanging="360"/>
      </w:pPr>
    </w:lvl>
    <w:lvl w:ilvl="1" w:tplc="22F0C4B8">
      <w:start w:val="1"/>
      <w:numFmt w:val="lowerLetter"/>
      <w:lvlText w:val="%2."/>
      <w:lvlJc w:val="left"/>
      <w:pPr>
        <w:ind w:left="1800" w:hanging="360"/>
      </w:pPr>
    </w:lvl>
    <w:lvl w:ilvl="2" w:tplc="7082889A">
      <w:start w:val="1"/>
      <w:numFmt w:val="lowerRoman"/>
      <w:lvlText w:val="%3."/>
      <w:lvlJc w:val="right"/>
      <w:pPr>
        <w:ind w:left="2520" w:hanging="180"/>
      </w:pPr>
    </w:lvl>
    <w:lvl w:ilvl="3" w:tplc="1FE0228C">
      <w:start w:val="1"/>
      <w:numFmt w:val="decimal"/>
      <w:lvlText w:val="%4."/>
      <w:lvlJc w:val="left"/>
      <w:pPr>
        <w:ind w:left="3240" w:hanging="360"/>
      </w:pPr>
    </w:lvl>
    <w:lvl w:ilvl="4" w:tplc="A9F6F50A">
      <w:start w:val="1"/>
      <w:numFmt w:val="lowerLetter"/>
      <w:lvlText w:val="%5."/>
      <w:lvlJc w:val="left"/>
      <w:pPr>
        <w:ind w:left="3960" w:hanging="360"/>
      </w:pPr>
    </w:lvl>
    <w:lvl w:ilvl="5" w:tplc="11BA819E">
      <w:start w:val="1"/>
      <w:numFmt w:val="lowerRoman"/>
      <w:lvlText w:val="%6."/>
      <w:lvlJc w:val="right"/>
      <w:pPr>
        <w:ind w:left="4680" w:hanging="180"/>
      </w:pPr>
    </w:lvl>
    <w:lvl w:ilvl="6" w:tplc="2C3C70B8">
      <w:start w:val="1"/>
      <w:numFmt w:val="decimal"/>
      <w:lvlText w:val="%7."/>
      <w:lvlJc w:val="left"/>
      <w:pPr>
        <w:ind w:left="5400" w:hanging="360"/>
      </w:pPr>
    </w:lvl>
    <w:lvl w:ilvl="7" w:tplc="DCFEA7AC">
      <w:start w:val="1"/>
      <w:numFmt w:val="lowerLetter"/>
      <w:lvlText w:val="%8."/>
      <w:lvlJc w:val="left"/>
      <w:pPr>
        <w:ind w:left="6120" w:hanging="360"/>
      </w:pPr>
    </w:lvl>
    <w:lvl w:ilvl="8" w:tplc="07B895AE">
      <w:start w:val="1"/>
      <w:numFmt w:val="lowerRoman"/>
      <w:lvlText w:val="%9."/>
      <w:lvlJc w:val="right"/>
      <w:pPr>
        <w:ind w:left="6840" w:hanging="180"/>
      </w:pPr>
    </w:lvl>
  </w:abstractNum>
  <w:abstractNum w:abstractNumId="24" w15:restartNumberingAfterBreak="0">
    <w:nsid w:val="48B2C573"/>
    <w:multiLevelType w:val="hybridMultilevel"/>
    <w:tmpl w:val="2A3248DA"/>
    <w:lvl w:ilvl="0" w:tplc="4C1083D0">
      <w:start w:val="1"/>
      <w:numFmt w:val="decimal"/>
      <w:lvlText w:val="%1."/>
      <w:lvlJc w:val="left"/>
      <w:pPr>
        <w:ind w:left="720" w:hanging="360"/>
      </w:pPr>
    </w:lvl>
    <w:lvl w:ilvl="1" w:tplc="492C96C4">
      <w:start w:val="1"/>
      <w:numFmt w:val="lowerLetter"/>
      <w:lvlText w:val="%2."/>
      <w:lvlJc w:val="left"/>
      <w:pPr>
        <w:ind w:left="1440" w:hanging="360"/>
      </w:pPr>
    </w:lvl>
    <w:lvl w:ilvl="2" w:tplc="5CD829B2">
      <w:start w:val="1"/>
      <w:numFmt w:val="lowerRoman"/>
      <w:lvlText w:val="%3."/>
      <w:lvlJc w:val="right"/>
      <w:pPr>
        <w:ind w:left="2160" w:hanging="180"/>
      </w:pPr>
    </w:lvl>
    <w:lvl w:ilvl="3" w:tplc="0C5679A2">
      <w:start w:val="1"/>
      <w:numFmt w:val="decimal"/>
      <w:lvlText w:val="%4."/>
      <w:lvlJc w:val="left"/>
      <w:pPr>
        <w:ind w:left="2880" w:hanging="360"/>
      </w:pPr>
    </w:lvl>
    <w:lvl w:ilvl="4" w:tplc="CE6CA1D8">
      <w:start w:val="1"/>
      <w:numFmt w:val="lowerLetter"/>
      <w:lvlText w:val="%5."/>
      <w:lvlJc w:val="left"/>
      <w:pPr>
        <w:ind w:left="3600" w:hanging="360"/>
      </w:pPr>
    </w:lvl>
    <w:lvl w:ilvl="5" w:tplc="58A2902A">
      <w:start w:val="1"/>
      <w:numFmt w:val="lowerRoman"/>
      <w:lvlText w:val="%6."/>
      <w:lvlJc w:val="right"/>
      <w:pPr>
        <w:ind w:left="4320" w:hanging="180"/>
      </w:pPr>
    </w:lvl>
    <w:lvl w:ilvl="6" w:tplc="FF2CFC5C">
      <w:start w:val="1"/>
      <w:numFmt w:val="decimal"/>
      <w:lvlText w:val="%7."/>
      <w:lvlJc w:val="left"/>
      <w:pPr>
        <w:ind w:left="5040" w:hanging="360"/>
      </w:pPr>
    </w:lvl>
    <w:lvl w:ilvl="7" w:tplc="EAE4EB04">
      <w:start w:val="1"/>
      <w:numFmt w:val="lowerLetter"/>
      <w:lvlText w:val="%8."/>
      <w:lvlJc w:val="left"/>
      <w:pPr>
        <w:ind w:left="5760" w:hanging="360"/>
      </w:pPr>
    </w:lvl>
    <w:lvl w:ilvl="8" w:tplc="812CEF86">
      <w:start w:val="1"/>
      <w:numFmt w:val="lowerRoman"/>
      <w:lvlText w:val="%9."/>
      <w:lvlJc w:val="right"/>
      <w:pPr>
        <w:ind w:left="6480" w:hanging="180"/>
      </w:pPr>
    </w:lvl>
  </w:abstractNum>
  <w:abstractNum w:abstractNumId="25" w15:restartNumberingAfterBreak="0">
    <w:nsid w:val="4E2E2EDA"/>
    <w:multiLevelType w:val="hybridMultilevel"/>
    <w:tmpl w:val="BA70D61A"/>
    <w:lvl w:ilvl="0" w:tplc="5532E5E0">
      <w:start w:val="1"/>
      <w:numFmt w:val="decimal"/>
      <w:lvlText w:val="%1."/>
      <w:lvlJc w:val="left"/>
      <w:pPr>
        <w:ind w:left="720" w:hanging="360"/>
      </w:pPr>
    </w:lvl>
    <w:lvl w:ilvl="1" w:tplc="5FC8D5C0">
      <w:start w:val="1"/>
      <w:numFmt w:val="lowerLetter"/>
      <w:lvlText w:val="%2."/>
      <w:lvlJc w:val="left"/>
      <w:pPr>
        <w:ind w:left="1440" w:hanging="360"/>
      </w:pPr>
    </w:lvl>
    <w:lvl w:ilvl="2" w:tplc="D6FC00E8">
      <w:start w:val="1"/>
      <w:numFmt w:val="lowerRoman"/>
      <w:lvlText w:val="%3."/>
      <w:lvlJc w:val="right"/>
      <w:pPr>
        <w:ind w:left="2160" w:hanging="180"/>
      </w:pPr>
    </w:lvl>
    <w:lvl w:ilvl="3" w:tplc="3BFA6710">
      <w:start w:val="1"/>
      <w:numFmt w:val="decimal"/>
      <w:lvlText w:val="%4."/>
      <w:lvlJc w:val="left"/>
      <w:pPr>
        <w:ind w:left="2880" w:hanging="360"/>
      </w:pPr>
    </w:lvl>
    <w:lvl w:ilvl="4" w:tplc="2AA69A10">
      <w:start w:val="1"/>
      <w:numFmt w:val="lowerLetter"/>
      <w:lvlText w:val="%5."/>
      <w:lvlJc w:val="left"/>
      <w:pPr>
        <w:ind w:left="3600" w:hanging="360"/>
      </w:pPr>
    </w:lvl>
    <w:lvl w:ilvl="5" w:tplc="00AABF88">
      <w:start w:val="1"/>
      <w:numFmt w:val="lowerRoman"/>
      <w:lvlText w:val="%6."/>
      <w:lvlJc w:val="right"/>
      <w:pPr>
        <w:ind w:left="4320" w:hanging="180"/>
      </w:pPr>
    </w:lvl>
    <w:lvl w:ilvl="6" w:tplc="53041542">
      <w:start w:val="1"/>
      <w:numFmt w:val="decimal"/>
      <w:lvlText w:val="%7."/>
      <w:lvlJc w:val="left"/>
      <w:pPr>
        <w:ind w:left="5040" w:hanging="360"/>
      </w:pPr>
    </w:lvl>
    <w:lvl w:ilvl="7" w:tplc="DBDC36E8">
      <w:start w:val="1"/>
      <w:numFmt w:val="lowerLetter"/>
      <w:lvlText w:val="%8."/>
      <w:lvlJc w:val="left"/>
      <w:pPr>
        <w:ind w:left="5760" w:hanging="360"/>
      </w:pPr>
    </w:lvl>
    <w:lvl w:ilvl="8" w:tplc="C6006DA6">
      <w:start w:val="1"/>
      <w:numFmt w:val="lowerRoman"/>
      <w:lvlText w:val="%9."/>
      <w:lvlJc w:val="right"/>
      <w:pPr>
        <w:ind w:left="6480" w:hanging="180"/>
      </w:pPr>
    </w:lvl>
  </w:abstractNum>
  <w:abstractNum w:abstractNumId="26" w15:restartNumberingAfterBreak="0">
    <w:nsid w:val="533B0D95"/>
    <w:multiLevelType w:val="hybridMultilevel"/>
    <w:tmpl w:val="D454599C"/>
    <w:lvl w:ilvl="0" w:tplc="39E221A4">
      <w:start w:val="1"/>
      <w:numFmt w:val="decimal"/>
      <w:lvlText w:val="%1."/>
      <w:lvlJc w:val="left"/>
      <w:pPr>
        <w:ind w:left="1080" w:hanging="360"/>
      </w:pPr>
    </w:lvl>
    <w:lvl w:ilvl="1" w:tplc="099852DC">
      <w:start w:val="1"/>
      <w:numFmt w:val="lowerLetter"/>
      <w:lvlText w:val="%2."/>
      <w:lvlJc w:val="left"/>
      <w:pPr>
        <w:ind w:left="1800" w:hanging="360"/>
      </w:pPr>
    </w:lvl>
    <w:lvl w:ilvl="2" w:tplc="255A6018">
      <w:start w:val="1"/>
      <w:numFmt w:val="lowerRoman"/>
      <w:lvlText w:val="%3."/>
      <w:lvlJc w:val="right"/>
      <w:pPr>
        <w:ind w:left="2520" w:hanging="180"/>
      </w:pPr>
    </w:lvl>
    <w:lvl w:ilvl="3" w:tplc="1122CB92">
      <w:start w:val="1"/>
      <w:numFmt w:val="decimal"/>
      <w:lvlText w:val="%4."/>
      <w:lvlJc w:val="left"/>
      <w:pPr>
        <w:ind w:left="3240" w:hanging="360"/>
      </w:pPr>
    </w:lvl>
    <w:lvl w:ilvl="4" w:tplc="1A128ACC">
      <w:start w:val="1"/>
      <w:numFmt w:val="lowerLetter"/>
      <w:lvlText w:val="%5."/>
      <w:lvlJc w:val="left"/>
      <w:pPr>
        <w:ind w:left="3960" w:hanging="360"/>
      </w:pPr>
    </w:lvl>
    <w:lvl w:ilvl="5" w:tplc="23C47EC8">
      <w:start w:val="1"/>
      <w:numFmt w:val="lowerRoman"/>
      <w:lvlText w:val="%6."/>
      <w:lvlJc w:val="right"/>
      <w:pPr>
        <w:ind w:left="4680" w:hanging="180"/>
      </w:pPr>
    </w:lvl>
    <w:lvl w:ilvl="6" w:tplc="207825FC">
      <w:start w:val="1"/>
      <w:numFmt w:val="decimal"/>
      <w:lvlText w:val="%7."/>
      <w:lvlJc w:val="left"/>
      <w:pPr>
        <w:ind w:left="5400" w:hanging="360"/>
      </w:pPr>
    </w:lvl>
    <w:lvl w:ilvl="7" w:tplc="B91E3394">
      <w:start w:val="1"/>
      <w:numFmt w:val="lowerLetter"/>
      <w:lvlText w:val="%8."/>
      <w:lvlJc w:val="left"/>
      <w:pPr>
        <w:ind w:left="6120" w:hanging="360"/>
      </w:pPr>
    </w:lvl>
    <w:lvl w:ilvl="8" w:tplc="3C3C4B5A">
      <w:start w:val="1"/>
      <w:numFmt w:val="lowerRoman"/>
      <w:lvlText w:val="%9."/>
      <w:lvlJc w:val="right"/>
      <w:pPr>
        <w:ind w:left="6840" w:hanging="180"/>
      </w:pPr>
    </w:lvl>
  </w:abstractNum>
  <w:abstractNum w:abstractNumId="27" w15:restartNumberingAfterBreak="0">
    <w:nsid w:val="577370FB"/>
    <w:multiLevelType w:val="hybridMultilevel"/>
    <w:tmpl w:val="57F23938"/>
    <w:lvl w:ilvl="0" w:tplc="9A1A4108">
      <w:start w:val="1"/>
      <w:numFmt w:val="decimal"/>
      <w:lvlText w:val="%1."/>
      <w:lvlJc w:val="left"/>
      <w:pPr>
        <w:ind w:left="720" w:hanging="360"/>
      </w:pPr>
    </w:lvl>
    <w:lvl w:ilvl="1" w:tplc="29F271D4">
      <w:start w:val="1"/>
      <w:numFmt w:val="lowerLetter"/>
      <w:lvlText w:val="%2."/>
      <w:lvlJc w:val="left"/>
      <w:pPr>
        <w:ind w:left="1440" w:hanging="360"/>
      </w:pPr>
    </w:lvl>
    <w:lvl w:ilvl="2" w:tplc="53C41976">
      <w:start w:val="1"/>
      <w:numFmt w:val="lowerRoman"/>
      <w:lvlText w:val="%3."/>
      <w:lvlJc w:val="right"/>
      <w:pPr>
        <w:ind w:left="2160" w:hanging="180"/>
      </w:pPr>
    </w:lvl>
    <w:lvl w:ilvl="3" w:tplc="399C7EA2">
      <w:start w:val="1"/>
      <w:numFmt w:val="decimal"/>
      <w:lvlText w:val="%4."/>
      <w:lvlJc w:val="left"/>
      <w:pPr>
        <w:ind w:left="2880" w:hanging="360"/>
      </w:pPr>
    </w:lvl>
    <w:lvl w:ilvl="4" w:tplc="AD448BE2">
      <w:start w:val="1"/>
      <w:numFmt w:val="lowerLetter"/>
      <w:lvlText w:val="%5."/>
      <w:lvlJc w:val="left"/>
      <w:pPr>
        <w:ind w:left="3600" w:hanging="360"/>
      </w:pPr>
    </w:lvl>
    <w:lvl w:ilvl="5" w:tplc="EDE2A672">
      <w:start w:val="1"/>
      <w:numFmt w:val="lowerRoman"/>
      <w:lvlText w:val="%6."/>
      <w:lvlJc w:val="right"/>
      <w:pPr>
        <w:ind w:left="4320" w:hanging="180"/>
      </w:pPr>
    </w:lvl>
    <w:lvl w:ilvl="6" w:tplc="16C60C12">
      <w:start w:val="1"/>
      <w:numFmt w:val="decimal"/>
      <w:lvlText w:val="%7."/>
      <w:lvlJc w:val="left"/>
      <w:pPr>
        <w:ind w:left="5040" w:hanging="360"/>
      </w:pPr>
    </w:lvl>
    <w:lvl w:ilvl="7" w:tplc="7D5A4430">
      <w:start w:val="1"/>
      <w:numFmt w:val="lowerLetter"/>
      <w:lvlText w:val="%8."/>
      <w:lvlJc w:val="left"/>
      <w:pPr>
        <w:ind w:left="5760" w:hanging="360"/>
      </w:pPr>
    </w:lvl>
    <w:lvl w:ilvl="8" w:tplc="3E62A9B4">
      <w:start w:val="1"/>
      <w:numFmt w:val="lowerRoman"/>
      <w:lvlText w:val="%9."/>
      <w:lvlJc w:val="right"/>
      <w:pPr>
        <w:ind w:left="6480" w:hanging="180"/>
      </w:pPr>
    </w:lvl>
  </w:abstractNum>
  <w:abstractNum w:abstractNumId="28" w15:restartNumberingAfterBreak="0">
    <w:nsid w:val="57E59E0A"/>
    <w:multiLevelType w:val="hybridMultilevel"/>
    <w:tmpl w:val="BD56204E"/>
    <w:lvl w:ilvl="0" w:tplc="C09A4440">
      <w:start w:val="1"/>
      <w:numFmt w:val="decimal"/>
      <w:lvlText w:val="%1."/>
      <w:lvlJc w:val="left"/>
      <w:pPr>
        <w:ind w:left="1080" w:hanging="360"/>
      </w:pPr>
    </w:lvl>
    <w:lvl w:ilvl="1" w:tplc="C5E2FDE2">
      <w:start w:val="1"/>
      <w:numFmt w:val="lowerLetter"/>
      <w:lvlText w:val="%2."/>
      <w:lvlJc w:val="left"/>
      <w:pPr>
        <w:ind w:left="1800" w:hanging="360"/>
      </w:pPr>
    </w:lvl>
    <w:lvl w:ilvl="2" w:tplc="75081B72">
      <w:start w:val="1"/>
      <w:numFmt w:val="lowerRoman"/>
      <w:lvlText w:val="%3."/>
      <w:lvlJc w:val="right"/>
      <w:pPr>
        <w:ind w:left="2520" w:hanging="180"/>
      </w:pPr>
    </w:lvl>
    <w:lvl w:ilvl="3" w:tplc="3244A276">
      <w:start w:val="1"/>
      <w:numFmt w:val="decimal"/>
      <w:lvlText w:val="%4."/>
      <w:lvlJc w:val="left"/>
      <w:pPr>
        <w:ind w:left="3240" w:hanging="360"/>
      </w:pPr>
    </w:lvl>
    <w:lvl w:ilvl="4" w:tplc="10A881D2">
      <w:start w:val="1"/>
      <w:numFmt w:val="lowerLetter"/>
      <w:lvlText w:val="%5."/>
      <w:lvlJc w:val="left"/>
      <w:pPr>
        <w:ind w:left="3960" w:hanging="360"/>
      </w:pPr>
    </w:lvl>
    <w:lvl w:ilvl="5" w:tplc="FB70A9DE">
      <w:start w:val="1"/>
      <w:numFmt w:val="lowerRoman"/>
      <w:lvlText w:val="%6."/>
      <w:lvlJc w:val="right"/>
      <w:pPr>
        <w:ind w:left="4680" w:hanging="180"/>
      </w:pPr>
    </w:lvl>
    <w:lvl w:ilvl="6" w:tplc="2A4E361E">
      <w:start w:val="1"/>
      <w:numFmt w:val="decimal"/>
      <w:lvlText w:val="%7."/>
      <w:lvlJc w:val="left"/>
      <w:pPr>
        <w:ind w:left="5400" w:hanging="360"/>
      </w:pPr>
    </w:lvl>
    <w:lvl w:ilvl="7" w:tplc="A9D2653E">
      <w:start w:val="1"/>
      <w:numFmt w:val="lowerLetter"/>
      <w:lvlText w:val="%8."/>
      <w:lvlJc w:val="left"/>
      <w:pPr>
        <w:ind w:left="6120" w:hanging="360"/>
      </w:pPr>
    </w:lvl>
    <w:lvl w:ilvl="8" w:tplc="5AB66C68">
      <w:start w:val="1"/>
      <w:numFmt w:val="lowerRoman"/>
      <w:lvlText w:val="%9."/>
      <w:lvlJc w:val="right"/>
      <w:pPr>
        <w:ind w:left="6840" w:hanging="180"/>
      </w:pPr>
    </w:lvl>
  </w:abstractNum>
  <w:abstractNum w:abstractNumId="29" w15:restartNumberingAfterBreak="0">
    <w:nsid w:val="593CA519"/>
    <w:multiLevelType w:val="hybridMultilevel"/>
    <w:tmpl w:val="1AAA3BC2"/>
    <w:lvl w:ilvl="0" w:tplc="D89C9A6A">
      <w:start w:val="1"/>
      <w:numFmt w:val="bullet"/>
      <w:lvlText w:val=""/>
      <w:lvlJc w:val="left"/>
      <w:pPr>
        <w:ind w:left="720" w:hanging="360"/>
      </w:pPr>
      <w:rPr>
        <w:rFonts w:ascii="Wingdings" w:hAnsi="Wingdings" w:hint="default"/>
      </w:rPr>
    </w:lvl>
    <w:lvl w:ilvl="1" w:tplc="4156CE9E">
      <w:start w:val="1"/>
      <w:numFmt w:val="bullet"/>
      <w:lvlText w:val=""/>
      <w:lvlJc w:val="left"/>
      <w:pPr>
        <w:ind w:left="1440" w:hanging="360"/>
      </w:pPr>
      <w:rPr>
        <w:rFonts w:ascii="Wingdings" w:hAnsi="Wingdings" w:hint="default"/>
      </w:rPr>
    </w:lvl>
    <w:lvl w:ilvl="2" w:tplc="03E249AA">
      <w:start w:val="1"/>
      <w:numFmt w:val="bullet"/>
      <w:lvlText w:val=""/>
      <w:lvlJc w:val="left"/>
      <w:pPr>
        <w:ind w:left="2160" w:hanging="360"/>
      </w:pPr>
      <w:rPr>
        <w:rFonts w:ascii="Wingdings" w:hAnsi="Wingdings" w:hint="default"/>
      </w:rPr>
    </w:lvl>
    <w:lvl w:ilvl="3" w:tplc="7FBE2A28">
      <w:start w:val="1"/>
      <w:numFmt w:val="bullet"/>
      <w:lvlText w:val=""/>
      <w:lvlJc w:val="left"/>
      <w:pPr>
        <w:ind w:left="2880" w:hanging="360"/>
      </w:pPr>
      <w:rPr>
        <w:rFonts w:ascii="Wingdings" w:hAnsi="Wingdings" w:hint="default"/>
      </w:rPr>
    </w:lvl>
    <w:lvl w:ilvl="4" w:tplc="C7BC2240">
      <w:start w:val="1"/>
      <w:numFmt w:val="bullet"/>
      <w:lvlText w:val=""/>
      <w:lvlJc w:val="left"/>
      <w:pPr>
        <w:ind w:left="3600" w:hanging="360"/>
      </w:pPr>
      <w:rPr>
        <w:rFonts w:ascii="Wingdings" w:hAnsi="Wingdings" w:hint="default"/>
      </w:rPr>
    </w:lvl>
    <w:lvl w:ilvl="5" w:tplc="3E82547A">
      <w:start w:val="1"/>
      <w:numFmt w:val="bullet"/>
      <w:lvlText w:val=""/>
      <w:lvlJc w:val="left"/>
      <w:pPr>
        <w:ind w:left="4320" w:hanging="360"/>
      </w:pPr>
      <w:rPr>
        <w:rFonts w:ascii="Wingdings" w:hAnsi="Wingdings" w:hint="default"/>
      </w:rPr>
    </w:lvl>
    <w:lvl w:ilvl="6" w:tplc="3A949566">
      <w:start w:val="1"/>
      <w:numFmt w:val="bullet"/>
      <w:lvlText w:val=""/>
      <w:lvlJc w:val="left"/>
      <w:pPr>
        <w:ind w:left="5040" w:hanging="360"/>
      </w:pPr>
      <w:rPr>
        <w:rFonts w:ascii="Wingdings" w:hAnsi="Wingdings" w:hint="default"/>
      </w:rPr>
    </w:lvl>
    <w:lvl w:ilvl="7" w:tplc="DF6014B2">
      <w:start w:val="1"/>
      <w:numFmt w:val="bullet"/>
      <w:lvlText w:val=""/>
      <w:lvlJc w:val="left"/>
      <w:pPr>
        <w:ind w:left="5760" w:hanging="360"/>
      </w:pPr>
      <w:rPr>
        <w:rFonts w:ascii="Wingdings" w:hAnsi="Wingdings" w:hint="default"/>
      </w:rPr>
    </w:lvl>
    <w:lvl w:ilvl="8" w:tplc="3B56A0F2">
      <w:start w:val="1"/>
      <w:numFmt w:val="bullet"/>
      <w:lvlText w:val=""/>
      <w:lvlJc w:val="left"/>
      <w:pPr>
        <w:ind w:left="6480" w:hanging="360"/>
      </w:pPr>
      <w:rPr>
        <w:rFonts w:ascii="Wingdings" w:hAnsi="Wingdings" w:hint="default"/>
      </w:rPr>
    </w:lvl>
  </w:abstractNum>
  <w:abstractNum w:abstractNumId="30" w15:restartNumberingAfterBreak="0">
    <w:nsid w:val="5BA87C94"/>
    <w:multiLevelType w:val="hybridMultilevel"/>
    <w:tmpl w:val="3DEE378A"/>
    <w:lvl w:ilvl="0" w:tplc="FD60E7CC">
      <w:start w:val="1"/>
      <w:numFmt w:val="decimal"/>
      <w:lvlText w:val="%1."/>
      <w:lvlJc w:val="left"/>
      <w:pPr>
        <w:ind w:left="1080" w:hanging="360"/>
      </w:pPr>
    </w:lvl>
    <w:lvl w:ilvl="1" w:tplc="21180E7C">
      <w:start w:val="1"/>
      <w:numFmt w:val="lowerLetter"/>
      <w:lvlText w:val="%2."/>
      <w:lvlJc w:val="left"/>
      <w:pPr>
        <w:ind w:left="1800" w:hanging="360"/>
      </w:pPr>
    </w:lvl>
    <w:lvl w:ilvl="2" w:tplc="19DEC30E">
      <w:start w:val="1"/>
      <w:numFmt w:val="lowerRoman"/>
      <w:lvlText w:val="%3."/>
      <w:lvlJc w:val="right"/>
      <w:pPr>
        <w:ind w:left="2520" w:hanging="180"/>
      </w:pPr>
    </w:lvl>
    <w:lvl w:ilvl="3" w:tplc="A184D932">
      <w:start w:val="1"/>
      <w:numFmt w:val="decimal"/>
      <w:lvlText w:val="%4."/>
      <w:lvlJc w:val="left"/>
      <w:pPr>
        <w:ind w:left="3240" w:hanging="360"/>
      </w:pPr>
    </w:lvl>
    <w:lvl w:ilvl="4" w:tplc="00CA9C82">
      <w:start w:val="1"/>
      <w:numFmt w:val="lowerLetter"/>
      <w:lvlText w:val="%5."/>
      <w:lvlJc w:val="left"/>
      <w:pPr>
        <w:ind w:left="3960" w:hanging="360"/>
      </w:pPr>
    </w:lvl>
    <w:lvl w:ilvl="5" w:tplc="BCA6BD6A">
      <w:start w:val="1"/>
      <w:numFmt w:val="lowerRoman"/>
      <w:lvlText w:val="%6."/>
      <w:lvlJc w:val="right"/>
      <w:pPr>
        <w:ind w:left="4680" w:hanging="180"/>
      </w:pPr>
    </w:lvl>
    <w:lvl w:ilvl="6" w:tplc="04F698FA">
      <w:start w:val="1"/>
      <w:numFmt w:val="decimal"/>
      <w:lvlText w:val="%7."/>
      <w:lvlJc w:val="left"/>
      <w:pPr>
        <w:ind w:left="5400" w:hanging="360"/>
      </w:pPr>
    </w:lvl>
    <w:lvl w:ilvl="7" w:tplc="47C234DE">
      <w:start w:val="1"/>
      <w:numFmt w:val="lowerLetter"/>
      <w:lvlText w:val="%8."/>
      <w:lvlJc w:val="left"/>
      <w:pPr>
        <w:ind w:left="6120" w:hanging="360"/>
      </w:pPr>
    </w:lvl>
    <w:lvl w:ilvl="8" w:tplc="AC64E9E4">
      <w:start w:val="1"/>
      <w:numFmt w:val="lowerRoman"/>
      <w:lvlText w:val="%9."/>
      <w:lvlJc w:val="right"/>
      <w:pPr>
        <w:ind w:left="6840" w:hanging="180"/>
      </w:pPr>
    </w:lvl>
  </w:abstractNum>
  <w:abstractNum w:abstractNumId="31" w15:restartNumberingAfterBreak="0">
    <w:nsid w:val="5CCF41D1"/>
    <w:multiLevelType w:val="hybridMultilevel"/>
    <w:tmpl w:val="E8BAB942"/>
    <w:lvl w:ilvl="0" w:tplc="B3B81384">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18E1AC"/>
    <w:multiLevelType w:val="hybridMultilevel"/>
    <w:tmpl w:val="8AF41D86"/>
    <w:lvl w:ilvl="0" w:tplc="E6561086">
      <w:start w:val="1"/>
      <w:numFmt w:val="decimal"/>
      <w:lvlText w:val="%1."/>
      <w:lvlJc w:val="left"/>
      <w:pPr>
        <w:ind w:left="720" w:hanging="360"/>
      </w:pPr>
    </w:lvl>
    <w:lvl w:ilvl="1" w:tplc="4B546760">
      <w:start w:val="1"/>
      <w:numFmt w:val="lowerLetter"/>
      <w:lvlText w:val="%2."/>
      <w:lvlJc w:val="left"/>
      <w:pPr>
        <w:ind w:left="1440" w:hanging="360"/>
      </w:pPr>
    </w:lvl>
    <w:lvl w:ilvl="2" w:tplc="278EEB9E">
      <w:start w:val="1"/>
      <w:numFmt w:val="lowerRoman"/>
      <w:lvlText w:val="%3."/>
      <w:lvlJc w:val="right"/>
      <w:pPr>
        <w:ind w:left="2160" w:hanging="180"/>
      </w:pPr>
    </w:lvl>
    <w:lvl w:ilvl="3" w:tplc="896C7A28">
      <w:start w:val="1"/>
      <w:numFmt w:val="decimal"/>
      <w:lvlText w:val="%4."/>
      <w:lvlJc w:val="left"/>
      <w:pPr>
        <w:ind w:left="2880" w:hanging="360"/>
      </w:pPr>
    </w:lvl>
    <w:lvl w:ilvl="4" w:tplc="D1F680E6">
      <w:start w:val="1"/>
      <w:numFmt w:val="lowerLetter"/>
      <w:lvlText w:val="%5."/>
      <w:lvlJc w:val="left"/>
      <w:pPr>
        <w:ind w:left="3600" w:hanging="360"/>
      </w:pPr>
    </w:lvl>
    <w:lvl w:ilvl="5" w:tplc="57FE2FE4">
      <w:start w:val="1"/>
      <w:numFmt w:val="lowerRoman"/>
      <w:lvlText w:val="%6."/>
      <w:lvlJc w:val="right"/>
      <w:pPr>
        <w:ind w:left="4320" w:hanging="180"/>
      </w:pPr>
    </w:lvl>
    <w:lvl w:ilvl="6" w:tplc="8B2C7A1E">
      <w:start w:val="1"/>
      <w:numFmt w:val="decimal"/>
      <w:lvlText w:val="%7."/>
      <w:lvlJc w:val="left"/>
      <w:pPr>
        <w:ind w:left="5040" w:hanging="360"/>
      </w:pPr>
    </w:lvl>
    <w:lvl w:ilvl="7" w:tplc="5E5C4CB2">
      <w:start w:val="1"/>
      <w:numFmt w:val="lowerLetter"/>
      <w:lvlText w:val="%8."/>
      <w:lvlJc w:val="left"/>
      <w:pPr>
        <w:ind w:left="5760" w:hanging="360"/>
      </w:pPr>
    </w:lvl>
    <w:lvl w:ilvl="8" w:tplc="BA5E483C">
      <w:start w:val="1"/>
      <w:numFmt w:val="lowerRoman"/>
      <w:lvlText w:val="%9."/>
      <w:lvlJc w:val="right"/>
      <w:pPr>
        <w:ind w:left="6480" w:hanging="180"/>
      </w:pPr>
    </w:lvl>
  </w:abstractNum>
  <w:abstractNum w:abstractNumId="33" w15:restartNumberingAfterBreak="0">
    <w:nsid w:val="646F4FFB"/>
    <w:multiLevelType w:val="hybridMultilevel"/>
    <w:tmpl w:val="A10CB74C"/>
    <w:lvl w:ilvl="0" w:tplc="6C6CD720">
      <w:start w:val="1"/>
      <w:numFmt w:val="decimal"/>
      <w:lvlText w:val="%1."/>
      <w:lvlJc w:val="left"/>
      <w:pPr>
        <w:ind w:left="720" w:hanging="360"/>
      </w:pPr>
      <w:rPr>
        <w:rFonts w:ascii="Times New Roman" w:hAnsi="Times New Roman" w:cs="Times New Roman" w:hint="default"/>
      </w:rPr>
    </w:lvl>
    <w:lvl w:ilvl="1" w:tplc="BFE2DDDC">
      <w:start w:val="1"/>
      <w:numFmt w:val="lowerLetter"/>
      <w:lvlText w:val="%2."/>
      <w:lvlJc w:val="left"/>
      <w:pPr>
        <w:ind w:left="1440" w:hanging="360"/>
      </w:pPr>
    </w:lvl>
    <w:lvl w:ilvl="2" w:tplc="C234CEDA">
      <w:start w:val="1"/>
      <w:numFmt w:val="lowerRoman"/>
      <w:lvlText w:val="%3."/>
      <w:lvlJc w:val="right"/>
      <w:pPr>
        <w:ind w:left="2160" w:hanging="180"/>
      </w:pPr>
    </w:lvl>
    <w:lvl w:ilvl="3" w:tplc="F8603C38">
      <w:start w:val="1"/>
      <w:numFmt w:val="decimal"/>
      <w:lvlText w:val="%4."/>
      <w:lvlJc w:val="left"/>
      <w:pPr>
        <w:ind w:left="2880" w:hanging="360"/>
      </w:pPr>
    </w:lvl>
    <w:lvl w:ilvl="4" w:tplc="B81A6F30">
      <w:start w:val="1"/>
      <w:numFmt w:val="lowerLetter"/>
      <w:lvlText w:val="%5."/>
      <w:lvlJc w:val="left"/>
      <w:pPr>
        <w:ind w:left="3600" w:hanging="360"/>
      </w:pPr>
    </w:lvl>
    <w:lvl w:ilvl="5" w:tplc="DF3CAE9A">
      <w:start w:val="1"/>
      <w:numFmt w:val="lowerRoman"/>
      <w:lvlText w:val="%6."/>
      <w:lvlJc w:val="right"/>
      <w:pPr>
        <w:ind w:left="4320" w:hanging="180"/>
      </w:pPr>
    </w:lvl>
    <w:lvl w:ilvl="6" w:tplc="ECFAE2AC">
      <w:start w:val="1"/>
      <w:numFmt w:val="decimal"/>
      <w:lvlText w:val="%7."/>
      <w:lvlJc w:val="left"/>
      <w:pPr>
        <w:ind w:left="5040" w:hanging="360"/>
      </w:pPr>
    </w:lvl>
    <w:lvl w:ilvl="7" w:tplc="8F20371A">
      <w:start w:val="1"/>
      <w:numFmt w:val="lowerLetter"/>
      <w:lvlText w:val="%8."/>
      <w:lvlJc w:val="left"/>
      <w:pPr>
        <w:ind w:left="5760" w:hanging="360"/>
      </w:pPr>
    </w:lvl>
    <w:lvl w:ilvl="8" w:tplc="4F2E09DA">
      <w:start w:val="1"/>
      <w:numFmt w:val="lowerRoman"/>
      <w:lvlText w:val="%9."/>
      <w:lvlJc w:val="right"/>
      <w:pPr>
        <w:ind w:left="6480" w:hanging="180"/>
      </w:pPr>
    </w:lvl>
  </w:abstractNum>
  <w:abstractNum w:abstractNumId="34" w15:restartNumberingAfterBreak="0">
    <w:nsid w:val="653E9DCA"/>
    <w:multiLevelType w:val="hybridMultilevel"/>
    <w:tmpl w:val="659ED3F2"/>
    <w:lvl w:ilvl="0" w:tplc="6B1A2B82">
      <w:start w:val="1"/>
      <w:numFmt w:val="decimal"/>
      <w:lvlText w:val="%1."/>
      <w:lvlJc w:val="left"/>
      <w:pPr>
        <w:ind w:left="720" w:hanging="360"/>
      </w:pPr>
    </w:lvl>
    <w:lvl w:ilvl="1" w:tplc="9ECA4412">
      <w:start w:val="1"/>
      <w:numFmt w:val="lowerLetter"/>
      <w:lvlText w:val="%2."/>
      <w:lvlJc w:val="left"/>
      <w:pPr>
        <w:ind w:left="1440" w:hanging="360"/>
      </w:pPr>
    </w:lvl>
    <w:lvl w:ilvl="2" w:tplc="F0F460B4">
      <w:start w:val="1"/>
      <w:numFmt w:val="lowerRoman"/>
      <w:lvlText w:val="%3."/>
      <w:lvlJc w:val="right"/>
      <w:pPr>
        <w:ind w:left="2160" w:hanging="180"/>
      </w:pPr>
    </w:lvl>
    <w:lvl w:ilvl="3" w:tplc="5582E7C0">
      <w:start w:val="1"/>
      <w:numFmt w:val="decimal"/>
      <w:lvlText w:val="%4."/>
      <w:lvlJc w:val="left"/>
      <w:pPr>
        <w:ind w:left="2880" w:hanging="360"/>
      </w:pPr>
    </w:lvl>
    <w:lvl w:ilvl="4" w:tplc="5F62A1C0">
      <w:start w:val="1"/>
      <w:numFmt w:val="lowerLetter"/>
      <w:lvlText w:val="%5."/>
      <w:lvlJc w:val="left"/>
      <w:pPr>
        <w:ind w:left="3600" w:hanging="360"/>
      </w:pPr>
    </w:lvl>
    <w:lvl w:ilvl="5" w:tplc="AC907E8C">
      <w:start w:val="1"/>
      <w:numFmt w:val="lowerRoman"/>
      <w:lvlText w:val="%6."/>
      <w:lvlJc w:val="right"/>
      <w:pPr>
        <w:ind w:left="4320" w:hanging="180"/>
      </w:pPr>
    </w:lvl>
    <w:lvl w:ilvl="6" w:tplc="4C4682B8">
      <w:start w:val="1"/>
      <w:numFmt w:val="decimal"/>
      <w:lvlText w:val="%7."/>
      <w:lvlJc w:val="left"/>
      <w:pPr>
        <w:ind w:left="5040" w:hanging="360"/>
      </w:pPr>
    </w:lvl>
    <w:lvl w:ilvl="7" w:tplc="73842D52">
      <w:start w:val="1"/>
      <w:numFmt w:val="lowerLetter"/>
      <w:lvlText w:val="%8."/>
      <w:lvlJc w:val="left"/>
      <w:pPr>
        <w:ind w:left="5760" w:hanging="360"/>
      </w:pPr>
    </w:lvl>
    <w:lvl w:ilvl="8" w:tplc="2796FECE">
      <w:start w:val="1"/>
      <w:numFmt w:val="lowerRoman"/>
      <w:lvlText w:val="%9."/>
      <w:lvlJc w:val="right"/>
      <w:pPr>
        <w:ind w:left="6480" w:hanging="180"/>
      </w:pPr>
    </w:lvl>
  </w:abstractNum>
  <w:abstractNum w:abstractNumId="35" w15:restartNumberingAfterBreak="0">
    <w:nsid w:val="68A8D321"/>
    <w:multiLevelType w:val="hybridMultilevel"/>
    <w:tmpl w:val="AD260000"/>
    <w:lvl w:ilvl="0" w:tplc="5FB6587C">
      <w:start w:val="1"/>
      <w:numFmt w:val="decimal"/>
      <w:lvlText w:val="%1."/>
      <w:lvlJc w:val="left"/>
      <w:pPr>
        <w:ind w:left="720" w:hanging="360"/>
      </w:pPr>
    </w:lvl>
    <w:lvl w:ilvl="1" w:tplc="F920F1D8">
      <w:start w:val="1"/>
      <w:numFmt w:val="lowerLetter"/>
      <w:lvlText w:val="%2."/>
      <w:lvlJc w:val="left"/>
      <w:pPr>
        <w:ind w:left="1440" w:hanging="360"/>
      </w:pPr>
    </w:lvl>
    <w:lvl w:ilvl="2" w:tplc="9028E796">
      <w:start w:val="1"/>
      <w:numFmt w:val="lowerRoman"/>
      <w:lvlText w:val="%3."/>
      <w:lvlJc w:val="right"/>
      <w:pPr>
        <w:ind w:left="2160" w:hanging="180"/>
      </w:pPr>
    </w:lvl>
    <w:lvl w:ilvl="3" w:tplc="F59ADB5E">
      <w:start w:val="1"/>
      <w:numFmt w:val="decimal"/>
      <w:lvlText w:val="%4."/>
      <w:lvlJc w:val="left"/>
      <w:pPr>
        <w:ind w:left="2880" w:hanging="360"/>
      </w:pPr>
    </w:lvl>
    <w:lvl w:ilvl="4" w:tplc="5218EF5C">
      <w:start w:val="1"/>
      <w:numFmt w:val="lowerLetter"/>
      <w:lvlText w:val="%5."/>
      <w:lvlJc w:val="left"/>
      <w:pPr>
        <w:ind w:left="3600" w:hanging="360"/>
      </w:pPr>
    </w:lvl>
    <w:lvl w:ilvl="5" w:tplc="5E929278">
      <w:start w:val="1"/>
      <w:numFmt w:val="lowerRoman"/>
      <w:lvlText w:val="%6."/>
      <w:lvlJc w:val="right"/>
      <w:pPr>
        <w:ind w:left="4320" w:hanging="180"/>
      </w:pPr>
    </w:lvl>
    <w:lvl w:ilvl="6" w:tplc="6BBEB180">
      <w:start w:val="1"/>
      <w:numFmt w:val="decimal"/>
      <w:lvlText w:val="%7."/>
      <w:lvlJc w:val="left"/>
      <w:pPr>
        <w:ind w:left="5040" w:hanging="360"/>
      </w:pPr>
    </w:lvl>
    <w:lvl w:ilvl="7" w:tplc="F0908B60">
      <w:start w:val="1"/>
      <w:numFmt w:val="lowerLetter"/>
      <w:lvlText w:val="%8."/>
      <w:lvlJc w:val="left"/>
      <w:pPr>
        <w:ind w:left="5760" w:hanging="360"/>
      </w:pPr>
    </w:lvl>
    <w:lvl w:ilvl="8" w:tplc="728CBFFA">
      <w:start w:val="1"/>
      <w:numFmt w:val="lowerRoman"/>
      <w:lvlText w:val="%9."/>
      <w:lvlJc w:val="right"/>
      <w:pPr>
        <w:ind w:left="6480" w:hanging="180"/>
      </w:pPr>
    </w:lvl>
  </w:abstractNum>
  <w:abstractNum w:abstractNumId="36" w15:restartNumberingAfterBreak="0">
    <w:nsid w:val="695C1F45"/>
    <w:multiLevelType w:val="hybridMultilevel"/>
    <w:tmpl w:val="AC6ADBF4"/>
    <w:lvl w:ilvl="0" w:tplc="D3D0679A">
      <w:start w:val="1"/>
      <w:numFmt w:val="decimal"/>
      <w:lvlText w:val="%1."/>
      <w:lvlJc w:val="left"/>
      <w:pPr>
        <w:ind w:left="720" w:hanging="360"/>
      </w:pPr>
    </w:lvl>
    <w:lvl w:ilvl="1" w:tplc="FF202368">
      <w:start w:val="1"/>
      <w:numFmt w:val="lowerLetter"/>
      <w:lvlText w:val="%2."/>
      <w:lvlJc w:val="left"/>
      <w:pPr>
        <w:ind w:left="1440" w:hanging="360"/>
      </w:pPr>
    </w:lvl>
    <w:lvl w:ilvl="2" w:tplc="A9468A7C">
      <w:start w:val="1"/>
      <w:numFmt w:val="lowerRoman"/>
      <w:lvlText w:val="%3."/>
      <w:lvlJc w:val="right"/>
      <w:pPr>
        <w:ind w:left="2160" w:hanging="180"/>
      </w:pPr>
    </w:lvl>
    <w:lvl w:ilvl="3" w:tplc="275435DC">
      <w:start w:val="1"/>
      <w:numFmt w:val="decimal"/>
      <w:lvlText w:val="%4."/>
      <w:lvlJc w:val="left"/>
      <w:pPr>
        <w:ind w:left="2880" w:hanging="360"/>
      </w:pPr>
    </w:lvl>
    <w:lvl w:ilvl="4" w:tplc="A6AEE292">
      <w:start w:val="1"/>
      <w:numFmt w:val="lowerLetter"/>
      <w:lvlText w:val="%5."/>
      <w:lvlJc w:val="left"/>
      <w:pPr>
        <w:ind w:left="3600" w:hanging="360"/>
      </w:pPr>
    </w:lvl>
    <w:lvl w:ilvl="5" w:tplc="B1F48CBC">
      <w:start w:val="1"/>
      <w:numFmt w:val="lowerRoman"/>
      <w:lvlText w:val="%6."/>
      <w:lvlJc w:val="right"/>
      <w:pPr>
        <w:ind w:left="4320" w:hanging="180"/>
      </w:pPr>
    </w:lvl>
    <w:lvl w:ilvl="6" w:tplc="98F69ECA">
      <w:start w:val="1"/>
      <w:numFmt w:val="decimal"/>
      <w:lvlText w:val="%7."/>
      <w:lvlJc w:val="left"/>
      <w:pPr>
        <w:ind w:left="5040" w:hanging="360"/>
      </w:pPr>
    </w:lvl>
    <w:lvl w:ilvl="7" w:tplc="117E6E84">
      <w:start w:val="1"/>
      <w:numFmt w:val="lowerLetter"/>
      <w:lvlText w:val="%8."/>
      <w:lvlJc w:val="left"/>
      <w:pPr>
        <w:ind w:left="5760" w:hanging="360"/>
      </w:pPr>
    </w:lvl>
    <w:lvl w:ilvl="8" w:tplc="322E9DD2">
      <w:start w:val="1"/>
      <w:numFmt w:val="lowerRoman"/>
      <w:lvlText w:val="%9."/>
      <w:lvlJc w:val="right"/>
      <w:pPr>
        <w:ind w:left="6480" w:hanging="180"/>
      </w:pPr>
    </w:lvl>
  </w:abstractNum>
  <w:abstractNum w:abstractNumId="37" w15:restartNumberingAfterBreak="0">
    <w:nsid w:val="69EC40AE"/>
    <w:multiLevelType w:val="hybridMultilevel"/>
    <w:tmpl w:val="77EE50E2"/>
    <w:lvl w:ilvl="0" w:tplc="5A642F4A">
      <w:start w:val="1"/>
      <w:numFmt w:val="decimal"/>
      <w:lvlText w:val="%1."/>
      <w:lvlJc w:val="left"/>
      <w:pPr>
        <w:ind w:left="1080" w:hanging="360"/>
      </w:pPr>
    </w:lvl>
    <w:lvl w:ilvl="1" w:tplc="8A3243AC">
      <w:start w:val="1"/>
      <w:numFmt w:val="lowerLetter"/>
      <w:lvlText w:val="%2."/>
      <w:lvlJc w:val="left"/>
      <w:pPr>
        <w:ind w:left="1800" w:hanging="360"/>
      </w:pPr>
    </w:lvl>
    <w:lvl w:ilvl="2" w:tplc="77F2FE62">
      <w:start w:val="1"/>
      <w:numFmt w:val="lowerRoman"/>
      <w:lvlText w:val="%3."/>
      <w:lvlJc w:val="right"/>
      <w:pPr>
        <w:ind w:left="2520" w:hanging="180"/>
      </w:pPr>
    </w:lvl>
    <w:lvl w:ilvl="3" w:tplc="B62EA62E">
      <w:start w:val="1"/>
      <w:numFmt w:val="decimal"/>
      <w:lvlText w:val="%4."/>
      <w:lvlJc w:val="left"/>
      <w:pPr>
        <w:ind w:left="3240" w:hanging="360"/>
      </w:pPr>
    </w:lvl>
    <w:lvl w:ilvl="4" w:tplc="C9823AFA">
      <w:start w:val="1"/>
      <w:numFmt w:val="lowerLetter"/>
      <w:lvlText w:val="%5."/>
      <w:lvlJc w:val="left"/>
      <w:pPr>
        <w:ind w:left="3960" w:hanging="360"/>
      </w:pPr>
    </w:lvl>
    <w:lvl w:ilvl="5" w:tplc="1410F4DC">
      <w:start w:val="1"/>
      <w:numFmt w:val="lowerRoman"/>
      <w:lvlText w:val="%6."/>
      <w:lvlJc w:val="right"/>
      <w:pPr>
        <w:ind w:left="4680" w:hanging="180"/>
      </w:pPr>
    </w:lvl>
    <w:lvl w:ilvl="6" w:tplc="27ECD4DA">
      <w:start w:val="1"/>
      <w:numFmt w:val="decimal"/>
      <w:lvlText w:val="%7."/>
      <w:lvlJc w:val="left"/>
      <w:pPr>
        <w:ind w:left="5400" w:hanging="360"/>
      </w:pPr>
    </w:lvl>
    <w:lvl w:ilvl="7" w:tplc="528AFED2">
      <w:start w:val="1"/>
      <w:numFmt w:val="lowerLetter"/>
      <w:lvlText w:val="%8."/>
      <w:lvlJc w:val="left"/>
      <w:pPr>
        <w:ind w:left="6120" w:hanging="360"/>
      </w:pPr>
    </w:lvl>
    <w:lvl w:ilvl="8" w:tplc="6DCA4D44">
      <w:start w:val="1"/>
      <w:numFmt w:val="lowerRoman"/>
      <w:lvlText w:val="%9."/>
      <w:lvlJc w:val="right"/>
      <w:pPr>
        <w:ind w:left="6840" w:hanging="180"/>
      </w:pPr>
    </w:lvl>
  </w:abstractNum>
  <w:abstractNum w:abstractNumId="38" w15:restartNumberingAfterBreak="0">
    <w:nsid w:val="6EB33848"/>
    <w:multiLevelType w:val="hybridMultilevel"/>
    <w:tmpl w:val="61C0902A"/>
    <w:lvl w:ilvl="0" w:tplc="0D8619B4">
      <w:start w:val="1"/>
      <w:numFmt w:val="decimal"/>
      <w:lvlText w:val="%1."/>
      <w:lvlJc w:val="left"/>
      <w:pPr>
        <w:ind w:left="720" w:hanging="360"/>
      </w:pPr>
    </w:lvl>
    <w:lvl w:ilvl="1" w:tplc="72E2C544">
      <w:start w:val="1"/>
      <w:numFmt w:val="lowerLetter"/>
      <w:lvlText w:val="%2."/>
      <w:lvlJc w:val="left"/>
      <w:pPr>
        <w:ind w:left="1440" w:hanging="360"/>
      </w:pPr>
    </w:lvl>
    <w:lvl w:ilvl="2" w:tplc="5240F178">
      <w:start w:val="1"/>
      <w:numFmt w:val="lowerRoman"/>
      <w:lvlText w:val="%3."/>
      <w:lvlJc w:val="right"/>
      <w:pPr>
        <w:ind w:left="2160" w:hanging="180"/>
      </w:pPr>
    </w:lvl>
    <w:lvl w:ilvl="3" w:tplc="3A6C9BAA">
      <w:start w:val="1"/>
      <w:numFmt w:val="decimal"/>
      <w:lvlText w:val="%4."/>
      <w:lvlJc w:val="left"/>
      <w:pPr>
        <w:ind w:left="2880" w:hanging="360"/>
      </w:pPr>
    </w:lvl>
    <w:lvl w:ilvl="4" w:tplc="3EBE857C">
      <w:start w:val="1"/>
      <w:numFmt w:val="lowerLetter"/>
      <w:lvlText w:val="%5."/>
      <w:lvlJc w:val="left"/>
      <w:pPr>
        <w:ind w:left="3600" w:hanging="360"/>
      </w:pPr>
    </w:lvl>
    <w:lvl w:ilvl="5" w:tplc="531AA56A">
      <w:start w:val="1"/>
      <w:numFmt w:val="lowerRoman"/>
      <w:lvlText w:val="%6."/>
      <w:lvlJc w:val="right"/>
      <w:pPr>
        <w:ind w:left="4320" w:hanging="180"/>
      </w:pPr>
    </w:lvl>
    <w:lvl w:ilvl="6" w:tplc="4BCAFFC8">
      <w:start w:val="1"/>
      <w:numFmt w:val="decimal"/>
      <w:lvlText w:val="%7."/>
      <w:lvlJc w:val="left"/>
      <w:pPr>
        <w:ind w:left="5040" w:hanging="360"/>
      </w:pPr>
    </w:lvl>
    <w:lvl w:ilvl="7" w:tplc="20360266">
      <w:start w:val="1"/>
      <w:numFmt w:val="lowerLetter"/>
      <w:lvlText w:val="%8."/>
      <w:lvlJc w:val="left"/>
      <w:pPr>
        <w:ind w:left="5760" w:hanging="360"/>
      </w:pPr>
    </w:lvl>
    <w:lvl w:ilvl="8" w:tplc="524A6A70">
      <w:start w:val="1"/>
      <w:numFmt w:val="lowerRoman"/>
      <w:lvlText w:val="%9."/>
      <w:lvlJc w:val="right"/>
      <w:pPr>
        <w:ind w:left="6480" w:hanging="180"/>
      </w:pPr>
    </w:lvl>
  </w:abstractNum>
  <w:abstractNum w:abstractNumId="39" w15:restartNumberingAfterBreak="0">
    <w:nsid w:val="7089ACAE"/>
    <w:multiLevelType w:val="hybridMultilevel"/>
    <w:tmpl w:val="EDA20294"/>
    <w:lvl w:ilvl="0" w:tplc="5442FFEA">
      <w:start w:val="1"/>
      <w:numFmt w:val="lowerLetter"/>
      <w:lvlText w:val="%1."/>
      <w:lvlJc w:val="left"/>
      <w:pPr>
        <w:ind w:left="1080" w:hanging="360"/>
      </w:pPr>
    </w:lvl>
    <w:lvl w:ilvl="1" w:tplc="4C8034C6">
      <w:start w:val="1"/>
      <w:numFmt w:val="lowerLetter"/>
      <w:lvlText w:val="%2."/>
      <w:lvlJc w:val="left"/>
      <w:pPr>
        <w:ind w:left="1800" w:hanging="360"/>
      </w:pPr>
    </w:lvl>
    <w:lvl w:ilvl="2" w:tplc="F17CD9AE">
      <w:start w:val="1"/>
      <w:numFmt w:val="lowerRoman"/>
      <w:lvlText w:val="%3."/>
      <w:lvlJc w:val="right"/>
      <w:pPr>
        <w:ind w:left="2520" w:hanging="180"/>
      </w:pPr>
    </w:lvl>
    <w:lvl w:ilvl="3" w:tplc="9822C938">
      <w:start w:val="1"/>
      <w:numFmt w:val="decimal"/>
      <w:lvlText w:val="%4."/>
      <w:lvlJc w:val="left"/>
      <w:pPr>
        <w:ind w:left="3240" w:hanging="360"/>
      </w:pPr>
    </w:lvl>
    <w:lvl w:ilvl="4" w:tplc="F8E871D8">
      <w:start w:val="1"/>
      <w:numFmt w:val="lowerLetter"/>
      <w:lvlText w:val="%5."/>
      <w:lvlJc w:val="left"/>
      <w:pPr>
        <w:ind w:left="3960" w:hanging="360"/>
      </w:pPr>
    </w:lvl>
    <w:lvl w:ilvl="5" w:tplc="D8A6E97C">
      <w:start w:val="1"/>
      <w:numFmt w:val="lowerRoman"/>
      <w:lvlText w:val="%6."/>
      <w:lvlJc w:val="right"/>
      <w:pPr>
        <w:ind w:left="4680" w:hanging="180"/>
      </w:pPr>
    </w:lvl>
    <w:lvl w:ilvl="6" w:tplc="E6D295C0">
      <w:start w:val="1"/>
      <w:numFmt w:val="decimal"/>
      <w:lvlText w:val="%7."/>
      <w:lvlJc w:val="left"/>
      <w:pPr>
        <w:ind w:left="5400" w:hanging="360"/>
      </w:pPr>
    </w:lvl>
    <w:lvl w:ilvl="7" w:tplc="552AA850">
      <w:start w:val="1"/>
      <w:numFmt w:val="lowerLetter"/>
      <w:lvlText w:val="%8."/>
      <w:lvlJc w:val="left"/>
      <w:pPr>
        <w:ind w:left="6120" w:hanging="360"/>
      </w:pPr>
    </w:lvl>
    <w:lvl w:ilvl="8" w:tplc="8CDC4A4E">
      <w:start w:val="1"/>
      <w:numFmt w:val="lowerRoman"/>
      <w:lvlText w:val="%9."/>
      <w:lvlJc w:val="right"/>
      <w:pPr>
        <w:ind w:left="6840" w:hanging="180"/>
      </w:pPr>
    </w:lvl>
  </w:abstractNum>
  <w:abstractNum w:abstractNumId="40" w15:restartNumberingAfterBreak="0">
    <w:nsid w:val="73011FD7"/>
    <w:multiLevelType w:val="hybridMultilevel"/>
    <w:tmpl w:val="A4BEAE6E"/>
    <w:lvl w:ilvl="0" w:tplc="466CEBD8">
      <w:start w:val="1"/>
      <w:numFmt w:val="decimal"/>
      <w:lvlText w:val="%1."/>
      <w:lvlJc w:val="left"/>
      <w:pPr>
        <w:ind w:left="1080" w:hanging="360"/>
      </w:pPr>
    </w:lvl>
    <w:lvl w:ilvl="1" w:tplc="3F865A6C">
      <w:start w:val="1"/>
      <w:numFmt w:val="lowerLetter"/>
      <w:lvlText w:val="%2."/>
      <w:lvlJc w:val="left"/>
      <w:pPr>
        <w:ind w:left="1800" w:hanging="360"/>
      </w:pPr>
    </w:lvl>
    <w:lvl w:ilvl="2" w:tplc="4F863836">
      <w:start w:val="1"/>
      <w:numFmt w:val="lowerRoman"/>
      <w:lvlText w:val="%3."/>
      <w:lvlJc w:val="right"/>
      <w:pPr>
        <w:ind w:left="2520" w:hanging="180"/>
      </w:pPr>
    </w:lvl>
    <w:lvl w:ilvl="3" w:tplc="BDE44B24">
      <w:start w:val="1"/>
      <w:numFmt w:val="decimal"/>
      <w:lvlText w:val="%4."/>
      <w:lvlJc w:val="left"/>
      <w:pPr>
        <w:ind w:left="3240" w:hanging="360"/>
      </w:pPr>
    </w:lvl>
    <w:lvl w:ilvl="4" w:tplc="2A1238A8">
      <w:start w:val="1"/>
      <w:numFmt w:val="lowerLetter"/>
      <w:lvlText w:val="%5."/>
      <w:lvlJc w:val="left"/>
      <w:pPr>
        <w:ind w:left="3960" w:hanging="360"/>
      </w:pPr>
    </w:lvl>
    <w:lvl w:ilvl="5" w:tplc="12EE7A12">
      <w:start w:val="1"/>
      <w:numFmt w:val="lowerRoman"/>
      <w:lvlText w:val="%6."/>
      <w:lvlJc w:val="right"/>
      <w:pPr>
        <w:ind w:left="4680" w:hanging="180"/>
      </w:pPr>
    </w:lvl>
    <w:lvl w:ilvl="6" w:tplc="932216FE">
      <w:start w:val="1"/>
      <w:numFmt w:val="decimal"/>
      <w:lvlText w:val="%7."/>
      <w:lvlJc w:val="left"/>
      <w:pPr>
        <w:ind w:left="5400" w:hanging="360"/>
      </w:pPr>
    </w:lvl>
    <w:lvl w:ilvl="7" w:tplc="667C3C6A">
      <w:start w:val="1"/>
      <w:numFmt w:val="lowerLetter"/>
      <w:lvlText w:val="%8."/>
      <w:lvlJc w:val="left"/>
      <w:pPr>
        <w:ind w:left="6120" w:hanging="360"/>
      </w:pPr>
    </w:lvl>
    <w:lvl w:ilvl="8" w:tplc="22B03A70">
      <w:start w:val="1"/>
      <w:numFmt w:val="lowerRoman"/>
      <w:lvlText w:val="%9."/>
      <w:lvlJc w:val="right"/>
      <w:pPr>
        <w:ind w:left="6840" w:hanging="180"/>
      </w:pPr>
    </w:lvl>
  </w:abstractNum>
  <w:abstractNum w:abstractNumId="41" w15:restartNumberingAfterBreak="0">
    <w:nsid w:val="7572738C"/>
    <w:multiLevelType w:val="hybridMultilevel"/>
    <w:tmpl w:val="44443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3599D6"/>
    <w:multiLevelType w:val="hybridMultilevel"/>
    <w:tmpl w:val="B3984D82"/>
    <w:lvl w:ilvl="0" w:tplc="F1CA7270">
      <w:start w:val="1"/>
      <w:numFmt w:val="decimal"/>
      <w:lvlText w:val="%1."/>
      <w:lvlJc w:val="left"/>
      <w:pPr>
        <w:ind w:left="720" w:hanging="360"/>
      </w:pPr>
    </w:lvl>
    <w:lvl w:ilvl="1" w:tplc="9C969616">
      <w:start w:val="1"/>
      <w:numFmt w:val="lowerLetter"/>
      <w:lvlText w:val="%2."/>
      <w:lvlJc w:val="left"/>
      <w:pPr>
        <w:ind w:left="1440" w:hanging="360"/>
      </w:pPr>
    </w:lvl>
    <w:lvl w:ilvl="2" w:tplc="375E9F14">
      <w:start w:val="1"/>
      <w:numFmt w:val="lowerRoman"/>
      <w:lvlText w:val="%3."/>
      <w:lvlJc w:val="right"/>
      <w:pPr>
        <w:ind w:left="2160" w:hanging="180"/>
      </w:pPr>
    </w:lvl>
    <w:lvl w:ilvl="3" w:tplc="2F9E3822">
      <w:start w:val="1"/>
      <w:numFmt w:val="decimal"/>
      <w:lvlText w:val="%4."/>
      <w:lvlJc w:val="left"/>
      <w:pPr>
        <w:ind w:left="2880" w:hanging="360"/>
      </w:pPr>
    </w:lvl>
    <w:lvl w:ilvl="4" w:tplc="FE7A3170">
      <w:start w:val="1"/>
      <w:numFmt w:val="lowerLetter"/>
      <w:lvlText w:val="%5."/>
      <w:lvlJc w:val="left"/>
      <w:pPr>
        <w:ind w:left="3600" w:hanging="360"/>
      </w:pPr>
    </w:lvl>
    <w:lvl w:ilvl="5" w:tplc="E8440004">
      <w:start w:val="1"/>
      <w:numFmt w:val="lowerRoman"/>
      <w:lvlText w:val="%6."/>
      <w:lvlJc w:val="right"/>
      <w:pPr>
        <w:ind w:left="4320" w:hanging="180"/>
      </w:pPr>
    </w:lvl>
    <w:lvl w:ilvl="6" w:tplc="E542D37E">
      <w:start w:val="1"/>
      <w:numFmt w:val="decimal"/>
      <w:lvlText w:val="%7."/>
      <w:lvlJc w:val="left"/>
      <w:pPr>
        <w:ind w:left="5040" w:hanging="360"/>
      </w:pPr>
    </w:lvl>
    <w:lvl w:ilvl="7" w:tplc="1D2A5C2A">
      <w:start w:val="1"/>
      <w:numFmt w:val="lowerLetter"/>
      <w:lvlText w:val="%8."/>
      <w:lvlJc w:val="left"/>
      <w:pPr>
        <w:ind w:left="5760" w:hanging="360"/>
      </w:pPr>
    </w:lvl>
    <w:lvl w:ilvl="8" w:tplc="38EE7CE8">
      <w:start w:val="1"/>
      <w:numFmt w:val="lowerRoman"/>
      <w:lvlText w:val="%9."/>
      <w:lvlJc w:val="right"/>
      <w:pPr>
        <w:ind w:left="6480" w:hanging="180"/>
      </w:pPr>
    </w:lvl>
  </w:abstractNum>
  <w:abstractNum w:abstractNumId="43" w15:restartNumberingAfterBreak="0">
    <w:nsid w:val="7965FFA2"/>
    <w:multiLevelType w:val="hybridMultilevel"/>
    <w:tmpl w:val="DE40EF42"/>
    <w:lvl w:ilvl="0" w:tplc="39CA5A6C">
      <w:start w:val="1"/>
      <w:numFmt w:val="decimal"/>
      <w:lvlText w:val="%1."/>
      <w:lvlJc w:val="left"/>
      <w:pPr>
        <w:ind w:left="720" w:hanging="360"/>
      </w:pPr>
    </w:lvl>
    <w:lvl w:ilvl="1" w:tplc="6D62CE0C">
      <w:start w:val="1"/>
      <w:numFmt w:val="lowerLetter"/>
      <w:lvlText w:val="%2."/>
      <w:lvlJc w:val="left"/>
      <w:pPr>
        <w:ind w:left="1440" w:hanging="360"/>
      </w:pPr>
    </w:lvl>
    <w:lvl w:ilvl="2" w:tplc="18F241A6">
      <w:start w:val="1"/>
      <w:numFmt w:val="lowerRoman"/>
      <w:lvlText w:val="%3."/>
      <w:lvlJc w:val="right"/>
      <w:pPr>
        <w:ind w:left="2160" w:hanging="180"/>
      </w:pPr>
    </w:lvl>
    <w:lvl w:ilvl="3" w:tplc="EE8885A6">
      <w:start w:val="1"/>
      <w:numFmt w:val="decimal"/>
      <w:lvlText w:val="%4."/>
      <w:lvlJc w:val="left"/>
      <w:pPr>
        <w:ind w:left="2880" w:hanging="360"/>
      </w:pPr>
    </w:lvl>
    <w:lvl w:ilvl="4" w:tplc="C3AACE56">
      <w:start w:val="1"/>
      <w:numFmt w:val="lowerLetter"/>
      <w:lvlText w:val="%5."/>
      <w:lvlJc w:val="left"/>
      <w:pPr>
        <w:ind w:left="3600" w:hanging="360"/>
      </w:pPr>
    </w:lvl>
    <w:lvl w:ilvl="5" w:tplc="3A3C7972">
      <w:start w:val="1"/>
      <w:numFmt w:val="lowerRoman"/>
      <w:lvlText w:val="%6."/>
      <w:lvlJc w:val="right"/>
      <w:pPr>
        <w:ind w:left="4320" w:hanging="180"/>
      </w:pPr>
    </w:lvl>
    <w:lvl w:ilvl="6" w:tplc="91FE562C">
      <w:start w:val="1"/>
      <w:numFmt w:val="decimal"/>
      <w:lvlText w:val="%7."/>
      <w:lvlJc w:val="left"/>
      <w:pPr>
        <w:ind w:left="5040" w:hanging="360"/>
      </w:pPr>
    </w:lvl>
    <w:lvl w:ilvl="7" w:tplc="447CBB2A">
      <w:start w:val="1"/>
      <w:numFmt w:val="lowerLetter"/>
      <w:lvlText w:val="%8."/>
      <w:lvlJc w:val="left"/>
      <w:pPr>
        <w:ind w:left="5760" w:hanging="360"/>
      </w:pPr>
    </w:lvl>
    <w:lvl w:ilvl="8" w:tplc="ADECCD42">
      <w:start w:val="1"/>
      <w:numFmt w:val="lowerRoman"/>
      <w:lvlText w:val="%9."/>
      <w:lvlJc w:val="right"/>
      <w:pPr>
        <w:ind w:left="6480" w:hanging="180"/>
      </w:pPr>
    </w:lvl>
  </w:abstractNum>
  <w:abstractNum w:abstractNumId="44" w15:restartNumberingAfterBreak="0">
    <w:nsid w:val="7B902384"/>
    <w:multiLevelType w:val="multilevel"/>
    <w:tmpl w:val="B82AD19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5" w15:restartNumberingAfterBreak="0">
    <w:nsid w:val="7CDB02D5"/>
    <w:multiLevelType w:val="hybridMultilevel"/>
    <w:tmpl w:val="3954BE42"/>
    <w:lvl w:ilvl="0" w:tplc="8D6E3F9E">
      <w:start w:val="1"/>
      <w:numFmt w:val="decimal"/>
      <w:lvlText w:val="%1."/>
      <w:lvlJc w:val="left"/>
      <w:pPr>
        <w:ind w:left="720" w:hanging="360"/>
      </w:pPr>
    </w:lvl>
    <w:lvl w:ilvl="1" w:tplc="22E2B806">
      <w:start w:val="1"/>
      <w:numFmt w:val="lowerLetter"/>
      <w:lvlText w:val="%2."/>
      <w:lvlJc w:val="left"/>
      <w:pPr>
        <w:ind w:left="1440" w:hanging="360"/>
      </w:pPr>
    </w:lvl>
    <w:lvl w:ilvl="2" w:tplc="456A4EA8">
      <w:start w:val="1"/>
      <w:numFmt w:val="lowerRoman"/>
      <w:lvlText w:val="%3."/>
      <w:lvlJc w:val="right"/>
      <w:pPr>
        <w:ind w:left="2160" w:hanging="180"/>
      </w:pPr>
    </w:lvl>
    <w:lvl w:ilvl="3" w:tplc="0B120C12">
      <w:start w:val="1"/>
      <w:numFmt w:val="decimal"/>
      <w:lvlText w:val="%4."/>
      <w:lvlJc w:val="left"/>
      <w:pPr>
        <w:ind w:left="2880" w:hanging="360"/>
      </w:pPr>
    </w:lvl>
    <w:lvl w:ilvl="4" w:tplc="48D2EF84">
      <w:start w:val="1"/>
      <w:numFmt w:val="lowerLetter"/>
      <w:lvlText w:val="%5."/>
      <w:lvlJc w:val="left"/>
      <w:pPr>
        <w:ind w:left="3600" w:hanging="360"/>
      </w:pPr>
    </w:lvl>
    <w:lvl w:ilvl="5" w:tplc="620E09CC">
      <w:start w:val="1"/>
      <w:numFmt w:val="lowerRoman"/>
      <w:lvlText w:val="%6."/>
      <w:lvlJc w:val="right"/>
      <w:pPr>
        <w:ind w:left="4320" w:hanging="180"/>
      </w:pPr>
    </w:lvl>
    <w:lvl w:ilvl="6" w:tplc="2C648358">
      <w:start w:val="1"/>
      <w:numFmt w:val="decimal"/>
      <w:lvlText w:val="%7."/>
      <w:lvlJc w:val="left"/>
      <w:pPr>
        <w:ind w:left="5040" w:hanging="360"/>
      </w:pPr>
    </w:lvl>
    <w:lvl w:ilvl="7" w:tplc="66F65262">
      <w:start w:val="1"/>
      <w:numFmt w:val="lowerLetter"/>
      <w:lvlText w:val="%8."/>
      <w:lvlJc w:val="left"/>
      <w:pPr>
        <w:ind w:left="5760" w:hanging="360"/>
      </w:pPr>
    </w:lvl>
    <w:lvl w:ilvl="8" w:tplc="0F5CBF90">
      <w:start w:val="1"/>
      <w:numFmt w:val="lowerRoman"/>
      <w:lvlText w:val="%9."/>
      <w:lvlJc w:val="right"/>
      <w:pPr>
        <w:ind w:left="6480" w:hanging="180"/>
      </w:pPr>
    </w:lvl>
  </w:abstractNum>
  <w:abstractNum w:abstractNumId="46" w15:restartNumberingAfterBreak="0">
    <w:nsid w:val="7D3266F6"/>
    <w:multiLevelType w:val="hybridMultilevel"/>
    <w:tmpl w:val="A386C8A8"/>
    <w:lvl w:ilvl="0" w:tplc="7578E1F6">
      <w:start w:val="1"/>
      <w:numFmt w:val="decimal"/>
      <w:lvlText w:val="%1."/>
      <w:lvlJc w:val="left"/>
      <w:pPr>
        <w:ind w:left="720" w:hanging="360"/>
      </w:pPr>
    </w:lvl>
    <w:lvl w:ilvl="1" w:tplc="58D08B74">
      <w:start w:val="1"/>
      <w:numFmt w:val="lowerLetter"/>
      <w:lvlText w:val="%2."/>
      <w:lvlJc w:val="left"/>
      <w:pPr>
        <w:ind w:left="1440" w:hanging="360"/>
      </w:pPr>
    </w:lvl>
    <w:lvl w:ilvl="2" w:tplc="5E08EF10">
      <w:start w:val="1"/>
      <w:numFmt w:val="lowerRoman"/>
      <w:lvlText w:val="%3."/>
      <w:lvlJc w:val="right"/>
      <w:pPr>
        <w:ind w:left="2160" w:hanging="180"/>
      </w:pPr>
    </w:lvl>
    <w:lvl w:ilvl="3" w:tplc="FB904CC2">
      <w:start w:val="1"/>
      <w:numFmt w:val="decimal"/>
      <w:lvlText w:val="%4."/>
      <w:lvlJc w:val="left"/>
      <w:pPr>
        <w:ind w:left="2880" w:hanging="360"/>
      </w:pPr>
    </w:lvl>
    <w:lvl w:ilvl="4" w:tplc="32C62D7C">
      <w:start w:val="1"/>
      <w:numFmt w:val="lowerLetter"/>
      <w:lvlText w:val="%5."/>
      <w:lvlJc w:val="left"/>
      <w:pPr>
        <w:ind w:left="3600" w:hanging="360"/>
      </w:pPr>
    </w:lvl>
    <w:lvl w:ilvl="5" w:tplc="40C665B0">
      <w:start w:val="1"/>
      <w:numFmt w:val="lowerRoman"/>
      <w:lvlText w:val="%6."/>
      <w:lvlJc w:val="right"/>
      <w:pPr>
        <w:ind w:left="4320" w:hanging="180"/>
      </w:pPr>
    </w:lvl>
    <w:lvl w:ilvl="6" w:tplc="83F283F4">
      <w:start w:val="1"/>
      <w:numFmt w:val="decimal"/>
      <w:lvlText w:val="%7."/>
      <w:lvlJc w:val="left"/>
      <w:pPr>
        <w:ind w:left="5040" w:hanging="360"/>
      </w:pPr>
    </w:lvl>
    <w:lvl w:ilvl="7" w:tplc="90F8E924">
      <w:start w:val="1"/>
      <w:numFmt w:val="lowerLetter"/>
      <w:lvlText w:val="%8."/>
      <w:lvlJc w:val="left"/>
      <w:pPr>
        <w:ind w:left="5760" w:hanging="360"/>
      </w:pPr>
    </w:lvl>
    <w:lvl w:ilvl="8" w:tplc="9E92F6B2">
      <w:start w:val="1"/>
      <w:numFmt w:val="lowerRoman"/>
      <w:lvlText w:val="%9."/>
      <w:lvlJc w:val="right"/>
      <w:pPr>
        <w:ind w:left="6480" w:hanging="180"/>
      </w:pPr>
    </w:lvl>
  </w:abstractNum>
  <w:num w:numId="1">
    <w:abstractNumId w:val="3"/>
  </w:num>
  <w:num w:numId="2">
    <w:abstractNumId w:val="39"/>
  </w:num>
  <w:num w:numId="3">
    <w:abstractNumId w:val="0"/>
  </w:num>
  <w:num w:numId="4">
    <w:abstractNumId w:val="43"/>
  </w:num>
  <w:num w:numId="5">
    <w:abstractNumId w:val="26"/>
  </w:num>
  <w:num w:numId="6">
    <w:abstractNumId w:val="19"/>
  </w:num>
  <w:num w:numId="7">
    <w:abstractNumId w:val="33"/>
  </w:num>
  <w:num w:numId="8">
    <w:abstractNumId w:val="27"/>
  </w:num>
  <w:num w:numId="9">
    <w:abstractNumId w:val="13"/>
  </w:num>
  <w:num w:numId="10">
    <w:abstractNumId w:val="37"/>
  </w:num>
  <w:num w:numId="11">
    <w:abstractNumId w:val="28"/>
  </w:num>
  <w:num w:numId="12">
    <w:abstractNumId w:val="30"/>
  </w:num>
  <w:num w:numId="13">
    <w:abstractNumId w:val="14"/>
  </w:num>
  <w:num w:numId="14">
    <w:abstractNumId w:val="12"/>
  </w:num>
  <w:num w:numId="15">
    <w:abstractNumId w:val="5"/>
  </w:num>
  <w:num w:numId="16">
    <w:abstractNumId w:val="20"/>
  </w:num>
  <w:num w:numId="17">
    <w:abstractNumId w:val="21"/>
  </w:num>
  <w:num w:numId="18">
    <w:abstractNumId w:val="4"/>
  </w:num>
  <w:num w:numId="19">
    <w:abstractNumId w:val="42"/>
  </w:num>
  <w:num w:numId="20">
    <w:abstractNumId w:val="17"/>
  </w:num>
  <w:num w:numId="21">
    <w:abstractNumId w:val="34"/>
  </w:num>
  <w:num w:numId="22">
    <w:abstractNumId w:val="25"/>
  </w:num>
  <w:num w:numId="23">
    <w:abstractNumId w:val="10"/>
  </w:num>
  <w:num w:numId="24">
    <w:abstractNumId w:val="23"/>
  </w:num>
  <w:num w:numId="25">
    <w:abstractNumId w:val="40"/>
  </w:num>
  <w:num w:numId="26">
    <w:abstractNumId w:val="38"/>
  </w:num>
  <w:num w:numId="27">
    <w:abstractNumId w:val="22"/>
  </w:num>
  <w:num w:numId="28">
    <w:abstractNumId w:val="35"/>
  </w:num>
  <w:num w:numId="29">
    <w:abstractNumId w:val="16"/>
  </w:num>
  <w:num w:numId="30">
    <w:abstractNumId w:val="11"/>
  </w:num>
  <w:num w:numId="31">
    <w:abstractNumId w:val="6"/>
  </w:num>
  <w:num w:numId="32">
    <w:abstractNumId w:val="46"/>
  </w:num>
  <w:num w:numId="33">
    <w:abstractNumId w:val="36"/>
  </w:num>
  <w:num w:numId="34">
    <w:abstractNumId w:val="18"/>
  </w:num>
  <w:num w:numId="35">
    <w:abstractNumId w:val="1"/>
  </w:num>
  <w:num w:numId="36">
    <w:abstractNumId w:val="24"/>
  </w:num>
  <w:num w:numId="37">
    <w:abstractNumId w:val="32"/>
  </w:num>
  <w:num w:numId="38">
    <w:abstractNumId w:val="15"/>
  </w:num>
  <w:num w:numId="39">
    <w:abstractNumId w:val="8"/>
  </w:num>
  <w:num w:numId="40">
    <w:abstractNumId w:val="45"/>
  </w:num>
  <w:num w:numId="41">
    <w:abstractNumId w:val="7"/>
  </w:num>
  <w:num w:numId="42">
    <w:abstractNumId w:val="44"/>
  </w:num>
  <w:num w:numId="43">
    <w:abstractNumId w:val="9"/>
  </w:num>
  <w:num w:numId="44">
    <w:abstractNumId w:val="29"/>
  </w:num>
  <w:num w:numId="45">
    <w:abstractNumId w:val="41"/>
  </w:num>
  <w:num w:numId="46">
    <w:abstractNumId w:val="31"/>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C86DBFD"/>
    <w:rsid w:val="000015C3"/>
    <w:rsid w:val="00002D5A"/>
    <w:rsid w:val="00002EAB"/>
    <w:rsid w:val="000055C3"/>
    <w:rsid w:val="00012149"/>
    <w:rsid w:val="00030F4D"/>
    <w:rsid w:val="0003385A"/>
    <w:rsid w:val="00041F37"/>
    <w:rsid w:val="00044DF4"/>
    <w:rsid w:val="000472E9"/>
    <w:rsid w:val="000529BA"/>
    <w:rsid w:val="00056B0E"/>
    <w:rsid w:val="00061553"/>
    <w:rsid w:val="00061EC2"/>
    <w:rsid w:val="0006326A"/>
    <w:rsid w:val="000649F0"/>
    <w:rsid w:val="000650F3"/>
    <w:rsid w:val="000732B4"/>
    <w:rsid w:val="0007334E"/>
    <w:rsid w:val="00073F70"/>
    <w:rsid w:val="0007428A"/>
    <w:rsid w:val="000806A0"/>
    <w:rsid w:val="0009004B"/>
    <w:rsid w:val="00093A63"/>
    <w:rsid w:val="0009DFDF"/>
    <w:rsid w:val="000A0834"/>
    <w:rsid w:val="000A4323"/>
    <w:rsid w:val="000B5978"/>
    <w:rsid w:val="000C132D"/>
    <w:rsid w:val="000D54F6"/>
    <w:rsid w:val="000D58B4"/>
    <w:rsid w:val="000F4916"/>
    <w:rsid w:val="000F5D19"/>
    <w:rsid w:val="000F6565"/>
    <w:rsid w:val="001104BA"/>
    <w:rsid w:val="00112473"/>
    <w:rsid w:val="00117C7A"/>
    <w:rsid w:val="001273DB"/>
    <w:rsid w:val="00134BDA"/>
    <w:rsid w:val="00141BE7"/>
    <w:rsid w:val="0014569D"/>
    <w:rsid w:val="00147D12"/>
    <w:rsid w:val="00152E39"/>
    <w:rsid w:val="00160CBE"/>
    <w:rsid w:val="00167E05"/>
    <w:rsid w:val="00170738"/>
    <w:rsid w:val="00170C68"/>
    <w:rsid w:val="001822FC"/>
    <w:rsid w:val="001944CE"/>
    <w:rsid w:val="001A090C"/>
    <w:rsid w:val="001A5DC7"/>
    <w:rsid w:val="001A74D5"/>
    <w:rsid w:val="001B42C9"/>
    <w:rsid w:val="001C0AF6"/>
    <w:rsid w:val="001C7ED6"/>
    <w:rsid w:val="001E2160"/>
    <w:rsid w:val="001E7F05"/>
    <w:rsid w:val="001F2365"/>
    <w:rsid w:val="00200D85"/>
    <w:rsid w:val="00202ED9"/>
    <w:rsid w:val="0020E0BC"/>
    <w:rsid w:val="00217A1F"/>
    <w:rsid w:val="00224497"/>
    <w:rsid w:val="0022599B"/>
    <w:rsid w:val="00243D04"/>
    <w:rsid w:val="0024414B"/>
    <w:rsid w:val="00251EE2"/>
    <w:rsid w:val="00255B6F"/>
    <w:rsid w:val="002676CC"/>
    <w:rsid w:val="00270851"/>
    <w:rsid w:val="00270E9A"/>
    <w:rsid w:val="002717C4"/>
    <w:rsid w:val="0028489E"/>
    <w:rsid w:val="00285BCF"/>
    <w:rsid w:val="002A2FA1"/>
    <w:rsid w:val="002B0CAA"/>
    <w:rsid w:val="002B6D1E"/>
    <w:rsid w:val="002C0E6F"/>
    <w:rsid w:val="002C133D"/>
    <w:rsid w:val="002C31B7"/>
    <w:rsid w:val="002D4532"/>
    <w:rsid w:val="002E2103"/>
    <w:rsid w:val="002E50DC"/>
    <w:rsid w:val="002E62AE"/>
    <w:rsid w:val="002F703E"/>
    <w:rsid w:val="0031337E"/>
    <w:rsid w:val="00314137"/>
    <w:rsid w:val="00316764"/>
    <w:rsid w:val="00323CAB"/>
    <w:rsid w:val="0033049F"/>
    <w:rsid w:val="00334FD9"/>
    <w:rsid w:val="00335648"/>
    <w:rsid w:val="00341CDE"/>
    <w:rsid w:val="003435F0"/>
    <w:rsid w:val="00343CE1"/>
    <w:rsid w:val="0034591F"/>
    <w:rsid w:val="0037101A"/>
    <w:rsid w:val="003717DD"/>
    <w:rsid w:val="00374109"/>
    <w:rsid w:val="0037D91F"/>
    <w:rsid w:val="003A32ED"/>
    <w:rsid w:val="003A7685"/>
    <w:rsid w:val="003A9050"/>
    <w:rsid w:val="003AB0B1"/>
    <w:rsid w:val="003C27CB"/>
    <w:rsid w:val="003C4AA1"/>
    <w:rsid w:val="003D3910"/>
    <w:rsid w:val="003D75EE"/>
    <w:rsid w:val="003E68C0"/>
    <w:rsid w:val="003E6FF0"/>
    <w:rsid w:val="003F0E7B"/>
    <w:rsid w:val="003F610B"/>
    <w:rsid w:val="003F7755"/>
    <w:rsid w:val="00402791"/>
    <w:rsid w:val="004032C9"/>
    <w:rsid w:val="0040407B"/>
    <w:rsid w:val="004048EC"/>
    <w:rsid w:val="004122E9"/>
    <w:rsid w:val="00412C1A"/>
    <w:rsid w:val="00424E64"/>
    <w:rsid w:val="0042500E"/>
    <w:rsid w:val="004376E1"/>
    <w:rsid w:val="0044272F"/>
    <w:rsid w:val="00450A93"/>
    <w:rsid w:val="0046333A"/>
    <w:rsid w:val="00465B75"/>
    <w:rsid w:val="004721E1"/>
    <w:rsid w:val="004730A2"/>
    <w:rsid w:val="0047545D"/>
    <w:rsid w:val="004754DD"/>
    <w:rsid w:val="00482219"/>
    <w:rsid w:val="00483779"/>
    <w:rsid w:val="0049273E"/>
    <w:rsid w:val="00493C1C"/>
    <w:rsid w:val="00494EE9"/>
    <w:rsid w:val="0049FC45"/>
    <w:rsid w:val="004B371B"/>
    <w:rsid w:val="004B56F4"/>
    <w:rsid w:val="004B7609"/>
    <w:rsid w:val="004C1526"/>
    <w:rsid w:val="004C3644"/>
    <w:rsid w:val="004D0376"/>
    <w:rsid w:val="004D696B"/>
    <w:rsid w:val="004D7EC3"/>
    <w:rsid w:val="004E6253"/>
    <w:rsid w:val="004F3576"/>
    <w:rsid w:val="005174D2"/>
    <w:rsid w:val="00519179"/>
    <w:rsid w:val="005233C0"/>
    <w:rsid w:val="00527632"/>
    <w:rsid w:val="0053525E"/>
    <w:rsid w:val="005370AA"/>
    <w:rsid w:val="00540393"/>
    <w:rsid w:val="0054070C"/>
    <w:rsid w:val="0055510B"/>
    <w:rsid w:val="0055589A"/>
    <w:rsid w:val="00556151"/>
    <w:rsid w:val="00560DE9"/>
    <w:rsid w:val="00563363"/>
    <w:rsid w:val="00573922"/>
    <w:rsid w:val="00591781"/>
    <w:rsid w:val="005A3DBF"/>
    <w:rsid w:val="005B0050"/>
    <w:rsid w:val="005B1B57"/>
    <w:rsid w:val="005B278B"/>
    <w:rsid w:val="005B64BC"/>
    <w:rsid w:val="005B7392"/>
    <w:rsid w:val="005C0D38"/>
    <w:rsid w:val="005C871D"/>
    <w:rsid w:val="005E3957"/>
    <w:rsid w:val="005E3F61"/>
    <w:rsid w:val="005E7ABD"/>
    <w:rsid w:val="005F56C3"/>
    <w:rsid w:val="005F65C8"/>
    <w:rsid w:val="005FA558"/>
    <w:rsid w:val="00601619"/>
    <w:rsid w:val="0060223A"/>
    <w:rsid w:val="006022CF"/>
    <w:rsid w:val="00617F9C"/>
    <w:rsid w:val="00622FCB"/>
    <w:rsid w:val="0063355A"/>
    <w:rsid w:val="006337FE"/>
    <w:rsid w:val="00634164"/>
    <w:rsid w:val="00637A28"/>
    <w:rsid w:val="00641B23"/>
    <w:rsid w:val="00651FB8"/>
    <w:rsid w:val="00653C5E"/>
    <w:rsid w:val="00662B0C"/>
    <w:rsid w:val="006644B4"/>
    <w:rsid w:val="00665B14"/>
    <w:rsid w:val="00665DB6"/>
    <w:rsid w:val="006677BB"/>
    <w:rsid w:val="006707F9"/>
    <w:rsid w:val="00674608"/>
    <w:rsid w:val="00685CBB"/>
    <w:rsid w:val="00686DE4"/>
    <w:rsid w:val="0068BC31"/>
    <w:rsid w:val="006A1DD8"/>
    <w:rsid w:val="006A633F"/>
    <w:rsid w:val="006B6F9C"/>
    <w:rsid w:val="006C2215"/>
    <w:rsid w:val="006D0C47"/>
    <w:rsid w:val="006E3046"/>
    <w:rsid w:val="006E7ED2"/>
    <w:rsid w:val="006EE760"/>
    <w:rsid w:val="006F5CE8"/>
    <w:rsid w:val="006F8310"/>
    <w:rsid w:val="00700EC1"/>
    <w:rsid w:val="00704F5C"/>
    <w:rsid w:val="00707274"/>
    <w:rsid w:val="00707D1E"/>
    <w:rsid w:val="007118C8"/>
    <w:rsid w:val="007161DA"/>
    <w:rsid w:val="00720590"/>
    <w:rsid w:val="0072251D"/>
    <w:rsid w:val="00724B4F"/>
    <w:rsid w:val="007309C4"/>
    <w:rsid w:val="00734EFE"/>
    <w:rsid w:val="00745185"/>
    <w:rsid w:val="007468B9"/>
    <w:rsid w:val="00747F06"/>
    <w:rsid w:val="00751CFA"/>
    <w:rsid w:val="007550A9"/>
    <w:rsid w:val="0075E87F"/>
    <w:rsid w:val="00763E5B"/>
    <w:rsid w:val="0076A670"/>
    <w:rsid w:val="00773F05"/>
    <w:rsid w:val="00782208"/>
    <w:rsid w:val="00792975"/>
    <w:rsid w:val="007965D2"/>
    <w:rsid w:val="0079C8FC"/>
    <w:rsid w:val="007B1FC2"/>
    <w:rsid w:val="007B2AD8"/>
    <w:rsid w:val="007B7C8A"/>
    <w:rsid w:val="007C0A73"/>
    <w:rsid w:val="007E41D9"/>
    <w:rsid w:val="007F379A"/>
    <w:rsid w:val="007F5199"/>
    <w:rsid w:val="008013D1"/>
    <w:rsid w:val="00802963"/>
    <w:rsid w:val="0080BBA5"/>
    <w:rsid w:val="0081727A"/>
    <w:rsid w:val="00822362"/>
    <w:rsid w:val="0082598A"/>
    <w:rsid w:val="00832117"/>
    <w:rsid w:val="0083463C"/>
    <w:rsid w:val="00834859"/>
    <w:rsid w:val="0083755F"/>
    <w:rsid w:val="00841812"/>
    <w:rsid w:val="00847526"/>
    <w:rsid w:val="00861591"/>
    <w:rsid w:val="00861A8D"/>
    <w:rsid w:val="008622C5"/>
    <w:rsid w:val="0087255D"/>
    <w:rsid w:val="0087302A"/>
    <w:rsid w:val="00876D4F"/>
    <w:rsid w:val="00877C25"/>
    <w:rsid w:val="008801CF"/>
    <w:rsid w:val="0088239C"/>
    <w:rsid w:val="0088641D"/>
    <w:rsid w:val="00893AB4"/>
    <w:rsid w:val="008A5FFC"/>
    <w:rsid w:val="008B1540"/>
    <w:rsid w:val="008B1D0E"/>
    <w:rsid w:val="008B4B6B"/>
    <w:rsid w:val="008C239A"/>
    <w:rsid w:val="008C3728"/>
    <w:rsid w:val="008C6038"/>
    <w:rsid w:val="008E8DCD"/>
    <w:rsid w:val="008F2F33"/>
    <w:rsid w:val="008F6C81"/>
    <w:rsid w:val="008FF9C3"/>
    <w:rsid w:val="009155A1"/>
    <w:rsid w:val="00917F95"/>
    <w:rsid w:val="0092037F"/>
    <w:rsid w:val="009257E6"/>
    <w:rsid w:val="00935646"/>
    <w:rsid w:val="00937A5D"/>
    <w:rsid w:val="0094113C"/>
    <w:rsid w:val="00945314"/>
    <w:rsid w:val="00945E4D"/>
    <w:rsid w:val="00951EC9"/>
    <w:rsid w:val="00961BEE"/>
    <w:rsid w:val="009630E3"/>
    <w:rsid w:val="00964A67"/>
    <w:rsid w:val="00966972"/>
    <w:rsid w:val="0096C8E1"/>
    <w:rsid w:val="00973D8F"/>
    <w:rsid w:val="00973F7D"/>
    <w:rsid w:val="00975DFF"/>
    <w:rsid w:val="00981202"/>
    <w:rsid w:val="00982460"/>
    <w:rsid w:val="0098412E"/>
    <w:rsid w:val="00996362"/>
    <w:rsid w:val="009A456F"/>
    <w:rsid w:val="009A773B"/>
    <w:rsid w:val="009B115B"/>
    <w:rsid w:val="009B7536"/>
    <w:rsid w:val="009C0C7E"/>
    <w:rsid w:val="009C15A2"/>
    <w:rsid w:val="009C1DC9"/>
    <w:rsid w:val="009C2449"/>
    <w:rsid w:val="009D07AA"/>
    <w:rsid w:val="009D2233"/>
    <w:rsid w:val="009D4229"/>
    <w:rsid w:val="009D4BD8"/>
    <w:rsid w:val="009E4F67"/>
    <w:rsid w:val="009F08B1"/>
    <w:rsid w:val="009F77CC"/>
    <w:rsid w:val="009F7A7C"/>
    <w:rsid w:val="00A02F52"/>
    <w:rsid w:val="00A0674E"/>
    <w:rsid w:val="00A10A49"/>
    <w:rsid w:val="00A2073A"/>
    <w:rsid w:val="00A20F18"/>
    <w:rsid w:val="00A220E1"/>
    <w:rsid w:val="00A2250C"/>
    <w:rsid w:val="00A244FB"/>
    <w:rsid w:val="00A2CAC2"/>
    <w:rsid w:val="00A342A4"/>
    <w:rsid w:val="00A449AC"/>
    <w:rsid w:val="00A46B8A"/>
    <w:rsid w:val="00A4C647"/>
    <w:rsid w:val="00A5B5EC"/>
    <w:rsid w:val="00A5CC0F"/>
    <w:rsid w:val="00A7CE32"/>
    <w:rsid w:val="00A904E3"/>
    <w:rsid w:val="00AA23B1"/>
    <w:rsid w:val="00AA4970"/>
    <w:rsid w:val="00AA5C8F"/>
    <w:rsid w:val="00AC4516"/>
    <w:rsid w:val="00AC7FEA"/>
    <w:rsid w:val="00AD063C"/>
    <w:rsid w:val="00AE2FF7"/>
    <w:rsid w:val="00AE6913"/>
    <w:rsid w:val="00AED04F"/>
    <w:rsid w:val="00AF048D"/>
    <w:rsid w:val="00AF7743"/>
    <w:rsid w:val="00B0008E"/>
    <w:rsid w:val="00B0368D"/>
    <w:rsid w:val="00B053B9"/>
    <w:rsid w:val="00B1323F"/>
    <w:rsid w:val="00B1441F"/>
    <w:rsid w:val="00B1C46A"/>
    <w:rsid w:val="00B2119C"/>
    <w:rsid w:val="00B24687"/>
    <w:rsid w:val="00B368E9"/>
    <w:rsid w:val="00B42A94"/>
    <w:rsid w:val="00B4E5B7"/>
    <w:rsid w:val="00B52515"/>
    <w:rsid w:val="00B52A67"/>
    <w:rsid w:val="00B60A7F"/>
    <w:rsid w:val="00B64ED7"/>
    <w:rsid w:val="00B669F6"/>
    <w:rsid w:val="00B731F2"/>
    <w:rsid w:val="00B77A59"/>
    <w:rsid w:val="00B8217F"/>
    <w:rsid w:val="00B825C8"/>
    <w:rsid w:val="00B84A7D"/>
    <w:rsid w:val="00B92660"/>
    <w:rsid w:val="00B97CD8"/>
    <w:rsid w:val="00B97D28"/>
    <w:rsid w:val="00BA02C5"/>
    <w:rsid w:val="00BA2963"/>
    <w:rsid w:val="00BB0384"/>
    <w:rsid w:val="00BB1999"/>
    <w:rsid w:val="00BB2885"/>
    <w:rsid w:val="00BBEC8A"/>
    <w:rsid w:val="00BC25EE"/>
    <w:rsid w:val="00BC7835"/>
    <w:rsid w:val="00BD434D"/>
    <w:rsid w:val="00BD9276"/>
    <w:rsid w:val="00BE679A"/>
    <w:rsid w:val="00BF6004"/>
    <w:rsid w:val="00BF7A44"/>
    <w:rsid w:val="00C037B2"/>
    <w:rsid w:val="00C053C1"/>
    <w:rsid w:val="00C05648"/>
    <w:rsid w:val="00C32CF8"/>
    <w:rsid w:val="00C35C8C"/>
    <w:rsid w:val="00C36574"/>
    <w:rsid w:val="00C3CF48"/>
    <w:rsid w:val="00C40BA7"/>
    <w:rsid w:val="00C4186A"/>
    <w:rsid w:val="00C418FC"/>
    <w:rsid w:val="00C5764F"/>
    <w:rsid w:val="00C5B1EB"/>
    <w:rsid w:val="00C63DB5"/>
    <w:rsid w:val="00C6C9CC"/>
    <w:rsid w:val="00C73F28"/>
    <w:rsid w:val="00C75020"/>
    <w:rsid w:val="00C82D35"/>
    <w:rsid w:val="00C8577A"/>
    <w:rsid w:val="00C9262D"/>
    <w:rsid w:val="00C9373D"/>
    <w:rsid w:val="00C942B0"/>
    <w:rsid w:val="00CA2237"/>
    <w:rsid w:val="00CA4EFC"/>
    <w:rsid w:val="00CA5452"/>
    <w:rsid w:val="00CC1A2C"/>
    <w:rsid w:val="00CC1AB9"/>
    <w:rsid w:val="00CC69A0"/>
    <w:rsid w:val="00CC6BC4"/>
    <w:rsid w:val="00CD3844"/>
    <w:rsid w:val="00CD4A2A"/>
    <w:rsid w:val="00CDF627"/>
    <w:rsid w:val="00CE0295"/>
    <w:rsid w:val="00CE598A"/>
    <w:rsid w:val="00CF190D"/>
    <w:rsid w:val="00CF279F"/>
    <w:rsid w:val="00CF5B99"/>
    <w:rsid w:val="00D03694"/>
    <w:rsid w:val="00D1418F"/>
    <w:rsid w:val="00D2278F"/>
    <w:rsid w:val="00D23B6B"/>
    <w:rsid w:val="00D27639"/>
    <w:rsid w:val="00D33F1A"/>
    <w:rsid w:val="00D3D0AC"/>
    <w:rsid w:val="00D4523B"/>
    <w:rsid w:val="00D5142F"/>
    <w:rsid w:val="00D53B1E"/>
    <w:rsid w:val="00D55597"/>
    <w:rsid w:val="00D62BDE"/>
    <w:rsid w:val="00D6F28F"/>
    <w:rsid w:val="00D72CA5"/>
    <w:rsid w:val="00D75DB1"/>
    <w:rsid w:val="00D81065"/>
    <w:rsid w:val="00D918DF"/>
    <w:rsid w:val="00D95D81"/>
    <w:rsid w:val="00DA322D"/>
    <w:rsid w:val="00DA7517"/>
    <w:rsid w:val="00DC03FE"/>
    <w:rsid w:val="00DC290A"/>
    <w:rsid w:val="00DC5E41"/>
    <w:rsid w:val="00DD33E7"/>
    <w:rsid w:val="00DD7898"/>
    <w:rsid w:val="00DE1E80"/>
    <w:rsid w:val="00DEF840"/>
    <w:rsid w:val="00DF181A"/>
    <w:rsid w:val="00DF7853"/>
    <w:rsid w:val="00DFD1A7"/>
    <w:rsid w:val="00E03C57"/>
    <w:rsid w:val="00E137F0"/>
    <w:rsid w:val="00E175FC"/>
    <w:rsid w:val="00E1E0EB"/>
    <w:rsid w:val="00E31B59"/>
    <w:rsid w:val="00E325B8"/>
    <w:rsid w:val="00E42353"/>
    <w:rsid w:val="00E4ADBD"/>
    <w:rsid w:val="00E5282A"/>
    <w:rsid w:val="00E52A12"/>
    <w:rsid w:val="00E53696"/>
    <w:rsid w:val="00E54E1C"/>
    <w:rsid w:val="00E556C6"/>
    <w:rsid w:val="00E62C8E"/>
    <w:rsid w:val="00E64686"/>
    <w:rsid w:val="00E648EB"/>
    <w:rsid w:val="00E701C4"/>
    <w:rsid w:val="00E71DC5"/>
    <w:rsid w:val="00E836AB"/>
    <w:rsid w:val="00E90F6A"/>
    <w:rsid w:val="00E91D8C"/>
    <w:rsid w:val="00E952E0"/>
    <w:rsid w:val="00E9DC48"/>
    <w:rsid w:val="00EA1CF8"/>
    <w:rsid w:val="00EA2736"/>
    <w:rsid w:val="00EA6A83"/>
    <w:rsid w:val="00EA7491"/>
    <w:rsid w:val="00EC0C14"/>
    <w:rsid w:val="00EC63AB"/>
    <w:rsid w:val="00ED6212"/>
    <w:rsid w:val="00ED6326"/>
    <w:rsid w:val="00ED799D"/>
    <w:rsid w:val="00EF0214"/>
    <w:rsid w:val="00EF2B96"/>
    <w:rsid w:val="00EF7B7B"/>
    <w:rsid w:val="00EF7BB1"/>
    <w:rsid w:val="00F12858"/>
    <w:rsid w:val="00F13248"/>
    <w:rsid w:val="00F21857"/>
    <w:rsid w:val="00F23662"/>
    <w:rsid w:val="00F269D7"/>
    <w:rsid w:val="00F31A63"/>
    <w:rsid w:val="00F34A41"/>
    <w:rsid w:val="00F3689F"/>
    <w:rsid w:val="00F3DD7D"/>
    <w:rsid w:val="00F40D10"/>
    <w:rsid w:val="00F51660"/>
    <w:rsid w:val="00F5417A"/>
    <w:rsid w:val="00F571D1"/>
    <w:rsid w:val="00F61F04"/>
    <w:rsid w:val="00F622DC"/>
    <w:rsid w:val="00F62E27"/>
    <w:rsid w:val="00F67AE6"/>
    <w:rsid w:val="00F81907"/>
    <w:rsid w:val="00F82FCE"/>
    <w:rsid w:val="00F8323A"/>
    <w:rsid w:val="00F91CE4"/>
    <w:rsid w:val="00F95FDE"/>
    <w:rsid w:val="00F96626"/>
    <w:rsid w:val="00FA1839"/>
    <w:rsid w:val="00FA4CC4"/>
    <w:rsid w:val="00FA9FCA"/>
    <w:rsid w:val="00FB2378"/>
    <w:rsid w:val="00FB3D71"/>
    <w:rsid w:val="00FB4086"/>
    <w:rsid w:val="00FB568A"/>
    <w:rsid w:val="00FB74C1"/>
    <w:rsid w:val="00FC1706"/>
    <w:rsid w:val="00FC1F95"/>
    <w:rsid w:val="00FD2824"/>
    <w:rsid w:val="00FE23C8"/>
    <w:rsid w:val="00FF09ED"/>
    <w:rsid w:val="00FF1868"/>
    <w:rsid w:val="00FF5467"/>
    <w:rsid w:val="0106847F"/>
    <w:rsid w:val="010D11A7"/>
    <w:rsid w:val="010EDE27"/>
    <w:rsid w:val="010F0041"/>
    <w:rsid w:val="011404F0"/>
    <w:rsid w:val="011A9A77"/>
    <w:rsid w:val="01253410"/>
    <w:rsid w:val="012CF006"/>
    <w:rsid w:val="012ED948"/>
    <w:rsid w:val="012F18BA"/>
    <w:rsid w:val="01354E32"/>
    <w:rsid w:val="0138B1F6"/>
    <w:rsid w:val="013B0A1E"/>
    <w:rsid w:val="01402A99"/>
    <w:rsid w:val="014B29C6"/>
    <w:rsid w:val="014B5F05"/>
    <w:rsid w:val="014D43FB"/>
    <w:rsid w:val="015050A4"/>
    <w:rsid w:val="01533229"/>
    <w:rsid w:val="01557A1C"/>
    <w:rsid w:val="015D5A2E"/>
    <w:rsid w:val="0162625B"/>
    <w:rsid w:val="0167A0DB"/>
    <w:rsid w:val="0167FED6"/>
    <w:rsid w:val="016F4843"/>
    <w:rsid w:val="017404F3"/>
    <w:rsid w:val="0175938E"/>
    <w:rsid w:val="0178B233"/>
    <w:rsid w:val="0179E70F"/>
    <w:rsid w:val="01810842"/>
    <w:rsid w:val="0181ED62"/>
    <w:rsid w:val="0182068C"/>
    <w:rsid w:val="0184D401"/>
    <w:rsid w:val="01875107"/>
    <w:rsid w:val="0194D901"/>
    <w:rsid w:val="01A7F434"/>
    <w:rsid w:val="01B4A708"/>
    <w:rsid w:val="01B6F742"/>
    <w:rsid w:val="01B77294"/>
    <w:rsid w:val="01BE502E"/>
    <w:rsid w:val="01C4CE7F"/>
    <w:rsid w:val="01C5686B"/>
    <w:rsid w:val="01CA9A2C"/>
    <w:rsid w:val="01CB3FCC"/>
    <w:rsid w:val="01CBF9DC"/>
    <w:rsid w:val="01CCB915"/>
    <w:rsid w:val="01CDC9D8"/>
    <w:rsid w:val="01DC04CA"/>
    <w:rsid w:val="01F60CD3"/>
    <w:rsid w:val="01F792FB"/>
    <w:rsid w:val="01F85AD6"/>
    <w:rsid w:val="01F877A3"/>
    <w:rsid w:val="01F9F66F"/>
    <w:rsid w:val="01FE62DE"/>
    <w:rsid w:val="020B5C99"/>
    <w:rsid w:val="020DC286"/>
    <w:rsid w:val="020DD2CD"/>
    <w:rsid w:val="02107DD4"/>
    <w:rsid w:val="02140CFF"/>
    <w:rsid w:val="0217AAFF"/>
    <w:rsid w:val="021A3207"/>
    <w:rsid w:val="021BC8FE"/>
    <w:rsid w:val="021D56F6"/>
    <w:rsid w:val="0223F675"/>
    <w:rsid w:val="0238C3C0"/>
    <w:rsid w:val="0240BD11"/>
    <w:rsid w:val="0255A975"/>
    <w:rsid w:val="0262B017"/>
    <w:rsid w:val="02634049"/>
    <w:rsid w:val="027C402C"/>
    <w:rsid w:val="027DAB80"/>
    <w:rsid w:val="027E9F7B"/>
    <w:rsid w:val="0284A531"/>
    <w:rsid w:val="0289FD96"/>
    <w:rsid w:val="028D4559"/>
    <w:rsid w:val="0290EDE9"/>
    <w:rsid w:val="029169E9"/>
    <w:rsid w:val="0291DE5B"/>
    <w:rsid w:val="0292C97F"/>
    <w:rsid w:val="0292E2EC"/>
    <w:rsid w:val="029BFC1D"/>
    <w:rsid w:val="029F5260"/>
    <w:rsid w:val="02A6EA73"/>
    <w:rsid w:val="02A84B03"/>
    <w:rsid w:val="02A8FF29"/>
    <w:rsid w:val="02AA1ADB"/>
    <w:rsid w:val="02AA8B65"/>
    <w:rsid w:val="02AB8BA8"/>
    <w:rsid w:val="02ACEBBE"/>
    <w:rsid w:val="02AEE80C"/>
    <w:rsid w:val="02B2BFCD"/>
    <w:rsid w:val="02B78BD7"/>
    <w:rsid w:val="02B9B4F8"/>
    <w:rsid w:val="02BA0A3C"/>
    <w:rsid w:val="02C2748F"/>
    <w:rsid w:val="02C2E9E2"/>
    <w:rsid w:val="02C335B1"/>
    <w:rsid w:val="02C73F07"/>
    <w:rsid w:val="02C93AE8"/>
    <w:rsid w:val="02C9CCDE"/>
    <w:rsid w:val="02C9DDB9"/>
    <w:rsid w:val="02CA1979"/>
    <w:rsid w:val="02D3FAEA"/>
    <w:rsid w:val="02D55095"/>
    <w:rsid w:val="02D83DAD"/>
    <w:rsid w:val="02D9EB5F"/>
    <w:rsid w:val="02DFE1D9"/>
    <w:rsid w:val="02E0DE6A"/>
    <w:rsid w:val="02E23B27"/>
    <w:rsid w:val="02E26168"/>
    <w:rsid w:val="02E437BC"/>
    <w:rsid w:val="02E46E3D"/>
    <w:rsid w:val="02E4C0B5"/>
    <w:rsid w:val="02EB7849"/>
    <w:rsid w:val="02F2F8D4"/>
    <w:rsid w:val="02F45D93"/>
    <w:rsid w:val="02F68FDB"/>
    <w:rsid w:val="02F6B38D"/>
    <w:rsid w:val="02FBECC7"/>
    <w:rsid w:val="030675F0"/>
    <w:rsid w:val="030F37A6"/>
    <w:rsid w:val="03131085"/>
    <w:rsid w:val="031321D7"/>
    <w:rsid w:val="0315897D"/>
    <w:rsid w:val="03185FF9"/>
    <w:rsid w:val="031AB853"/>
    <w:rsid w:val="03210581"/>
    <w:rsid w:val="0325150B"/>
    <w:rsid w:val="032F860B"/>
    <w:rsid w:val="0334ADD1"/>
    <w:rsid w:val="0336900C"/>
    <w:rsid w:val="0337D6C1"/>
    <w:rsid w:val="03406F60"/>
    <w:rsid w:val="034404EA"/>
    <w:rsid w:val="0345D8B1"/>
    <w:rsid w:val="0346505B"/>
    <w:rsid w:val="03489913"/>
    <w:rsid w:val="035705A8"/>
    <w:rsid w:val="035EFDEC"/>
    <w:rsid w:val="03604240"/>
    <w:rsid w:val="03642909"/>
    <w:rsid w:val="0367C257"/>
    <w:rsid w:val="03691773"/>
    <w:rsid w:val="0369F096"/>
    <w:rsid w:val="036BDD0E"/>
    <w:rsid w:val="037110DE"/>
    <w:rsid w:val="0371DC49"/>
    <w:rsid w:val="037257CC"/>
    <w:rsid w:val="037659FC"/>
    <w:rsid w:val="0376BEB6"/>
    <w:rsid w:val="037A4749"/>
    <w:rsid w:val="037AD9D2"/>
    <w:rsid w:val="037F213F"/>
    <w:rsid w:val="03814E36"/>
    <w:rsid w:val="03841437"/>
    <w:rsid w:val="038F7A32"/>
    <w:rsid w:val="039B50B1"/>
    <w:rsid w:val="039C2154"/>
    <w:rsid w:val="039C8DEA"/>
    <w:rsid w:val="039D1F19"/>
    <w:rsid w:val="039D6CDC"/>
    <w:rsid w:val="039ED379"/>
    <w:rsid w:val="039ED906"/>
    <w:rsid w:val="03A79D73"/>
    <w:rsid w:val="03A89DAC"/>
    <w:rsid w:val="03AAAC11"/>
    <w:rsid w:val="03AAB0C3"/>
    <w:rsid w:val="03B3439C"/>
    <w:rsid w:val="03C39E96"/>
    <w:rsid w:val="03CE2125"/>
    <w:rsid w:val="03D2AFF0"/>
    <w:rsid w:val="03D3B8F7"/>
    <w:rsid w:val="03D577E9"/>
    <w:rsid w:val="03D5C639"/>
    <w:rsid w:val="03DC8E7B"/>
    <w:rsid w:val="03DE645C"/>
    <w:rsid w:val="03E12072"/>
    <w:rsid w:val="03E23DDC"/>
    <w:rsid w:val="03E2B37D"/>
    <w:rsid w:val="03F8431A"/>
    <w:rsid w:val="03F8C6D8"/>
    <w:rsid w:val="0404BD1C"/>
    <w:rsid w:val="0405810F"/>
    <w:rsid w:val="040A39F1"/>
    <w:rsid w:val="040B1A0B"/>
    <w:rsid w:val="041021B4"/>
    <w:rsid w:val="0418CA99"/>
    <w:rsid w:val="0421DA9F"/>
    <w:rsid w:val="042219F9"/>
    <w:rsid w:val="0422F2A7"/>
    <w:rsid w:val="042DC1B0"/>
    <w:rsid w:val="043899A6"/>
    <w:rsid w:val="04399B0C"/>
    <w:rsid w:val="043B79F0"/>
    <w:rsid w:val="0444E3A4"/>
    <w:rsid w:val="0447AAEC"/>
    <w:rsid w:val="04491458"/>
    <w:rsid w:val="04521CF0"/>
    <w:rsid w:val="04533E77"/>
    <w:rsid w:val="04584CA8"/>
    <w:rsid w:val="04596660"/>
    <w:rsid w:val="045C6BB8"/>
    <w:rsid w:val="045FFC8B"/>
    <w:rsid w:val="0463A08E"/>
    <w:rsid w:val="0469BAC8"/>
    <w:rsid w:val="046C1869"/>
    <w:rsid w:val="046C6DF1"/>
    <w:rsid w:val="046E0BEF"/>
    <w:rsid w:val="0472F82D"/>
    <w:rsid w:val="047BD17D"/>
    <w:rsid w:val="0480F6C0"/>
    <w:rsid w:val="048166CB"/>
    <w:rsid w:val="048805F3"/>
    <w:rsid w:val="0488CEFD"/>
    <w:rsid w:val="048A2B52"/>
    <w:rsid w:val="04900A83"/>
    <w:rsid w:val="049636DC"/>
    <w:rsid w:val="049A346D"/>
    <w:rsid w:val="04A09A19"/>
    <w:rsid w:val="04A0F46B"/>
    <w:rsid w:val="04A60B4E"/>
    <w:rsid w:val="04A60F5F"/>
    <w:rsid w:val="04A76F67"/>
    <w:rsid w:val="04ACA9AB"/>
    <w:rsid w:val="04AF9DD8"/>
    <w:rsid w:val="04B53C0B"/>
    <w:rsid w:val="04C045E9"/>
    <w:rsid w:val="04C24D56"/>
    <w:rsid w:val="04D19879"/>
    <w:rsid w:val="04D79DF2"/>
    <w:rsid w:val="04D968D7"/>
    <w:rsid w:val="04DC4912"/>
    <w:rsid w:val="04DEB0BD"/>
    <w:rsid w:val="04DFE814"/>
    <w:rsid w:val="04EB82B6"/>
    <w:rsid w:val="04F3CAF9"/>
    <w:rsid w:val="04F6E574"/>
    <w:rsid w:val="04F9E3BB"/>
    <w:rsid w:val="04FE71DE"/>
    <w:rsid w:val="050594CF"/>
    <w:rsid w:val="050921FF"/>
    <w:rsid w:val="050BB002"/>
    <w:rsid w:val="050E22E0"/>
    <w:rsid w:val="05149A3B"/>
    <w:rsid w:val="0515C69C"/>
    <w:rsid w:val="0518D181"/>
    <w:rsid w:val="0519BB87"/>
    <w:rsid w:val="05203066"/>
    <w:rsid w:val="05214FA4"/>
    <w:rsid w:val="052198A7"/>
    <w:rsid w:val="0522AD5B"/>
    <w:rsid w:val="05239167"/>
    <w:rsid w:val="0526BA14"/>
    <w:rsid w:val="052DCD05"/>
    <w:rsid w:val="052FA683"/>
    <w:rsid w:val="0532911A"/>
    <w:rsid w:val="0534BBA3"/>
    <w:rsid w:val="05361B6A"/>
    <w:rsid w:val="05477F55"/>
    <w:rsid w:val="054804C4"/>
    <w:rsid w:val="05496EFC"/>
    <w:rsid w:val="054A64EF"/>
    <w:rsid w:val="054D7C02"/>
    <w:rsid w:val="0550584D"/>
    <w:rsid w:val="0554D8CC"/>
    <w:rsid w:val="05572560"/>
    <w:rsid w:val="055CF384"/>
    <w:rsid w:val="055FD7DC"/>
    <w:rsid w:val="0560DD66"/>
    <w:rsid w:val="0560E82E"/>
    <w:rsid w:val="0568C20F"/>
    <w:rsid w:val="0569AA11"/>
    <w:rsid w:val="0569CAF8"/>
    <w:rsid w:val="056AB11D"/>
    <w:rsid w:val="05721817"/>
    <w:rsid w:val="05734941"/>
    <w:rsid w:val="05743BCD"/>
    <w:rsid w:val="0574D231"/>
    <w:rsid w:val="057A344C"/>
    <w:rsid w:val="058318B4"/>
    <w:rsid w:val="05849178"/>
    <w:rsid w:val="0584D910"/>
    <w:rsid w:val="0586B86D"/>
    <w:rsid w:val="0586D47C"/>
    <w:rsid w:val="05947528"/>
    <w:rsid w:val="059AB438"/>
    <w:rsid w:val="059ACD35"/>
    <w:rsid w:val="059ACEF6"/>
    <w:rsid w:val="05A88914"/>
    <w:rsid w:val="05A8F636"/>
    <w:rsid w:val="05AE4257"/>
    <w:rsid w:val="05B42AEB"/>
    <w:rsid w:val="05B484B0"/>
    <w:rsid w:val="05B5DA4F"/>
    <w:rsid w:val="05B7D870"/>
    <w:rsid w:val="05B86CF0"/>
    <w:rsid w:val="05B8E337"/>
    <w:rsid w:val="05C0F35E"/>
    <w:rsid w:val="05C20D0B"/>
    <w:rsid w:val="05C7390D"/>
    <w:rsid w:val="05CBE881"/>
    <w:rsid w:val="05D13789"/>
    <w:rsid w:val="05DCB74C"/>
    <w:rsid w:val="05DFB501"/>
    <w:rsid w:val="05E10E02"/>
    <w:rsid w:val="05E46A84"/>
    <w:rsid w:val="05E4B054"/>
    <w:rsid w:val="05EFA9B4"/>
    <w:rsid w:val="05F0EE88"/>
    <w:rsid w:val="05F6009F"/>
    <w:rsid w:val="05F6DBFF"/>
    <w:rsid w:val="05FABD9D"/>
    <w:rsid w:val="05FDBB45"/>
    <w:rsid w:val="05FE77B7"/>
    <w:rsid w:val="06093DF5"/>
    <w:rsid w:val="060F20A9"/>
    <w:rsid w:val="061CE21A"/>
    <w:rsid w:val="0622CFB6"/>
    <w:rsid w:val="062354DE"/>
    <w:rsid w:val="06284671"/>
    <w:rsid w:val="06293266"/>
    <w:rsid w:val="0630E321"/>
    <w:rsid w:val="0633F872"/>
    <w:rsid w:val="06349709"/>
    <w:rsid w:val="0637D2AB"/>
    <w:rsid w:val="0638DFA7"/>
    <w:rsid w:val="063B98BE"/>
    <w:rsid w:val="063CE19B"/>
    <w:rsid w:val="0640A2A2"/>
    <w:rsid w:val="0643F3F5"/>
    <w:rsid w:val="0643F716"/>
    <w:rsid w:val="0647A05C"/>
    <w:rsid w:val="064B8AA0"/>
    <w:rsid w:val="064EF803"/>
    <w:rsid w:val="0656CCA0"/>
    <w:rsid w:val="0659717B"/>
    <w:rsid w:val="065BBA00"/>
    <w:rsid w:val="06619547"/>
    <w:rsid w:val="0661AE1E"/>
    <w:rsid w:val="06677D71"/>
    <w:rsid w:val="0669402D"/>
    <w:rsid w:val="066E0917"/>
    <w:rsid w:val="067383B5"/>
    <w:rsid w:val="06739835"/>
    <w:rsid w:val="0681EC92"/>
    <w:rsid w:val="0686828A"/>
    <w:rsid w:val="0687A085"/>
    <w:rsid w:val="06889C49"/>
    <w:rsid w:val="06896EA6"/>
    <w:rsid w:val="068992C6"/>
    <w:rsid w:val="068A0BB5"/>
    <w:rsid w:val="06919EF4"/>
    <w:rsid w:val="0699C88B"/>
    <w:rsid w:val="06A374CA"/>
    <w:rsid w:val="06A7D922"/>
    <w:rsid w:val="06A7FA02"/>
    <w:rsid w:val="06AFA303"/>
    <w:rsid w:val="06B10F9F"/>
    <w:rsid w:val="06B1F58E"/>
    <w:rsid w:val="06B49DFF"/>
    <w:rsid w:val="06B5C6BE"/>
    <w:rsid w:val="06BADC8E"/>
    <w:rsid w:val="06BC26EF"/>
    <w:rsid w:val="06BE79BB"/>
    <w:rsid w:val="06C165C2"/>
    <w:rsid w:val="06C301A7"/>
    <w:rsid w:val="06C4F65C"/>
    <w:rsid w:val="06C7E112"/>
    <w:rsid w:val="06CD14B3"/>
    <w:rsid w:val="06CD9D10"/>
    <w:rsid w:val="06CE1305"/>
    <w:rsid w:val="06D59CC5"/>
    <w:rsid w:val="06DF5527"/>
    <w:rsid w:val="06DFBAED"/>
    <w:rsid w:val="06E0B43C"/>
    <w:rsid w:val="06E6A884"/>
    <w:rsid w:val="06E874CC"/>
    <w:rsid w:val="06EE7A6F"/>
    <w:rsid w:val="06F5431B"/>
    <w:rsid w:val="07011639"/>
    <w:rsid w:val="070A8D5E"/>
    <w:rsid w:val="07246ABE"/>
    <w:rsid w:val="072710FD"/>
    <w:rsid w:val="072D1DC1"/>
    <w:rsid w:val="07356F9F"/>
    <w:rsid w:val="0737B84D"/>
    <w:rsid w:val="073AC0CC"/>
    <w:rsid w:val="073DD7C7"/>
    <w:rsid w:val="073DEBE5"/>
    <w:rsid w:val="073E2D68"/>
    <w:rsid w:val="073F54C5"/>
    <w:rsid w:val="07405AAA"/>
    <w:rsid w:val="074619B8"/>
    <w:rsid w:val="074978A6"/>
    <w:rsid w:val="074E33E2"/>
    <w:rsid w:val="075DD2C3"/>
    <w:rsid w:val="076101CF"/>
    <w:rsid w:val="07636C30"/>
    <w:rsid w:val="07643AF0"/>
    <w:rsid w:val="07696ADA"/>
    <w:rsid w:val="076EE426"/>
    <w:rsid w:val="07784E28"/>
    <w:rsid w:val="077FEE9B"/>
    <w:rsid w:val="0792BA54"/>
    <w:rsid w:val="07A08044"/>
    <w:rsid w:val="07A29B06"/>
    <w:rsid w:val="07A4329C"/>
    <w:rsid w:val="07A6B4BC"/>
    <w:rsid w:val="07A8CC89"/>
    <w:rsid w:val="07B153C0"/>
    <w:rsid w:val="07B2A198"/>
    <w:rsid w:val="07B7D3FD"/>
    <w:rsid w:val="07BBC340"/>
    <w:rsid w:val="07C10CC5"/>
    <w:rsid w:val="07C890C8"/>
    <w:rsid w:val="07CAE5C8"/>
    <w:rsid w:val="07CDD3A8"/>
    <w:rsid w:val="07CE00CC"/>
    <w:rsid w:val="07CEB1FF"/>
    <w:rsid w:val="07CF894E"/>
    <w:rsid w:val="07D0B9BE"/>
    <w:rsid w:val="07D4345E"/>
    <w:rsid w:val="07DA2A36"/>
    <w:rsid w:val="07DF706E"/>
    <w:rsid w:val="07E10D5B"/>
    <w:rsid w:val="07E32DD6"/>
    <w:rsid w:val="07E3549F"/>
    <w:rsid w:val="07E43BD1"/>
    <w:rsid w:val="07EE7BE1"/>
    <w:rsid w:val="07F68FB8"/>
    <w:rsid w:val="07FB7797"/>
    <w:rsid w:val="07FC14D7"/>
    <w:rsid w:val="07FCA6A7"/>
    <w:rsid w:val="07FE9158"/>
    <w:rsid w:val="0808AA20"/>
    <w:rsid w:val="08099AD1"/>
    <w:rsid w:val="0813C951"/>
    <w:rsid w:val="0815DB58"/>
    <w:rsid w:val="0817BE98"/>
    <w:rsid w:val="0821D7C6"/>
    <w:rsid w:val="082ED356"/>
    <w:rsid w:val="082F6F8D"/>
    <w:rsid w:val="0830AC0D"/>
    <w:rsid w:val="083B30EA"/>
    <w:rsid w:val="083B3924"/>
    <w:rsid w:val="08416A3C"/>
    <w:rsid w:val="0846543F"/>
    <w:rsid w:val="08498985"/>
    <w:rsid w:val="084FBB77"/>
    <w:rsid w:val="086A0824"/>
    <w:rsid w:val="086DF22E"/>
    <w:rsid w:val="086E1F51"/>
    <w:rsid w:val="086EE56B"/>
    <w:rsid w:val="087015FD"/>
    <w:rsid w:val="087796F7"/>
    <w:rsid w:val="087938D6"/>
    <w:rsid w:val="087D6F02"/>
    <w:rsid w:val="0886AD8A"/>
    <w:rsid w:val="088DC2C7"/>
    <w:rsid w:val="08901512"/>
    <w:rsid w:val="0895B016"/>
    <w:rsid w:val="08986EC1"/>
    <w:rsid w:val="0899521D"/>
    <w:rsid w:val="089C9FF5"/>
    <w:rsid w:val="08B94012"/>
    <w:rsid w:val="08BAAA17"/>
    <w:rsid w:val="08BB417A"/>
    <w:rsid w:val="08C32240"/>
    <w:rsid w:val="08C590E4"/>
    <w:rsid w:val="08C8AABA"/>
    <w:rsid w:val="08DF8A43"/>
    <w:rsid w:val="08E98B25"/>
    <w:rsid w:val="08EBD9BF"/>
    <w:rsid w:val="08FA9CCF"/>
    <w:rsid w:val="09028C89"/>
    <w:rsid w:val="0902D6B5"/>
    <w:rsid w:val="0902F552"/>
    <w:rsid w:val="09062554"/>
    <w:rsid w:val="0906BFEF"/>
    <w:rsid w:val="0909F137"/>
    <w:rsid w:val="090AA2C5"/>
    <w:rsid w:val="090BA6F7"/>
    <w:rsid w:val="090F8B44"/>
    <w:rsid w:val="090FD052"/>
    <w:rsid w:val="091241BA"/>
    <w:rsid w:val="0918B592"/>
    <w:rsid w:val="091A1274"/>
    <w:rsid w:val="091ADB49"/>
    <w:rsid w:val="091B2D3C"/>
    <w:rsid w:val="091BC7CA"/>
    <w:rsid w:val="091D22F0"/>
    <w:rsid w:val="091DE757"/>
    <w:rsid w:val="09210EFF"/>
    <w:rsid w:val="0921F983"/>
    <w:rsid w:val="0926B443"/>
    <w:rsid w:val="0927679E"/>
    <w:rsid w:val="0939952E"/>
    <w:rsid w:val="093B09EC"/>
    <w:rsid w:val="093B9D22"/>
    <w:rsid w:val="093C2352"/>
    <w:rsid w:val="093C62B4"/>
    <w:rsid w:val="093C7DB1"/>
    <w:rsid w:val="093E2921"/>
    <w:rsid w:val="09400EFB"/>
    <w:rsid w:val="0940E7C9"/>
    <w:rsid w:val="0946A521"/>
    <w:rsid w:val="0953FE40"/>
    <w:rsid w:val="0956ACA0"/>
    <w:rsid w:val="0958BB31"/>
    <w:rsid w:val="0961FA3A"/>
    <w:rsid w:val="09631AC7"/>
    <w:rsid w:val="096334F8"/>
    <w:rsid w:val="0971C2F3"/>
    <w:rsid w:val="097766B5"/>
    <w:rsid w:val="0979B067"/>
    <w:rsid w:val="097DDDE1"/>
    <w:rsid w:val="09885972"/>
    <w:rsid w:val="0988DD4A"/>
    <w:rsid w:val="09924520"/>
    <w:rsid w:val="0994BD18"/>
    <w:rsid w:val="0999F92F"/>
    <w:rsid w:val="09A01541"/>
    <w:rsid w:val="09A5EFFB"/>
    <w:rsid w:val="09A67210"/>
    <w:rsid w:val="09AAC1AE"/>
    <w:rsid w:val="09B396DA"/>
    <w:rsid w:val="09B45566"/>
    <w:rsid w:val="09B4A470"/>
    <w:rsid w:val="09B5687C"/>
    <w:rsid w:val="09BA8A6F"/>
    <w:rsid w:val="09BC97EA"/>
    <w:rsid w:val="09C31180"/>
    <w:rsid w:val="09C4907A"/>
    <w:rsid w:val="09C4BDA2"/>
    <w:rsid w:val="09CABCF9"/>
    <w:rsid w:val="09D06645"/>
    <w:rsid w:val="09D34EAA"/>
    <w:rsid w:val="09D3B834"/>
    <w:rsid w:val="09DD1654"/>
    <w:rsid w:val="09DEA368"/>
    <w:rsid w:val="09E453E4"/>
    <w:rsid w:val="09E73E19"/>
    <w:rsid w:val="09F222AC"/>
    <w:rsid w:val="0A04B9FD"/>
    <w:rsid w:val="0A065308"/>
    <w:rsid w:val="0A0F880A"/>
    <w:rsid w:val="0A11B9A0"/>
    <w:rsid w:val="0A1C2167"/>
    <w:rsid w:val="0A1E8514"/>
    <w:rsid w:val="0A20167E"/>
    <w:rsid w:val="0A213E8C"/>
    <w:rsid w:val="0A24433A"/>
    <w:rsid w:val="0A2EC90D"/>
    <w:rsid w:val="0A2ECB0A"/>
    <w:rsid w:val="0A2F7F85"/>
    <w:rsid w:val="0A30C389"/>
    <w:rsid w:val="0A363AD9"/>
    <w:rsid w:val="0A36AC45"/>
    <w:rsid w:val="0A37AEA3"/>
    <w:rsid w:val="0A3AD1FF"/>
    <w:rsid w:val="0A3BECDD"/>
    <w:rsid w:val="0A3F216A"/>
    <w:rsid w:val="0A47192A"/>
    <w:rsid w:val="0A4D2DE8"/>
    <w:rsid w:val="0A4EE73B"/>
    <w:rsid w:val="0A53B52C"/>
    <w:rsid w:val="0A60C699"/>
    <w:rsid w:val="0A619227"/>
    <w:rsid w:val="0A647275"/>
    <w:rsid w:val="0A6BC958"/>
    <w:rsid w:val="0A6D6C62"/>
    <w:rsid w:val="0A7427C9"/>
    <w:rsid w:val="0A748655"/>
    <w:rsid w:val="0A74FACD"/>
    <w:rsid w:val="0A76DD2C"/>
    <w:rsid w:val="0A77E6B5"/>
    <w:rsid w:val="0A78C676"/>
    <w:rsid w:val="0A7CD39F"/>
    <w:rsid w:val="0A843A00"/>
    <w:rsid w:val="0A865873"/>
    <w:rsid w:val="0A8D49DF"/>
    <w:rsid w:val="0A8F7889"/>
    <w:rsid w:val="0A956454"/>
    <w:rsid w:val="0A9605CD"/>
    <w:rsid w:val="0A97C4ED"/>
    <w:rsid w:val="0A98D819"/>
    <w:rsid w:val="0A9920C9"/>
    <w:rsid w:val="0A9AD363"/>
    <w:rsid w:val="0AA0252A"/>
    <w:rsid w:val="0AA41986"/>
    <w:rsid w:val="0AA84B84"/>
    <w:rsid w:val="0AAFA189"/>
    <w:rsid w:val="0AB429E9"/>
    <w:rsid w:val="0AB62D96"/>
    <w:rsid w:val="0AB9B584"/>
    <w:rsid w:val="0AC02999"/>
    <w:rsid w:val="0AC170C9"/>
    <w:rsid w:val="0AC29125"/>
    <w:rsid w:val="0AC48F44"/>
    <w:rsid w:val="0AC533B4"/>
    <w:rsid w:val="0AE11A70"/>
    <w:rsid w:val="0AEBDD51"/>
    <w:rsid w:val="0AED7BB9"/>
    <w:rsid w:val="0AF0FDB1"/>
    <w:rsid w:val="0AF13BB6"/>
    <w:rsid w:val="0B01C4F1"/>
    <w:rsid w:val="0B0FE863"/>
    <w:rsid w:val="0B19B8B3"/>
    <w:rsid w:val="0B23A91D"/>
    <w:rsid w:val="0B276838"/>
    <w:rsid w:val="0B28128B"/>
    <w:rsid w:val="0B3333DF"/>
    <w:rsid w:val="0B3DF0D3"/>
    <w:rsid w:val="0B4A4B3C"/>
    <w:rsid w:val="0B4A60E4"/>
    <w:rsid w:val="0B50898D"/>
    <w:rsid w:val="0B524E93"/>
    <w:rsid w:val="0B54787C"/>
    <w:rsid w:val="0B5BB06F"/>
    <w:rsid w:val="0B65357B"/>
    <w:rsid w:val="0B6AB658"/>
    <w:rsid w:val="0B74355C"/>
    <w:rsid w:val="0B77C122"/>
    <w:rsid w:val="0B799964"/>
    <w:rsid w:val="0B8288C7"/>
    <w:rsid w:val="0B8428F2"/>
    <w:rsid w:val="0B865154"/>
    <w:rsid w:val="0B918DCA"/>
    <w:rsid w:val="0B936335"/>
    <w:rsid w:val="0B9A8223"/>
    <w:rsid w:val="0BA272A9"/>
    <w:rsid w:val="0BA6E4ED"/>
    <w:rsid w:val="0BA9ECA0"/>
    <w:rsid w:val="0BAC5325"/>
    <w:rsid w:val="0BAFE557"/>
    <w:rsid w:val="0BB35BF3"/>
    <w:rsid w:val="0BB4186A"/>
    <w:rsid w:val="0BC57C54"/>
    <w:rsid w:val="0BCB4CE7"/>
    <w:rsid w:val="0BD3DD5F"/>
    <w:rsid w:val="0BDB0C73"/>
    <w:rsid w:val="0BDB1E5C"/>
    <w:rsid w:val="0BEF1811"/>
    <w:rsid w:val="0BEFEFC5"/>
    <w:rsid w:val="0BF4D1C9"/>
    <w:rsid w:val="0BF57D69"/>
    <w:rsid w:val="0BFABB1F"/>
    <w:rsid w:val="0BFE36FD"/>
    <w:rsid w:val="0C0495E7"/>
    <w:rsid w:val="0C04BA45"/>
    <w:rsid w:val="0C054539"/>
    <w:rsid w:val="0C059E81"/>
    <w:rsid w:val="0C0790DD"/>
    <w:rsid w:val="0C0A3D0E"/>
    <w:rsid w:val="0C0DCD23"/>
    <w:rsid w:val="0C12579E"/>
    <w:rsid w:val="0C1A527A"/>
    <w:rsid w:val="0C1A559A"/>
    <w:rsid w:val="0C1D1534"/>
    <w:rsid w:val="0C1F542C"/>
    <w:rsid w:val="0C2285D4"/>
    <w:rsid w:val="0C259372"/>
    <w:rsid w:val="0C28D6F0"/>
    <w:rsid w:val="0C290991"/>
    <w:rsid w:val="0C2A60C3"/>
    <w:rsid w:val="0C318B32"/>
    <w:rsid w:val="0C321969"/>
    <w:rsid w:val="0C3675BE"/>
    <w:rsid w:val="0C39383F"/>
    <w:rsid w:val="0C39E44C"/>
    <w:rsid w:val="0C4008CB"/>
    <w:rsid w:val="0C403E81"/>
    <w:rsid w:val="0C42BB8E"/>
    <w:rsid w:val="0C436AD1"/>
    <w:rsid w:val="0C4608CF"/>
    <w:rsid w:val="0C47459C"/>
    <w:rsid w:val="0C48CB8C"/>
    <w:rsid w:val="0C5D4398"/>
    <w:rsid w:val="0C60929E"/>
    <w:rsid w:val="0C63702B"/>
    <w:rsid w:val="0C76ACCA"/>
    <w:rsid w:val="0C774552"/>
    <w:rsid w:val="0C77709B"/>
    <w:rsid w:val="0C7AE063"/>
    <w:rsid w:val="0C84E588"/>
    <w:rsid w:val="0C863DFF"/>
    <w:rsid w:val="0C90423A"/>
    <w:rsid w:val="0C9842F7"/>
    <w:rsid w:val="0C9A1BA4"/>
    <w:rsid w:val="0C9F57C1"/>
    <w:rsid w:val="0C9F6CF4"/>
    <w:rsid w:val="0CA22102"/>
    <w:rsid w:val="0CA6B7D3"/>
    <w:rsid w:val="0CA6E6BA"/>
    <w:rsid w:val="0CAF487F"/>
    <w:rsid w:val="0CB03F22"/>
    <w:rsid w:val="0CB1AFFE"/>
    <w:rsid w:val="0CB31ED9"/>
    <w:rsid w:val="0CB7975E"/>
    <w:rsid w:val="0CC28B57"/>
    <w:rsid w:val="0CC66E9F"/>
    <w:rsid w:val="0CCF575E"/>
    <w:rsid w:val="0CD32A48"/>
    <w:rsid w:val="0CD55C52"/>
    <w:rsid w:val="0CD6D4B2"/>
    <w:rsid w:val="0CE4003A"/>
    <w:rsid w:val="0CE50EAD"/>
    <w:rsid w:val="0CF2F485"/>
    <w:rsid w:val="0CFBAF59"/>
    <w:rsid w:val="0CFBCDA9"/>
    <w:rsid w:val="0CFCE0BA"/>
    <w:rsid w:val="0D022D48"/>
    <w:rsid w:val="0D19C93F"/>
    <w:rsid w:val="0D19DD8C"/>
    <w:rsid w:val="0D1BAD6F"/>
    <w:rsid w:val="0D21712B"/>
    <w:rsid w:val="0D235B8F"/>
    <w:rsid w:val="0D2BB5FF"/>
    <w:rsid w:val="0D32B589"/>
    <w:rsid w:val="0D3641D3"/>
    <w:rsid w:val="0D3D6D09"/>
    <w:rsid w:val="0D3F8518"/>
    <w:rsid w:val="0D432567"/>
    <w:rsid w:val="0D47D967"/>
    <w:rsid w:val="0D48B7C7"/>
    <w:rsid w:val="0D515B07"/>
    <w:rsid w:val="0D522C3F"/>
    <w:rsid w:val="0D5BB4A8"/>
    <w:rsid w:val="0D6391EB"/>
    <w:rsid w:val="0D653F55"/>
    <w:rsid w:val="0D665FF5"/>
    <w:rsid w:val="0D691BC7"/>
    <w:rsid w:val="0D6AF700"/>
    <w:rsid w:val="0D6C57DB"/>
    <w:rsid w:val="0D6E4F8F"/>
    <w:rsid w:val="0D72B665"/>
    <w:rsid w:val="0D7963A1"/>
    <w:rsid w:val="0D79B86D"/>
    <w:rsid w:val="0D7B696B"/>
    <w:rsid w:val="0D8256E8"/>
    <w:rsid w:val="0D9D3414"/>
    <w:rsid w:val="0DA55276"/>
    <w:rsid w:val="0DAEEAD5"/>
    <w:rsid w:val="0DB476C1"/>
    <w:rsid w:val="0DB7C55E"/>
    <w:rsid w:val="0DB91183"/>
    <w:rsid w:val="0DBA5017"/>
    <w:rsid w:val="0DC06848"/>
    <w:rsid w:val="0DC5436E"/>
    <w:rsid w:val="0DCBAD46"/>
    <w:rsid w:val="0DD75312"/>
    <w:rsid w:val="0DD818A0"/>
    <w:rsid w:val="0DDAE5A9"/>
    <w:rsid w:val="0DDD107F"/>
    <w:rsid w:val="0DE9EEE6"/>
    <w:rsid w:val="0DEA1398"/>
    <w:rsid w:val="0DEC228E"/>
    <w:rsid w:val="0DEDAA35"/>
    <w:rsid w:val="0DEEE8E9"/>
    <w:rsid w:val="0DEF63EB"/>
    <w:rsid w:val="0DF3FF5B"/>
    <w:rsid w:val="0DFA54FA"/>
    <w:rsid w:val="0E07D37D"/>
    <w:rsid w:val="0E0890D0"/>
    <w:rsid w:val="0E0FE7C6"/>
    <w:rsid w:val="0E12EF69"/>
    <w:rsid w:val="0E15E350"/>
    <w:rsid w:val="0E1D683B"/>
    <w:rsid w:val="0E269B50"/>
    <w:rsid w:val="0E2E9164"/>
    <w:rsid w:val="0E30770E"/>
    <w:rsid w:val="0E31DAE6"/>
    <w:rsid w:val="0E34570E"/>
    <w:rsid w:val="0E39AF72"/>
    <w:rsid w:val="0E39FD36"/>
    <w:rsid w:val="0E3AEFDE"/>
    <w:rsid w:val="0E3B0B2F"/>
    <w:rsid w:val="0E4609F5"/>
    <w:rsid w:val="0E47A2D4"/>
    <w:rsid w:val="0E4DDDEA"/>
    <w:rsid w:val="0E51587B"/>
    <w:rsid w:val="0E58D391"/>
    <w:rsid w:val="0E5E0A62"/>
    <w:rsid w:val="0E5E84E6"/>
    <w:rsid w:val="0E6522BA"/>
    <w:rsid w:val="0E65C7E1"/>
    <w:rsid w:val="0E6DF271"/>
    <w:rsid w:val="0E747B4B"/>
    <w:rsid w:val="0E818E6C"/>
    <w:rsid w:val="0E85EFFA"/>
    <w:rsid w:val="0E894E0F"/>
    <w:rsid w:val="0E90498E"/>
    <w:rsid w:val="0E90A622"/>
    <w:rsid w:val="0E92BB01"/>
    <w:rsid w:val="0E9415FA"/>
    <w:rsid w:val="0E95CE30"/>
    <w:rsid w:val="0E9B95DA"/>
    <w:rsid w:val="0E9C9A40"/>
    <w:rsid w:val="0E9CF5B3"/>
    <w:rsid w:val="0E9D88DB"/>
    <w:rsid w:val="0EA5298A"/>
    <w:rsid w:val="0EA62FE1"/>
    <w:rsid w:val="0EB04040"/>
    <w:rsid w:val="0EC097B2"/>
    <w:rsid w:val="0EC3FA1F"/>
    <w:rsid w:val="0EC4D9BF"/>
    <w:rsid w:val="0EC7E50B"/>
    <w:rsid w:val="0ECC5A7A"/>
    <w:rsid w:val="0ED3B0B1"/>
    <w:rsid w:val="0ED87E7D"/>
    <w:rsid w:val="0EE16FFF"/>
    <w:rsid w:val="0EE277AD"/>
    <w:rsid w:val="0EE3559C"/>
    <w:rsid w:val="0EE93E27"/>
    <w:rsid w:val="0EEC1C8A"/>
    <w:rsid w:val="0EEF8F8E"/>
    <w:rsid w:val="0EF26D38"/>
    <w:rsid w:val="0EF4869F"/>
    <w:rsid w:val="0EF4C6C0"/>
    <w:rsid w:val="0EFC1376"/>
    <w:rsid w:val="0F04CA77"/>
    <w:rsid w:val="0F0C1CB7"/>
    <w:rsid w:val="0F13D721"/>
    <w:rsid w:val="0F23AA37"/>
    <w:rsid w:val="0F29EE13"/>
    <w:rsid w:val="0F2DAED7"/>
    <w:rsid w:val="0F30ADF2"/>
    <w:rsid w:val="0F3F76C1"/>
    <w:rsid w:val="0F47D0EA"/>
    <w:rsid w:val="0F4A995C"/>
    <w:rsid w:val="0F55782D"/>
    <w:rsid w:val="0F58E0B0"/>
    <w:rsid w:val="0F598C5E"/>
    <w:rsid w:val="0F5C7DC5"/>
    <w:rsid w:val="0F6828E2"/>
    <w:rsid w:val="0F70B3B1"/>
    <w:rsid w:val="0F713E1A"/>
    <w:rsid w:val="0F723AC7"/>
    <w:rsid w:val="0F761677"/>
    <w:rsid w:val="0F7BDC84"/>
    <w:rsid w:val="0F946761"/>
    <w:rsid w:val="0F967622"/>
    <w:rsid w:val="0F995331"/>
    <w:rsid w:val="0FAF7715"/>
    <w:rsid w:val="0FAFCE13"/>
    <w:rsid w:val="0FB09419"/>
    <w:rsid w:val="0FB2131E"/>
    <w:rsid w:val="0FB7E8C5"/>
    <w:rsid w:val="0FB7EC5D"/>
    <w:rsid w:val="0FBE2703"/>
    <w:rsid w:val="0FBF8C51"/>
    <w:rsid w:val="0FC3050B"/>
    <w:rsid w:val="0FC3C5AC"/>
    <w:rsid w:val="0FC618EE"/>
    <w:rsid w:val="0FC89F8E"/>
    <w:rsid w:val="0FCCEE2C"/>
    <w:rsid w:val="0FCFA96E"/>
    <w:rsid w:val="0FD0C7C5"/>
    <w:rsid w:val="0FD3DF86"/>
    <w:rsid w:val="0FD5F781"/>
    <w:rsid w:val="0FD8E85F"/>
    <w:rsid w:val="0FDAA944"/>
    <w:rsid w:val="0FDBB75D"/>
    <w:rsid w:val="0FDD0734"/>
    <w:rsid w:val="0FE18F24"/>
    <w:rsid w:val="0FE70F2E"/>
    <w:rsid w:val="0FF65107"/>
    <w:rsid w:val="0FF7AF44"/>
    <w:rsid w:val="0FFCB164"/>
    <w:rsid w:val="10013D1E"/>
    <w:rsid w:val="1008B386"/>
    <w:rsid w:val="100ABEE0"/>
    <w:rsid w:val="100CFFB8"/>
    <w:rsid w:val="10108E6A"/>
    <w:rsid w:val="1013DEA3"/>
    <w:rsid w:val="101D62BA"/>
    <w:rsid w:val="1025B844"/>
    <w:rsid w:val="102909BF"/>
    <w:rsid w:val="1030A658"/>
    <w:rsid w:val="10347105"/>
    <w:rsid w:val="103B1D72"/>
    <w:rsid w:val="103EFE4A"/>
    <w:rsid w:val="10475F5B"/>
    <w:rsid w:val="1048A0A1"/>
    <w:rsid w:val="10490905"/>
    <w:rsid w:val="10498E99"/>
    <w:rsid w:val="104B7DD1"/>
    <w:rsid w:val="104C5175"/>
    <w:rsid w:val="105C026D"/>
    <w:rsid w:val="105CEF56"/>
    <w:rsid w:val="105F71D7"/>
    <w:rsid w:val="10617D7A"/>
    <w:rsid w:val="1068FD59"/>
    <w:rsid w:val="106E8E45"/>
    <w:rsid w:val="107100EA"/>
    <w:rsid w:val="1078B0A7"/>
    <w:rsid w:val="107D4DF9"/>
    <w:rsid w:val="1083D8B9"/>
    <w:rsid w:val="1089D0C6"/>
    <w:rsid w:val="108BA153"/>
    <w:rsid w:val="1090E810"/>
    <w:rsid w:val="10A01610"/>
    <w:rsid w:val="10A71B79"/>
    <w:rsid w:val="10A8A0FE"/>
    <w:rsid w:val="10B41857"/>
    <w:rsid w:val="10B5CC5F"/>
    <w:rsid w:val="10B5D6DC"/>
    <w:rsid w:val="10B6F309"/>
    <w:rsid w:val="10BCE1B5"/>
    <w:rsid w:val="10BD2B06"/>
    <w:rsid w:val="10C17E73"/>
    <w:rsid w:val="10C57424"/>
    <w:rsid w:val="10C648B4"/>
    <w:rsid w:val="10C7BE7A"/>
    <w:rsid w:val="10C8A4DB"/>
    <w:rsid w:val="10C9DC23"/>
    <w:rsid w:val="10D504D4"/>
    <w:rsid w:val="10D6380E"/>
    <w:rsid w:val="10D66F54"/>
    <w:rsid w:val="10D75E56"/>
    <w:rsid w:val="10D94D2C"/>
    <w:rsid w:val="10DA49DF"/>
    <w:rsid w:val="10DF5EA0"/>
    <w:rsid w:val="10E5418A"/>
    <w:rsid w:val="10F13617"/>
    <w:rsid w:val="10FA8E26"/>
    <w:rsid w:val="11017C5C"/>
    <w:rsid w:val="1102359D"/>
    <w:rsid w:val="11076652"/>
    <w:rsid w:val="110B1519"/>
    <w:rsid w:val="110C69B2"/>
    <w:rsid w:val="110D95E6"/>
    <w:rsid w:val="110F7CC7"/>
    <w:rsid w:val="11142017"/>
    <w:rsid w:val="1114A899"/>
    <w:rsid w:val="112FB5A8"/>
    <w:rsid w:val="113183D8"/>
    <w:rsid w:val="1132F4FB"/>
    <w:rsid w:val="1134DE0D"/>
    <w:rsid w:val="113D3EA2"/>
    <w:rsid w:val="11444B39"/>
    <w:rsid w:val="114453F0"/>
    <w:rsid w:val="114571A1"/>
    <w:rsid w:val="114B55F5"/>
    <w:rsid w:val="114D0A53"/>
    <w:rsid w:val="114F674B"/>
    <w:rsid w:val="115ECC79"/>
    <w:rsid w:val="1161011F"/>
    <w:rsid w:val="116B12A2"/>
    <w:rsid w:val="1174153A"/>
    <w:rsid w:val="1177DF91"/>
    <w:rsid w:val="118671D8"/>
    <w:rsid w:val="119177DA"/>
    <w:rsid w:val="1194C4C3"/>
    <w:rsid w:val="119D9A15"/>
    <w:rsid w:val="11A30445"/>
    <w:rsid w:val="11A7587C"/>
    <w:rsid w:val="11AB9176"/>
    <w:rsid w:val="11ACF1D3"/>
    <w:rsid w:val="11BD8B91"/>
    <w:rsid w:val="11C8279C"/>
    <w:rsid w:val="11C940A0"/>
    <w:rsid w:val="11CF5D9B"/>
    <w:rsid w:val="11D088A5"/>
    <w:rsid w:val="11D0D772"/>
    <w:rsid w:val="11D623C4"/>
    <w:rsid w:val="11D7C058"/>
    <w:rsid w:val="11E493E3"/>
    <w:rsid w:val="11E50A22"/>
    <w:rsid w:val="11EEAFA5"/>
    <w:rsid w:val="11EF651C"/>
    <w:rsid w:val="11FA5E2C"/>
    <w:rsid w:val="11FB4701"/>
    <w:rsid w:val="11FD33C3"/>
    <w:rsid w:val="1204200B"/>
    <w:rsid w:val="1204F338"/>
    <w:rsid w:val="1206D430"/>
    <w:rsid w:val="12087A45"/>
    <w:rsid w:val="121FD8C5"/>
    <w:rsid w:val="122034B0"/>
    <w:rsid w:val="1221C5A4"/>
    <w:rsid w:val="12255FD4"/>
    <w:rsid w:val="1227AEFD"/>
    <w:rsid w:val="12281302"/>
    <w:rsid w:val="122AB9AF"/>
    <w:rsid w:val="123280C3"/>
    <w:rsid w:val="12349E74"/>
    <w:rsid w:val="123C4915"/>
    <w:rsid w:val="124DE8A3"/>
    <w:rsid w:val="12566B3E"/>
    <w:rsid w:val="1266B593"/>
    <w:rsid w:val="12680E21"/>
    <w:rsid w:val="126DD629"/>
    <w:rsid w:val="12782AB0"/>
    <w:rsid w:val="127847BB"/>
    <w:rsid w:val="127DB460"/>
    <w:rsid w:val="1281ADFE"/>
    <w:rsid w:val="1283CE82"/>
    <w:rsid w:val="1284C5C8"/>
    <w:rsid w:val="128C69B4"/>
    <w:rsid w:val="1292ADD8"/>
    <w:rsid w:val="1293717C"/>
    <w:rsid w:val="1294C68D"/>
    <w:rsid w:val="129A7BFE"/>
    <w:rsid w:val="12A069C3"/>
    <w:rsid w:val="12A24751"/>
    <w:rsid w:val="12A3EB6A"/>
    <w:rsid w:val="12A9F255"/>
    <w:rsid w:val="12AD0C02"/>
    <w:rsid w:val="12AD78DE"/>
    <w:rsid w:val="12B0244B"/>
    <w:rsid w:val="12B28A58"/>
    <w:rsid w:val="12BA69A5"/>
    <w:rsid w:val="12BE3160"/>
    <w:rsid w:val="12BF40C5"/>
    <w:rsid w:val="12C38519"/>
    <w:rsid w:val="12C667DB"/>
    <w:rsid w:val="12D37C68"/>
    <w:rsid w:val="12D5F70C"/>
    <w:rsid w:val="12D66025"/>
    <w:rsid w:val="12E13375"/>
    <w:rsid w:val="12E30FF7"/>
    <w:rsid w:val="12E5CEC8"/>
    <w:rsid w:val="12E68ACA"/>
    <w:rsid w:val="12EC3536"/>
    <w:rsid w:val="12ED1D71"/>
    <w:rsid w:val="12F27155"/>
    <w:rsid w:val="12F2851E"/>
    <w:rsid w:val="12F4DE1D"/>
    <w:rsid w:val="12FB2ABF"/>
    <w:rsid w:val="12FF9130"/>
    <w:rsid w:val="13013E8D"/>
    <w:rsid w:val="13014B65"/>
    <w:rsid w:val="1303A2D5"/>
    <w:rsid w:val="13068153"/>
    <w:rsid w:val="130AF4BD"/>
    <w:rsid w:val="1315A13D"/>
    <w:rsid w:val="131B0F99"/>
    <w:rsid w:val="13272BA0"/>
    <w:rsid w:val="132C6942"/>
    <w:rsid w:val="132E7A16"/>
    <w:rsid w:val="1334F80D"/>
    <w:rsid w:val="133B0AA2"/>
    <w:rsid w:val="133FF2A8"/>
    <w:rsid w:val="13426472"/>
    <w:rsid w:val="134B433C"/>
    <w:rsid w:val="13532DA8"/>
    <w:rsid w:val="135494CA"/>
    <w:rsid w:val="135672E0"/>
    <w:rsid w:val="1357201E"/>
    <w:rsid w:val="1358AF25"/>
    <w:rsid w:val="1362F022"/>
    <w:rsid w:val="13658561"/>
    <w:rsid w:val="13751E29"/>
    <w:rsid w:val="1375ACD0"/>
    <w:rsid w:val="13790E26"/>
    <w:rsid w:val="137FDB26"/>
    <w:rsid w:val="1388BD75"/>
    <w:rsid w:val="138E38C4"/>
    <w:rsid w:val="13915CEA"/>
    <w:rsid w:val="1397B9BB"/>
    <w:rsid w:val="1398B5B5"/>
    <w:rsid w:val="139D9627"/>
    <w:rsid w:val="139FDA98"/>
    <w:rsid w:val="13A589E1"/>
    <w:rsid w:val="13A8EFBC"/>
    <w:rsid w:val="13A9A15F"/>
    <w:rsid w:val="13AD64E7"/>
    <w:rsid w:val="13AF64F2"/>
    <w:rsid w:val="13B39F4C"/>
    <w:rsid w:val="13B67A07"/>
    <w:rsid w:val="13B73A29"/>
    <w:rsid w:val="13B7BC43"/>
    <w:rsid w:val="13BA8641"/>
    <w:rsid w:val="13C5D285"/>
    <w:rsid w:val="13CAB2FB"/>
    <w:rsid w:val="13CB100B"/>
    <w:rsid w:val="13D070F9"/>
    <w:rsid w:val="13D86CF9"/>
    <w:rsid w:val="13D9CDDB"/>
    <w:rsid w:val="13DAF0EB"/>
    <w:rsid w:val="13DF2055"/>
    <w:rsid w:val="13E13A8C"/>
    <w:rsid w:val="13E1A8C5"/>
    <w:rsid w:val="13E9BAC2"/>
    <w:rsid w:val="13EB2922"/>
    <w:rsid w:val="13EF6BCC"/>
    <w:rsid w:val="13F215E4"/>
    <w:rsid w:val="13F2A06E"/>
    <w:rsid w:val="13F82FA1"/>
    <w:rsid w:val="13F9475F"/>
    <w:rsid w:val="13FA3620"/>
    <w:rsid w:val="1400857B"/>
    <w:rsid w:val="140163A6"/>
    <w:rsid w:val="1403DBF0"/>
    <w:rsid w:val="141A1E8C"/>
    <w:rsid w:val="141DB1F4"/>
    <w:rsid w:val="14215CB4"/>
    <w:rsid w:val="14231EDD"/>
    <w:rsid w:val="142A3C72"/>
    <w:rsid w:val="142CD199"/>
    <w:rsid w:val="143121E6"/>
    <w:rsid w:val="1444BD70"/>
    <w:rsid w:val="14465482"/>
    <w:rsid w:val="144747D2"/>
    <w:rsid w:val="14486992"/>
    <w:rsid w:val="144E0B1C"/>
    <w:rsid w:val="145309F4"/>
    <w:rsid w:val="1454001A"/>
    <w:rsid w:val="1454A9AB"/>
    <w:rsid w:val="1455ACA3"/>
    <w:rsid w:val="145964AA"/>
    <w:rsid w:val="145B465F"/>
    <w:rsid w:val="14649B6D"/>
    <w:rsid w:val="147164EB"/>
    <w:rsid w:val="147F78ED"/>
    <w:rsid w:val="1486F854"/>
    <w:rsid w:val="148972FB"/>
    <w:rsid w:val="148F4FD5"/>
    <w:rsid w:val="149310B8"/>
    <w:rsid w:val="14953C9C"/>
    <w:rsid w:val="149C5082"/>
    <w:rsid w:val="14A23D67"/>
    <w:rsid w:val="14AF1890"/>
    <w:rsid w:val="14AF6FD8"/>
    <w:rsid w:val="14B1E144"/>
    <w:rsid w:val="14B96D0E"/>
    <w:rsid w:val="14C55117"/>
    <w:rsid w:val="14C74652"/>
    <w:rsid w:val="14C794FB"/>
    <w:rsid w:val="14D46DEA"/>
    <w:rsid w:val="14D9524C"/>
    <w:rsid w:val="14E9BE83"/>
    <w:rsid w:val="14EC4A0D"/>
    <w:rsid w:val="14EE271F"/>
    <w:rsid w:val="14F46FFF"/>
    <w:rsid w:val="14FB2C29"/>
    <w:rsid w:val="14FD3172"/>
    <w:rsid w:val="14FF8A25"/>
    <w:rsid w:val="150600C2"/>
    <w:rsid w:val="150ECB4A"/>
    <w:rsid w:val="1510A16C"/>
    <w:rsid w:val="15185B59"/>
    <w:rsid w:val="15189F07"/>
    <w:rsid w:val="152175F2"/>
    <w:rsid w:val="1521F93D"/>
    <w:rsid w:val="1523B299"/>
    <w:rsid w:val="1526A74B"/>
    <w:rsid w:val="1529F61B"/>
    <w:rsid w:val="152C5561"/>
    <w:rsid w:val="152D2B01"/>
    <w:rsid w:val="153A00E5"/>
    <w:rsid w:val="153BBD88"/>
    <w:rsid w:val="1545201A"/>
    <w:rsid w:val="154A4FB6"/>
    <w:rsid w:val="154B64F6"/>
    <w:rsid w:val="154CA304"/>
    <w:rsid w:val="155179E5"/>
    <w:rsid w:val="15568274"/>
    <w:rsid w:val="1566101E"/>
    <w:rsid w:val="1567AADE"/>
    <w:rsid w:val="156B79D2"/>
    <w:rsid w:val="157353DD"/>
    <w:rsid w:val="1576BCFA"/>
    <w:rsid w:val="157EA38F"/>
    <w:rsid w:val="157FED09"/>
    <w:rsid w:val="1584C7FA"/>
    <w:rsid w:val="15887A5D"/>
    <w:rsid w:val="1589376E"/>
    <w:rsid w:val="1594B93F"/>
    <w:rsid w:val="1596D27D"/>
    <w:rsid w:val="159880C8"/>
    <w:rsid w:val="1599DC4E"/>
    <w:rsid w:val="1599EB81"/>
    <w:rsid w:val="159A02C2"/>
    <w:rsid w:val="159E9758"/>
    <w:rsid w:val="15A0F362"/>
    <w:rsid w:val="15A26F05"/>
    <w:rsid w:val="15A82726"/>
    <w:rsid w:val="15ADCA7B"/>
    <w:rsid w:val="15B8D0CB"/>
    <w:rsid w:val="15B8E02B"/>
    <w:rsid w:val="15B9B041"/>
    <w:rsid w:val="15C11803"/>
    <w:rsid w:val="15C61A15"/>
    <w:rsid w:val="15CC8205"/>
    <w:rsid w:val="15D160EC"/>
    <w:rsid w:val="15E57AE7"/>
    <w:rsid w:val="15EA1182"/>
    <w:rsid w:val="15EE8AB1"/>
    <w:rsid w:val="15EFA1B0"/>
    <w:rsid w:val="15F0FCED"/>
    <w:rsid w:val="15F52B55"/>
    <w:rsid w:val="15FC8BE8"/>
    <w:rsid w:val="1603D362"/>
    <w:rsid w:val="160A8733"/>
    <w:rsid w:val="160ADCA3"/>
    <w:rsid w:val="160EAB4F"/>
    <w:rsid w:val="160FE6A7"/>
    <w:rsid w:val="161C97AB"/>
    <w:rsid w:val="161E025D"/>
    <w:rsid w:val="162B061A"/>
    <w:rsid w:val="1632466F"/>
    <w:rsid w:val="163364BC"/>
    <w:rsid w:val="163E288E"/>
    <w:rsid w:val="16479D03"/>
    <w:rsid w:val="164909DC"/>
    <w:rsid w:val="165206E7"/>
    <w:rsid w:val="1658C0A0"/>
    <w:rsid w:val="165A1736"/>
    <w:rsid w:val="165DF25D"/>
    <w:rsid w:val="165FD1EF"/>
    <w:rsid w:val="16648C09"/>
    <w:rsid w:val="16654681"/>
    <w:rsid w:val="1674E587"/>
    <w:rsid w:val="167A56C5"/>
    <w:rsid w:val="167AFD70"/>
    <w:rsid w:val="16887DEF"/>
    <w:rsid w:val="168C966C"/>
    <w:rsid w:val="168DD9AC"/>
    <w:rsid w:val="16936591"/>
    <w:rsid w:val="16937809"/>
    <w:rsid w:val="169D733A"/>
    <w:rsid w:val="169E8EBB"/>
    <w:rsid w:val="16A16A6E"/>
    <w:rsid w:val="16AAAD52"/>
    <w:rsid w:val="16ADB882"/>
    <w:rsid w:val="16B28458"/>
    <w:rsid w:val="16B6EAE3"/>
    <w:rsid w:val="16B75375"/>
    <w:rsid w:val="16BF1FD9"/>
    <w:rsid w:val="16C293A5"/>
    <w:rsid w:val="16C54CD4"/>
    <w:rsid w:val="16C71C0A"/>
    <w:rsid w:val="16C97017"/>
    <w:rsid w:val="16D24D5D"/>
    <w:rsid w:val="16E33B0B"/>
    <w:rsid w:val="16E8988E"/>
    <w:rsid w:val="16E8AC51"/>
    <w:rsid w:val="16EA70FA"/>
    <w:rsid w:val="16EEC3C5"/>
    <w:rsid w:val="16F8065B"/>
    <w:rsid w:val="16F91663"/>
    <w:rsid w:val="1702B4D6"/>
    <w:rsid w:val="1707A248"/>
    <w:rsid w:val="170D4F4A"/>
    <w:rsid w:val="170E9438"/>
    <w:rsid w:val="17151047"/>
    <w:rsid w:val="1715CB17"/>
    <w:rsid w:val="171FD162"/>
    <w:rsid w:val="17233DBB"/>
    <w:rsid w:val="17263A70"/>
    <w:rsid w:val="172AA12B"/>
    <w:rsid w:val="172CD2F1"/>
    <w:rsid w:val="1737F552"/>
    <w:rsid w:val="1739ABCC"/>
    <w:rsid w:val="1739E44A"/>
    <w:rsid w:val="173ADC01"/>
    <w:rsid w:val="1740E3BF"/>
    <w:rsid w:val="1749A251"/>
    <w:rsid w:val="1756ABAD"/>
    <w:rsid w:val="17609214"/>
    <w:rsid w:val="1761F6C2"/>
    <w:rsid w:val="17690E0E"/>
    <w:rsid w:val="176DBC9B"/>
    <w:rsid w:val="176E0055"/>
    <w:rsid w:val="17729DEC"/>
    <w:rsid w:val="177344DA"/>
    <w:rsid w:val="17772D85"/>
    <w:rsid w:val="177E5D4E"/>
    <w:rsid w:val="178238FE"/>
    <w:rsid w:val="17831BF5"/>
    <w:rsid w:val="178399DA"/>
    <w:rsid w:val="17875126"/>
    <w:rsid w:val="178B7EF9"/>
    <w:rsid w:val="178E8F66"/>
    <w:rsid w:val="179D9612"/>
    <w:rsid w:val="17A26F4F"/>
    <w:rsid w:val="17A2C9B0"/>
    <w:rsid w:val="17A95011"/>
    <w:rsid w:val="17ADA6E4"/>
    <w:rsid w:val="17B94789"/>
    <w:rsid w:val="17BECDB1"/>
    <w:rsid w:val="17CE770A"/>
    <w:rsid w:val="17CFA0F7"/>
    <w:rsid w:val="17DA4064"/>
    <w:rsid w:val="17DC8082"/>
    <w:rsid w:val="17E24593"/>
    <w:rsid w:val="17E26E1B"/>
    <w:rsid w:val="17E5A3BA"/>
    <w:rsid w:val="17E600C2"/>
    <w:rsid w:val="17E791F8"/>
    <w:rsid w:val="17E7B1F6"/>
    <w:rsid w:val="17E82A7B"/>
    <w:rsid w:val="17E985D9"/>
    <w:rsid w:val="17F39E43"/>
    <w:rsid w:val="17FBFD66"/>
    <w:rsid w:val="17FF58A3"/>
    <w:rsid w:val="1801A5DF"/>
    <w:rsid w:val="180A9CD8"/>
    <w:rsid w:val="180DAD54"/>
    <w:rsid w:val="180F7B89"/>
    <w:rsid w:val="18189B97"/>
    <w:rsid w:val="1819E86B"/>
    <w:rsid w:val="181E3130"/>
    <w:rsid w:val="181FAF6E"/>
    <w:rsid w:val="1823F93B"/>
    <w:rsid w:val="182884CB"/>
    <w:rsid w:val="182BBD78"/>
    <w:rsid w:val="182E060F"/>
    <w:rsid w:val="1832F6BF"/>
    <w:rsid w:val="1838DA11"/>
    <w:rsid w:val="183FC09D"/>
    <w:rsid w:val="1847F6E6"/>
    <w:rsid w:val="184AFEEF"/>
    <w:rsid w:val="1856F75F"/>
    <w:rsid w:val="185AFDF5"/>
    <w:rsid w:val="185B4761"/>
    <w:rsid w:val="185C71DD"/>
    <w:rsid w:val="185DA114"/>
    <w:rsid w:val="185F4D7B"/>
    <w:rsid w:val="1861312C"/>
    <w:rsid w:val="186AAACD"/>
    <w:rsid w:val="186C4944"/>
    <w:rsid w:val="186E4CDD"/>
    <w:rsid w:val="1872F67F"/>
    <w:rsid w:val="187A33C7"/>
    <w:rsid w:val="187A620D"/>
    <w:rsid w:val="1884FE78"/>
    <w:rsid w:val="18850AF0"/>
    <w:rsid w:val="18881E14"/>
    <w:rsid w:val="188F1D74"/>
    <w:rsid w:val="1890A832"/>
    <w:rsid w:val="18916A62"/>
    <w:rsid w:val="1891B0FA"/>
    <w:rsid w:val="189C70F6"/>
    <w:rsid w:val="189CFF9A"/>
    <w:rsid w:val="189F3157"/>
    <w:rsid w:val="18A384A7"/>
    <w:rsid w:val="18AC726E"/>
    <w:rsid w:val="18ADF828"/>
    <w:rsid w:val="18B1A7F9"/>
    <w:rsid w:val="18B9D163"/>
    <w:rsid w:val="18C2E733"/>
    <w:rsid w:val="18C44D45"/>
    <w:rsid w:val="18C7CD11"/>
    <w:rsid w:val="18CA723B"/>
    <w:rsid w:val="18D1FF4B"/>
    <w:rsid w:val="18D485E6"/>
    <w:rsid w:val="18D58238"/>
    <w:rsid w:val="18D6B1D8"/>
    <w:rsid w:val="18D9AC28"/>
    <w:rsid w:val="18DB883E"/>
    <w:rsid w:val="18DD24A5"/>
    <w:rsid w:val="18E18943"/>
    <w:rsid w:val="18E1ED4F"/>
    <w:rsid w:val="18E216FB"/>
    <w:rsid w:val="18EC59FA"/>
    <w:rsid w:val="18F2DB30"/>
    <w:rsid w:val="18F518B7"/>
    <w:rsid w:val="18F5FB82"/>
    <w:rsid w:val="18FB41D0"/>
    <w:rsid w:val="18FC1A97"/>
    <w:rsid w:val="18FE90D4"/>
    <w:rsid w:val="1905BBE9"/>
    <w:rsid w:val="1915E3B7"/>
    <w:rsid w:val="191A62C5"/>
    <w:rsid w:val="191AF401"/>
    <w:rsid w:val="193AA4BF"/>
    <w:rsid w:val="193B27AB"/>
    <w:rsid w:val="193C8694"/>
    <w:rsid w:val="1940E64E"/>
    <w:rsid w:val="1946CA74"/>
    <w:rsid w:val="1949C4C4"/>
    <w:rsid w:val="194B9CCD"/>
    <w:rsid w:val="194D6CCD"/>
    <w:rsid w:val="195073D9"/>
    <w:rsid w:val="19645F54"/>
    <w:rsid w:val="196E237E"/>
    <w:rsid w:val="19723B82"/>
    <w:rsid w:val="1974F212"/>
    <w:rsid w:val="1977F836"/>
    <w:rsid w:val="19783C21"/>
    <w:rsid w:val="197F5A8B"/>
    <w:rsid w:val="1985034D"/>
    <w:rsid w:val="1985BC0A"/>
    <w:rsid w:val="1989978D"/>
    <w:rsid w:val="198F9567"/>
    <w:rsid w:val="19957619"/>
    <w:rsid w:val="199E35B7"/>
    <w:rsid w:val="199F37FF"/>
    <w:rsid w:val="19A00A5F"/>
    <w:rsid w:val="19A0F1D5"/>
    <w:rsid w:val="19A4A43C"/>
    <w:rsid w:val="19A70D10"/>
    <w:rsid w:val="19A9B914"/>
    <w:rsid w:val="19AC5CE5"/>
    <w:rsid w:val="19AE83A6"/>
    <w:rsid w:val="19B17200"/>
    <w:rsid w:val="19B4B238"/>
    <w:rsid w:val="19CB29DA"/>
    <w:rsid w:val="19CEE755"/>
    <w:rsid w:val="19D24196"/>
    <w:rsid w:val="19D2EC65"/>
    <w:rsid w:val="19D40C28"/>
    <w:rsid w:val="19D5AD09"/>
    <w:rsid w:val="19D72BEC"/>
    <w:rsid w:val="19E036CE"/>
    <w:rsid w:val="19E2744D"/>
    <w:rsid w:val="19E43D8C"/>
    <w:rsid w:val="19EA21CF"/>
    <w:rsid w:val="19EA8F99"/>
    <w:rsid w:val="19F18981"/>
    <w:rsid w:val="19F95037"/>
    <w:rsid w:val="1A0240F7"/>
    <w:rsid w:val="1A0F0D89"/>
    <w:rsid w:val="1A148BEB"/>
    <w:rsid w:val="1A15076C"/>
    <w:rsid w:val="1A2E6069"/>
    <w:rsid w:val="1A3278C4"/>
    <w:rsid w:val="1A33BEC6"/>
    <w:rsid w:val="1A350E7C"/>
    <w:rsid w:val="1A360126"/>
    <w:rsid w:val="1A44A8BA"/>
    <w:rsid w:val="1A4F05AF"/>
    <w:rsid w:val="1A50C519"/>
    <w:rsid w:val="1A5D036F"/>
    <w:rsid w:val="1A64A948"/>
    <w:rsid w:val="1A65A63D"/>
    <w:rsid w:val="1A6E3395"/>
    <w:rsid w:val="1A7C11CD"/>
    <w:rsid w:val="1A80028A"/>
    <w:rsid w:val="1A80A5BA"/>
    <w:rsid w:val="1A82EC84"/>
    <w:rsid w:val="1A8911B2"/>
    <w:rsid w:val="1A8F964A"/>
    <w:rsid w:val="1A983EBA"/>
    <w:rsid w:val="1AA0C49C"/>
    <w:rsid w:val="1AA5097A"/>
    <w:rsid w:val="1AA8ED8D"/>
    <w:rsid w:val="1AAE347D"/>
    <w:rsid w:val="1AB5A46A"/>
    <w:rsid w:val="1ABA847B"/>
    <w:rsid w:val="1ABC584D"/>
    <w:rsid w:val="1ABCCB40"/>
    <w:rsid w:val="1AC02181"/>
    <w:rsid w:val="1AC12E20"/>
    <w:rsid w:val="1AC7AF33"/>
    <w:rsid w:val="1AC9F697"/>
    <w:rsid w:val="1ACE763E"/>
    <w:rsid w:val="1ADB1ECC"/>
    <w:rsid w:val="1ADC6681"/>
    <w:rsid w:val="1AE496FA"/>
    <w:rsid w:val="1AE4B7CD"/>
    <w:rsid w:val="1AE67768"/>
    <w:rsid w:val="1AE6F990"/>
    <w:rsid w:val="1AE8E930"/>
    <w:rsid w:val="1AEBC920"/>
    <w:rsid w:val="1AEC16D9"/>
    <w:rsid w:val="1AF339BD"/>
    <w:rsid w:val="1AF92106"/>
    <w:rsid w:val="1AFC99C3"/>
    <w:rsid w:val="1AFDCDDA"/>
    <w:rsid w:val="1AFE8D0C"/>
    <w:rsid w:val="1AFED739"/>
    <w:rsid w:val="1B04FB91"/>
    <w:rsid w:val="1B0602E9"/>
    <w:rsid w:val="1B07252C"/>
    <w:rsid w:val="1B095144"/>
    <w:rsid w:val="1B0A460B"/>
    <w:rsid w:val="1B0CE3A9"/>
    <w:rsid w:val="1B12437D"/>
    <w:rsid w:val="1B14830A"/>
    <w:rsid w:val="1B15B307"/>
    <w:rsid w:val="1B16590C"/>
    <w:rsid w:val="1B172106"/>
    <w:rsid w:val="1B19419F"/>
    <w:rsid w:val="1B1C9403"/>
    <w:rsid w:val="1B1DE13B"/>
    <w:rsid w:val="1B1E4C4C"/>
    <w:rsid w:val="1B21B18F"/>
    <w:rsid w:val="1B232F9F"/>
    <w:rsid w:val="1B270005"/>
    <w:rsid w:val="1B29839B"/>
    <w:rsid w:val="1B34E1DE"/>
    <w:rsid w:val="1B3A4701"/>
    <w:rsid w:val="1B43D1D0"/>
    <w:rsid w:val="1B44C0C9"/>
    <w:rsid w:val="1B46977B"/>
    <w:rsid w:val="1B46DC48"/>
    <w:rsid w:val="1B4A6DAB"/>
    <w:rsid w:val="1B4E56F5"/>
    <w:rsid w:val="1B4EFC40"/>
    <w:rsid w:val="1B4FAD70"/>
    <w:rsid w:val="1B5A6863"/>
    <w:rsid w:val="1B63C3CD"/>
    <w:rsid w:val="1B65C76D"/>
    <w:rsid w:val="1B66A4CA"/>
    <w:rsid w:val="1B68F5B4"/>
    <w:rsid w:val="1B6DC4C7"/>
    <w:rsid w:val="1B6DE908"/>
    <w:rsid w:val="1B6E03CB"/>
    <w:rsid w:val="1B74968B"/>
    <w:rsid w:val="1B792D71"/>
    <w:rsid w:val="1B7A16B2"/>
    <w:rsid w:val="1B7FCB4F"/>
    <w:rsid w:val="1B80901E"/>
    <w:rsid w:val="1B844DC9"/>
    <w:rsid w:val="1B863FB6"/>
    <w:rsid w:val="1B8A91BF"/>
    <w:rsid w:val="1B8B80FB"/>
    <w:rsid w:val="1B91F696"/>
    <w:rsid w:val="1B9316E3"/>
    <w:rsid w:val="1B982F11"/>
    <w:rsid w:val="1B99D467"/>
    <w:rsid w:val="1B9F07A5"/>
    <w:rsid w:val="1B9F0BCE"/>
    <w:rsid w:val="1BA7E6E8"/>
    <w:rsid w:val="1BAB0519"/>
    <w:rsid w:val="1BB13881"/>
    <w:rsid w:val="1BB464E9"/>
    <w:rsid w:val="1BB4F012"/>
    <w:rsid w:val="1BB6B41A"/>
    <w:rsid w:val="1BB7B5AD"/>
    <w:rsid w:val="1BC7229F"/>
    <w:rsid w:val="1BD16675"/>
    <w:rsid w:val="1BD63AE2"/>
    <w:rsid w:val="1BDA7C21"/>
    <w:rsid w:val="1BDB00BA"/>
    <w:rsid w:val="1BE8B625"/>
    <w:rsid w:val="1BECA054"/>
    <w:rsid w:val="1BFF7399"/>
    <w:rsid w:val="1C002228"/>
    <w:rsid w:val="1C016AAA"/>
    <w:rsid w:val="1C0227FC"/>
    <w:rsid w:val="1C0D5BA5"/>
    <w:rsid w:val="1C0F8C89"/>
    <w:rsid w:val="1C11136B"/>
    <w:rsid w:val="1C164FB8"/>
    <w:rsid w:val="1C240B7F"/>
    <w:rsid w:val="1C2B2736"/>
    <w:rsid w:val="1C2BBD3F"/>
    <w:rsid w:val="1C30BDFC"/>
    <w:rsid w:val="1C310BEF"/>
    <w:rsid w:val="1C313FB4"/>
    <w:rsid w:val="1C321DBD"/>
    <w:rsid w:val="1C34E566"/>
    <w:rsid w:val="1C370007"/>
    <w:rsid w:val="1C3AD85C"/>
    <w:rsid w:val="1C3EF947"/>
    <w:rsid w:val="1C430CD8"/>
    <w:rsid w:val="1C45EB85"/>
    <w:rsid w:val="1C46EC07"/>
    <w:rsid w:val="1C4C1EAA"/>
    <w:rsid w:val="1C4C32C3"/>
    <w:rsid w:val="1C4C9C0C"/>
    <w:rsid w:val="1C520817"/>
    <w:rsid w:val="1C532DB8"/>
    <w:rsid w:val="1C5524E3"/>
    <w:rsid w:val="1C5A285A"/>
    <w:rsid w:val="1C610A08"/>
    <w:rsid w:val="1C63EA5C"/>
    <w:rsid w:val="1C6BF2FA"/>
    <w:rsid w:val="1C6DB730"/>
    <w:rsid w:val="1C7327E3"/>
    <w:rsid w:val="1C75585E"/>
    <w:rsid w:val="1C7C798A"/>
    <w:rsid w:val="1C7FCF09"/>
    <w:rsid w:val="1C838FE4"/>
    <w:rsid w:val="1C85BE3B"/>
    <w:rsid w:val="1C874180"/>
    <w:rsid w:val="1C8AA5D9"/>
    <w:rsid w:val="1C8D8720"/>
    <w:rsid w:val="1C947F3B"/>
    <w:rsid w:val="1C99029A"/>
    <w:rsid w:val="1C99BDA6"/>
    <w:rsid w:val="1C9D098F"/>
    <w:rsid w:val="1CA5A6AC"/>
    <w:rsid w:val="1CA6B5C5"/>
    <w:rsid w:val="1CAEF513"/>
    <w:rsid w:val="1CBF03B5"/>
    <w:rsid w:val="1CC0C3DA"/>
    <w:rsid w:val="1CC2A703"/>
    <w:rsid w:val="1CC390F1"/>
    <w:rsid w:val="1CCD9AA6"/>
    <w:rsid w:val="1CD4A481"/>
    <w:rsid w:val="1CEFB243"/>
    <w:rsid w:val="1CF1689C"/>
    <w:rsid w:val="1CF3D791"/>
    <w:rsid w:val="1CF54BCE"/>
    <w:rsid w:val="1CF60C52"/>
    <w:rsid w:val="1CFB674D"/>
    <w:rsid w:val="1CFE0B47"/>
    <w:rsid w:val="1CFE35C3"/>
    <w:rsid w:val="1D054A64"/>
    <w:rsid w:val="1D0EF729"/>
    <w:rsid w:val="1D16B296"/>
    <w:rsid w:val="1D17E6BD"/>
    <w:rsid w:val="1D1AA5D4"/>
    <w:rsid w:val="1D26A6F2"/>
    <w:rsid w:val="1D2AE661"/>
    <w:rsid w:val="1D2CD127"/>
    <w:rsid w:val="1D2D8723"/>
    <w:rsid w:val="1D36CC5D"/>
    <w:rsid w:val="1D376C38"/>
    <w:rsid w:val="1D37AB34"/>
    <w:rsid w:val="1D39F26E"/>
    <w:rsid w:val="1D3C8A8B"/>
    <w:rsid w:val="1D3FDE76"/>
    <w:rsid w:val="1D40609A"/>
    <w:rsid w:val="1D51279F"/>
    <w:rsid w:val="1D5511FE"/>
    <w:rsid w:val="1D57D73B"/>
    <w:rsid w:val="1D58D9EE"/>
    <w:rsid w:val="1D62595E"/>
    <w:rsid w:val="1D62A22F"/>
    <w:rsid w:val="1D6767A0"/>
    <w:rsid w:val="1D67F5D8"/>
    <w:rsid w:val="1D6BC392"/>
    <w:rsid w:val="1D6F132D"/>
    <w:rsid w:val="1D755D8D"/>
    <w:rsid w:val="1D7B5B77"/>
    <w:rsid w:val="1D7C6562"/>
    <w:rsid w:val="1D7D689C"/>
    <w:rsid w:val="1D814BF6"/>
    <w:rsid w:val="1D83879F"/>
    <w:rsid w:val="1D84855C"/>
    <w:rsid w:val="1D94E095"/>
    <w:rsid w:val="1D977608"/>
    <w:rsid w:val="1D9851CE"/>
    <w:rsid w:val="1D9B9AB4"/>
    <w:rsid w:val="1D9BB54F"/>
    <w:rsid w:val="1DA099EF"/>
    <w:rsid w:val="1DA188A9"/>
    <w:rsid w:val="1DA34E48"/>
    <w:rsid w:val="1DA84BB7"/>
    <w:rsid w:val="1DAAA69F"/>
    <w:rsid w:val="1DAB3DA0"/>
    <w:rsid w:val="1DAC9831"/>
    <w:rsid w:val="1DAF256C"/>
    <w:rsid w:val="1DAFC04C"/>
    <w:rsid w:val="1DB06682"/>
    <w:rsid w:val="1DBE9937"/>
    <w:rsid w:val="1DC1E0FD"/>
    <w:rsid w:val="1DD0D2D7"/>
    <w:rsid w:val="1DD0F464"/>
    <w:rsid w:val="1DDB7018"/>
    <w:rsid w:val="1DDD125C"/>
    <w:rsid w:val="1DEC83FE"/>
    <w:rsid w:val="1DF6D80D"/>
    <w:rsid w:val="1DF98E47"/>
    <w:rsid w:val="1DFDB5BE"/>
    <w:rsid w:val="1E0339B9"/>
    <w:rsid w:val="1E0769C7"/>
    <w:rsid w:val="1E07B354"/>
    <w:rsid w:val="1E0A58CC"/>
    <w:rsid w:val="1E13BF6B"/>
    <w:rsid w:val="1E165F97"/>
    <w:rsid w:val="1E1C4B6F"/>
    <w:rsid w:val="1E206581"/>
    <w:rsid w:val="1E32C4CD"/>
    <w:rsid w:val="1E3BC239"/>
    <w:rsid w:val="1E3C74A6"/>
    <w:rsid w:val="1E3D98C7"/>
    <w:rsid w:val="1E406687"/>
    <w:rsid w:val="1E40FFC8"/>
    <w:rsid w:val="1E44F4D6"/>
    <w:rsid w:val="1E476427"/>
    <w:rsid w:val="1E4AAE87"/>
    <w:rsid w:val="1E4B30D0"/>
    <w:rsid w:val="1E4DC575"/>
    <w:rsid w:val="1E59A52F"/>
    <w:rsid w:val="1E5AE46A"/>
    <w:rsid w:val="1E62355B"/>
    <w:rsid w:val="1E634BD1"/>
    <w:rsid w:val="1E70EDAE"/>
    <w:rsid w:val="1E77E712"/>
    <w:rsid w:val="1E7A2325"/>
    <w:rsid w:val="1E7B08E6"/>
    <w:rsid w:val="1E7CC376"/>
    <w:rsid w:val="1E7F0BAF"/>
    <w:rsid w:val="1E89F08B"/>
    <w:rsid w:val="1E8A7F7B"/>
    <w:rsid w:val="1E8D0F3D"/>
    <w:rsid w:val="1E91E92C"/>
    <w:rsid w:val="1E98F939"/>
    <w:rsid w:val="1E9968D1"/>
    <w:rsid w:val="1EA0DACC"/>
    <w:rsid w:val="1EA41D49"/>
    <w:rsid w:val="1EA4FC62"/>
    <w:rsid w:val="1EA51EA4"/>
    <w:rsid w:val="1EA96D01"/>
    <w:rsid w:val="1EAD963B"/>
    <w:rsid w:val="1EAEA28F"/>
    <w:rsid w:val="1EB4C13D"/>
    <w:rsid w:val="1EBAD9A3"/>
    <w:rsid w:val="1EBBC3EC"/>
    <w:rsid w:val="1EBC7581"/>
    <w:rsid w:val="1EBEA0B9"/>
    <w:rsid w:val="1EC0824B"/>
    <w:rsid w:val="1EC0C2F5"/>
    <w:rsid w:val="1ECE95BE"/>
    <w:rsid w:val="1ED09700"/>
    <w:rsid w:val="1ED22E75"/>
    <w:rsid w:val="1ED44FE5"/>
    <w:rsid w:val="1ED628BE"/>
    <w:rsid w:val="1ED86082"/>
    <w:rsid w:val="1EDC24DE"/>
    <w:rsid w:val="1EDDCC04"/>
    <w:rsid w:val="1EE0E7CA"/>
    <w:rsid w:val="1EE842E5"/>
    <w:rsid w:val="1EF193B5"/>
    <w:rsid w:val="1F12E360"/>
    <w:rsid w:val="1F1F6903"/>
    <w:rsid w:val="1F200375"/>
    <w:rsid w:val="1F2BB57B"/>
    <w:rsid w:val="1F2D3478"/>
    <w:rsid w:val="1F2E8179"/>
    <w:rsid w:val="1F39344D"/>
    <w:rsid w:val="1F4262C0"/>
    <w:rsid w:val="1F488F33"/>
    <w:rsid w:val="1F4A4E14"/>
    <w:rsid w:val="1F4D529C"/>
    <w:rsid w:val="1F567088"/>
    <w:rsid w:val="1F57FF6E"/>
    <w:rsid w:val="1F58381C"/>
    <w:rsid w:val="1F59A4AB"/>
    <w:rsid w:val="1F65AD0E"/>
    <w:rsid w:val="1F682E82"/>
    <w:rsid w:val="1F6C362A"/>
    <w:rsid w:val="1F6C8C71"/>
    <w:rsid w:val="1F724567"/>
    <w:rsid w:val="1F7298C4"/>
    <w:rsid w:val="1F766D2D"/>
    <w:rsid w:val="1F7ACD0B"/>
    <w:rsid w:val="1F7C2E42"/>
    <w:rsid w:val="1F852CA7"/>
    <w:rsid w:val="1F86581B"/>
    <w:rsid w:val="1F8891CD"/>
    <w:rsid w:val="1F88E9BB"/>
    <w:rsid w:val="1F8B4A84"/>
    <w:rsid w:val="1F8CCBEB"/>
    <w:rsid w:val="1F90F6E0"/>
    <w:rsid w:val="1F9A19ED"/>
    <w:rsid w:val="1FA05109"/>
    <w:rsid w:val="1FA5F41B"/>
    <w:rsid w:val="1FA8A728"/>
    <w:rsid w:val="1FA9B852"/>
    <w:rsid w:val="1FAD21ED"/>
    <w:rsid w:val="1FB208AF"/>
    <w:rsid w:val="1FB38D7A"/>
    <w:rsid w:val="1FB58EAD"/>
    <w:rsid w:val="1FB690F8"/>
    <w:rsid w:val="1FB7AB3C"/>
    <w:rsid w:val="1FB7B322"/>
    <w:rsid w:val="1FBC0D88"/>
    <w:rsid w:val="1FBCFA00"/>
    <w:rsid w:val="1FC7C78D"/>
    <w:rsid w:val="1FCA4602"/>
    <w:rsid w:val="1FCB1884"/>
    <w:rsid w:val="1FCC6516"/>
    <w:rsid w:val="1FCFBB02"/>
    <w:rsid w:val="1FD5ABD0"/>
    <w:rsid w:val="1FD60D74"/>
    <w:rsid w:val="1FDDFE9E"/>
    <w:rsid w:val="1FDEDCC7"/>
    <w:rsid w:val="1FE24327"/>
    <w:rsid w:val="1FE3A641"/>
    <w:rsid w:val="1FEB0950"/>
    <w:rsid w:val="1FEE1455"/>
    <w:rsid w:val="1FF0003F"/>
    <w:rsid w:val="1FF3489C"/>
    <w:rsid w:val="1FF3A7F8"/>
    <w:rsid w:val="1FF63392"/>
    <w:rsid w:val="1FFDE90F"/>
    <w:rsid w:val="2005952A"/>
    <w:rsid w:val="2005CA59"/>
    <w:rsid w:val="20146284"/>
    <w:rsid w:val="2016E52B"/>
    <w:rsid w:val="2018342B"/>
    <w:rsid w:val="2018D707"/>
    <w:rsid w:val="201CE558"/>
    <w:rsid w:val="201F22D1"/>
    <w:rsid w:val="2023A438"/>
    <w:rsid w:val="202637A4"/>
    <w:rsid w:val="20289C18"/>
    <w:rsid w:val="202B832E"/>
    <w:rsid w:val="202B8DF5"/>
    <w:rsid w:val="20301FEE"/>
    <w:rsid w:val="203559EA"/>
    <w:rsid w:val="2035D3A4"/>
    <w:rsid w:val="2035F134"/>
    <w:rsid w:val="203A4F62"/>
    <w:rsid w:val="203E691E"/>
    <w:rsid w:val="203EEF43"/>
    <w:rsid w:val="20423195"/>
    <w:rsid w:val="2042EF9A"/>
    <w:rsid w:val="204393F9"/>
    <w:rsid w:val="2048E5F7"/>
    <w:rsid w:val="20496F81"/>
    <w:rsid w:val="204D0C1F"/>
    <w:rsid w:val="20525FDD"/>
    <w:rsid w:val="205334A0"/>
    <w:rsid w:val="205947E3"/>
    <w:rsid w:val="205A72A3"/>
    <w:rsid w:val="205DB59D"/>
    <w:rsid w:val="205F3D15"/>
    <w:rsid w:val="2062BBBD"/>
    <w:rsid w:val="20692933"/>
    <w:rsid w:val="20694AF5"/>
    <w:rsid w:val="206F5838"/>
    <w:rsid w:val="2076663E"/>
    <w:rsid w:val="2077451E"/>
    <w:rsid w:val="2077D43A"/>
    <w:rsid w:val="207C6175"/>
    <w:rsid w:val="2082A07F"/>
    <w:rsid w:val="20844188"/>
    <w:rsid w:val="208AF271"/>
    <w:rsid w:val="208AF843"/>
    <w:rsid w:val="208EB829"/>
    <w:rsid w:val="20914833"/>
    <w:rsid w:val="2098535D"/>
    <w:rsid w:val="2098903A"/>
    <w:rsid w:val="2099254E"/>
    <w:rsid w:val="2099F0DE"/>
    <w:rsid w:val="209BF698"/>
    <w:rsid w:val="209D5E5F"/>
    <w:rsid w:val="20A3DB52"/>
    <w:rsid w:val="20B630DD"/>
    <w:rsid w:val="20C0256C"/>
    <w:rsid w:val="20C0BC3E"/>
    <w:rsid w:val="20C20DEF"/>
    <w:rsid w:val="20C9B7F6"/>
    <w:rsid w:val="20CE5E44"/>
    <w:rsid w:val="20CFC31E"/>
    <w:rsid w:val="20D35983"/>
    <w:rsid w:val="20D44283"/>
    <w:rsid w:val="20D4C045"/>
    <w:rsid w:val="20DAFE52"/>
    <w:rsid w:val="20DBE0AE"/>
    <w:rsid w:val="20DD9E33"/>
    <w:rsid w:val="20DE2ECC"/>
    <w:rsid w:val="20E4EC43"/>
    <w:rsid w:val="20EF32A3"/>
    <w:rsid w:val="20F04CFC"/>
    <w:rsid w:val="20F1126B"/>
    <w:rsid w:val="20F566EC"/>
    <w:rsid w:val="20F8BCF0"/>
    <w:rsid w:val="20FFF1FA"/>
    <w:rsid w:val="2105FA26"/>
    <w:rsid w:val="210BB4A2"/>
    <w:rsid w:val="21132477"/>
    <w:rsid w:val="211445C7"/>
    <w:rsid w:val="21171E6D"/>
    <w:rsid w:val="211CDE19"/>
    <w:rsid w:val="21244116"/>
    <w:rsid w:val="2126AE68"/>
    <w:rsid w:val="21273961"/>
    <w:rsid w:val="212E12BA"/>
    <w:rsid w:val="213177C1"/>
    <w:rsid w:val="213251F7"/>
    <w:rsid w:val="2138CF0C"/>
    <w:rsid w:val="213BC3FB"/>
    <w:rsid w:val="213C2436"/>
    <w:rsid w:val="214522DF"/>
    <w:rsid w:val="21476E7B"/>
    <w:rsid w:val="214793E5"/>
    <w:rsid w:val="2148C7F8"/>
    <w:rsid w:val="214BDE49"/>
    <w:rsid w:val="2150C3CB"/>
    <w:rsid w:val="21513825"/>
    <w:rsid w:val="215BFB52"/>
    <w:rsid w:val="21646B24"/>
    <w:rsid w:val="21653580"/>
    <w:rsid w:val="216D0EF3"/>
    <w:rsid w:val="216D2EE2"/>
    <w:rsid w:val="217277E2"/>
    <w:rsid w:val="21799737"/>
    <w:rsid w:val="2180EEE2"/>
    <w:rsid w:val="21850C3E"/>
    <w:rsid w:val="2197D0AF"/>
    <w:rsid w:val="21A26554"/>
    <w:rsid w:val="21A8F0F3"/>
    <w:rsid w:val="21A979DE"/>
    <w:rsid w:val="21ADE329"/>
    <w:rsid w:val="21AE46DB"/>
    <w:rsid w:val="21BB7BE4"/>
    <w:rsid w:val="21BE84A3"/>
    <w:rsid w:val="21C237B2"/>
    <w:rsid w:val="21C6185D"/>
    <w:rsid w:val="21C969FB"/>
    <w:rsid w:val="21D0A63D"/>
    <w:rsid w:val="21DA0D2C"/>
    <w:rsid w:val="21DCF65F"/>
    <w:rsid w:val="21E2DC69"/>
    <w:rsid w:val="21E7C927"/>
    <w:rsid w:val="21E87107"/>
    <w:rsid w:val="21F4EB86"/>
    <w:rsid w:val="21F784D5"/>
    <w:rsid w:val="21F78F8A"/>
    <w:rsid w:val="21F8CFF8"/>
    <w:rsid w:val="21FC724D"/>
    <w:rsid w:val="2200B729"/>
    <w:rsid w:val="220AB904"/>
    <w:rsid w:val="220C8D9D"/>
    <w:rsid w:val="22110BEB"/>
    <w:rsid w:val="2213DA65"/>
    <w:rsid w:val="2216295D"/>
    <w:rsid w:val="22181BCD"/>
    <w:rsid w:val="2221796A"/>
    <w:rsid w:val="222A50DB"/>
    <w:rsid w:val="222B1388"/>
    <w:rsid w:val="223E4DB0"/>
    <w:rsid w:val="2244A273"/>
    <w:rsid w:val="2247CD76"/>
    <w:rsid w:val="2249D9D4"/>
    <w:rsid w:val="2249E2FA"/>
    <w:rsid w:val="22587F49"/>
    <w:rsid w:val="225B2954"/>
    <w:rsid w:val="2261C466"/>
    <w:rsid w:val="22621E36"/>
    <w:rsid w:val="22666465"/>
    <w:rsid w:val="22749992"/>
    <w:rsid w:val="227B2169"/>
    <w:rsid w:val="227DE41E"/>
    <w:rsid w:val="228C8435"/>
    <w:rsid w:val="22925D79"/>
    <w:rsid w:val="2292F26B"/>
    <w:rsid w:val="2294481A"/>
    <w:rsid w:val="2299EFD8"/>
    <w:rsid w:val="229B0B2D"/>
    <w:rsid w:val="22A00BA1"/>
    <w:rsid w:val="22AC9D02"/>
    <w:rsid w:val="22AE841B"/>
    <w:rsid w:val="22AFFE05"/>
    <w:rsid w:val="22B178F0"/>
    <w:rsid w:val="22B5251E"/>
    <w:rsid w:val="22B90B7D"/>
    <w:rsid w:val="22BC8BAB"/>
    <w:rsid w:val="22BD712D"/>
    <w:rsid w:val="22C5883C"/>
    <w:rsid w:val="22C90155"/>
    <w:rsid w:val="22CCC3DC"/>
    <w:rsid w:val="22CD0242"/>
    <w:rsid w:val="22CF6F21"/>
    <w:rsid w:val="22DD36B8"/>
    <w:rsid w:val="22DFB73A"/>
    <w:rsid w:val="22DFD65F"/>
    <w:rsid w:val="22E0244A"/>
    <w:rsid w:val="22E080C7"/>
    <w:rsid w:val="22E1E6F0"/>
    <w:rsid w:val="22E44CF9"/>
    <w:rsid w:val="22E4B83A"/>
    <w:rsid w:val="22E74EE3"/>
    <w:rsid w:val="22F479C0"/>
    <w:rsid w:val="22F9F1E0"/>
    <w:rsid w:val="22FFE2FC"/>
    <w:rsid w:val="230732F9"/>
    <w:rsid w:val="23092DBF"/>
    <w:rsid w:val="230B21E6"/>
    <w:rsid w:val="230B387E"/>
    <w:rsid w:val="231052D5"/>
    <w:rsid w:val="231099FF"/>
    <w:rsid w:val="23112F7E"/>
    <w:rsid w:val="23128BCD"/>
    <w:rsid w:val="23161E2E"/>
    <w:rsid w:val="2319052D"/>
    <w:rsid w:val="23203772"/>
    <w:rsid w:val="232287C8"/>
    <w:rsid w:val="23231872"/>
    <w:rsid w:val="23231FA8"/>
    <w:rsid w:val="23290F2C"/>
    <w:rsid w:val="232ECAB1"/>
    <w:rsid w:val="2331D51F"/>
    <w:rsid w:val="2337B99F"/>
    <w:rsid w:val="2339BE07"/>
    <w:rsid w:val="233EE0B5"/>
    <w:rsid w:val="23406D49"/>
    <w:rsid w:val="2344FCFD"/>
    <w:rsid w:val="234C9F46"/>
    <w:rsid w:val="234F8D93"/>
    <w:rsid w:val="2350E0B6"/>
    <w:rsid w:val="2353904A"/>
    <w:rsid w:val="2356489A"/>
    <w:rsid w:val="23585489"/>
    <w:rsid w:val="235C2BD5"/>
    <w:rsid w:val="236257F4"/>
    <w:rsid w:val="23684381"/>
    <w:rsid w:val="2368CA05"/>
    <w:rsid w:val="236B91BA"/>
    <w:rsid w:val="236C7927"/>
    <w:rsid w:val="2371A6AD"/>
    <w:rsid w:val="2375FCDA"/>
    <w:rsid w:val="237A8568"/>
    <w:rsid w:val="237E52F8"/>
    <w:rsid w:val="23826518"/>
    <w:rsid w:val="238AB397"/>
    <w:rsid w:val="2392D3EF"/>
    <w:rsid w:val="239599A9"/>
    <w:rsid w:val="2398972D"/>
    <w:rsid w:val="239A8DC0"/>
    <w:rsid w:val="239CC0BB"/>
    <w:rsid w:val="239F02FB"/>
    <w:rsid w:val="23A541C1"/>
    <w:rsid w:val="23A96DCD"/>
    <w:rsid w:val="23AB1556"/>
    <w:rsid w:val="23ACD38A"/>
    <w:rsid w:val="23B26FE6"/>
    <w:rsid w:val="23B9862B"/>
    <w:rsid w:val="23BD603D"/>
    <w:rsid w:val="23BF3737"/>
    <w:rsid w:val="23BF4841"/>
    <w:rsid w:val="23BF6ADE"/>
    <w:rsid w:val="23C03AF8"/>
    <w:rsid w:val="23C7E3E7"/>
    <w:rsid w:val="23CC37C7"/>
    <w:rsid w:val="23CDF236"/>
    <w:rsid w:val="23D35BC3"/>
    <w:rsid w:val="23D4D65A"/>
    <w:rsid w:val="23D9584D"/>
    <w:rsid w:val="23DCBBA9"/>
    <w:rsid w:val="23DCE5F9"/>
    <w:rsid w:val="23E37AD9"/>
    <w:rsid w:val="23F766ED"/>
    <w:rsid w:val="23F7A95D"/>
    <w:rsid w:val="23F7FFE5"/>
    <w:rsid w:val="23FD6D19"/>
    <w:rsid w:val="2401A486"/>
    <w:rsid w:val="24097A90"/>
    <w:rsid w:val="241020CC"/>
    <w:rsid w:val="241436B8"/>
    <w:rsid w:val="2414C36E"/>
    <w:rsid w:val="241B4338"/>
    <w:rsid w:val="2421DAA3"/>
    <w:rsid w:val="242B396A"/>
    <w:rsid w:val="242EF26E"/>
    <w:rsid w:val="24302BF9"/>
    <w:rsid w:val="243DA1E9"/>
    <w:rsid w:val="2444A02E"/>
    <w:rsid w:val="24482675"/>
    <w:rsid w:val="244B4FF5"/>
    <w:rsid w:val="24548686"/>
    <w:rsid w:val="245B7629"/>
    <w:rsid w:val="245C4C5B"/>
    <w:rsid w:val="245CAA74"/>
    <w:rsid w:val="245F0A91"/>
    <w:rsid w:val="24622E46"/>
    <w:rsid w:val="246AE0A2"/>
    <w:rsid w:val="2474C678"/>
    <w:rsid w:val="24767CF1"/>
    <w:rsid w:val="2476F932"/>
    <w:rsid w:val="2476FBC8"/>
    <w:rsid w:val="247BF070"/>
    <w:rsid w:val="248BE339"/>
    <w:rsid w:val="24910E70"/>
    <w:rsid w:val="24974482"/>
    <w:rsid w:val="24A1291F"/>
    <w:rsid w:val="24A6C37C"/>
    <w:rsid w:val="24A7E24A"/>
    <w:rsid w:val="24B012AE"/>
    <w:rsid w:val="24B16F28"/>
    <w:rsid w:val="24B1903C"/>
    <w:rsid w:val="24B6040C"/>
    <w:rsid w:val="24BB0E9C"/>
    <w:rsid w:val="24BB2EC0"/>
    <w:rsid w:val="24CE5FBE"/>
    <w:rsid w:val="24D62454"/>
    <w:rsid w:val="24EB0F18"/>
    <w:rsid w:val="24EBF38C"/>
    <w:rsid w:val="24EC26CE"/>
    <w:rsid w:val="24FA1924"/>
    <w:rsid w:val="24FAC073"/>
    <w:rsid w:val="24FDCC64"/>
    <w:rsid w:val="2505DC04"/>
    <w:rsid w:val="250BAF61"/>
    <w:rsid w:val="25116AD2"/>
    <w:rsid w:val="25169DC4"/>
    <w:rsid w:val="25189775"/>
    <w:rsid w:val="251AA7D2"/>
    <w:rsid w:val="251AE9F4"/>
    <w:rsid w:val="251C825B"/>
    <w:rsid w:val="251F0817"/>
    <w:rsid w:val="251FA001"/>
    <w:rsid w:val="2522BE5A"/>
    <w:rsid w:val="252D35AD"/>
    <w:rsid w:val="252E730B"/>
    <w:rsid w:val="25302C34"/>
    <w:rsid w:val="2538E632"/>
    <w:rsid w:val="253C5278"/>
    <w:rsid w:val="2541D127"/>
    <w:rsid w:val="2546EDD8"/>
    <w:rsid w:val="2546F3E3"/>
    <w:rsid w:val="25491150"/>
    <w:rsid w:val="254C7DC2"/>
    <w:rsid w:val="254E8ACB"/>
    <w:rsid w:val="254EDBC9"/>
    <w:rsid w:val="25563795"/>
    <w:rsid w:val="255E4377"/>
    <w:rsid w:val="255F2BF5"/>
    <w:rsid w:val="25709C09"/>
    <w:rsid w:val="2570EB54"/>
    <w:rsid w:val="257C2E8D"/>
    <w:rsid w:val="2580ABCB"/>
    <w:rsid w:val="2580F404"/>
    <w:rsid w:val="25845F33"/>
    <w:rsid w:val="2585454A"/>
    <w:rsid w:val="25989A8A"/>
    <w:rsid w:val="259B82F9"/>
    <w:rsid w:val="25AAC7A1"/>
    <w:rsid w:val="25B27578"/>
    <w:rsid w:val="25C07A31"/>
    <w:rsid w:val="25C19065"/>
    <w:rsid w:val="25C24C46"/>
    <w:rsid w:val="25C739FA"/>
    <w:rsid w:val="25CE2BD7"/>
    <w:rsid w:val="25CF0CFC"/>
    <w:rsid w:val="25D1865B"/>
    <w:rsid w:val="25D47E1D"/>
    <w:rsid w:val="25DE97AA"/>
    <w:rsid w:val="25E0C518"/>
    <w:rsid w:val="25E118BD"/>
    <w:rsid w:val="25E21C95"/>
    <w:rsid w:val="25E4CD5B"/>
    <w:rsid w:val="25E504A8"/>
    <w:rsid w:val="25E54FE6"/>
    <w:rsid w:val="25E8DCB0"/>
    <w:rsid w:val="25EC6875"/>
    <w:rsid w:val="25EE4549"/>
    <w:rsid w:val="25EF31B3"/>
    <w:rsid w:val="25FCCCD7"/>
    <w:rsid w:val="25FE5E39"/>
    <w:rsid w:val="2603FD3B"/>
    <w:rsid w:val="260B01B4"/>
    <w:rsid w:val="260C4135"/>
    <w:rsid w:val="261477D7"/>
    <w:rsid w:val="26195CA1"/>
    <w:rsid w:val="2619855F"/>
    <w:rsid w:val="261D5E07"/>
    <w:rsid w:val="2622EF7F"/>
    <w:rsid w:val="26236FFC"/>
    <w:rsid w:val="26243889"/>
    <w:rsid w:val="26252C56"/>
    <w:rsid w:val="2629538B"/>
    <w:rsid w:val="262B6277"/>
    <w:rsid w:val="2637D14A"/>
    <w:rsid w:val="263A33E3"/>
    <w:rsid w:val="263B0D09"/>
    <w:rsid w:val="263CFD5D"/>
    <w:rsid w:val="26489239"/>
    <w:rsid w:val="264CB709"/>
    <w:rsid w:val="264F50BF"/>
    <w:rsid w:val="2650FA39"/>
    <w:rsid w:val="2653388B"/>
    <w:rsid w:val="2653BC71"/>
    <w:rsid w:val="26578A3E"/>
    <w:rsid w:val="26584F3C"/>
    <w:rsid w:val="2666DDA1"/>
    <w:rsid w:val="2667D95C"/>
    <w:rsid w:val="2670A614"/>
    <w:rsid w:val="26788EAF"/>
    <w:rsid w:val="268DCA92"/>
    <w:rsid w:val="269448BE"/>
    <w:rsid w:val="2694FB0E"/>
    <w:rsid w:val="269A365D"/>
    <w:rsid w:val="269F9D06"/>
    <w:rsid w:val="26A024C7"/>
    <w:rsid w:val="26A0E7A4"/>
    <w:rsid w:val="26A2E780"/>
    <w:rsid w:val="26A9BDF9"/>
    <w:rsid w:val="26AACD60"/>
    <w:rsid w:val="26AF2192"/>
    <w:rsid w:val="26B5315F"/>
    <w:rsid w:val="26B61DB1"/>
    <w:rsid w:val="26B84187"/>
    <w:rsid w:val="26BDE2F6"/>
    <w:rsid w:val="26C8D694"/>
    <w:rsid w:val="26CF3506"/>
    <w:rsid w:val="26D53258"/>
    <w:rsid w:val="26D57B0F"/>
    <w:rsid w:val="26D8D834"/>
    <w:rsid w:val="26D93B31"/>
    <w:rsid w:val="26E3BA5F"/>
    <w:rsid w:val="26E71140"/>
    <w:rsid w:val="26E872F5"/>
    <w:rsid w:val="26F86109"/>
    <w:rsid w:val="26FA145A"/>
    <w:rsid w:val="26FB2A15"/>
    <w:rsid w:val="26FEC20A"/>
    <w:rsid w:val="2713472B"/>
    <w:rsid w:val="27189C92"/>
    <w:rsid w:val="2719AB92"/>
    <w:rsid w:val="271B3284"/>
    <w:rsid w:val="271D2264"/>
    <w:rsid w:val="2720E253"/>
    <w:rsid w:val="272561D4"/>
    <w:rsid w:val="272B52D1"/>
    <w:rsid w:val="272DB072"/>
    <w:rsid w:val="272FD0BF"/>
    <w:rsid w:val="2734ABF3"/>
    <w:rsid w:val="2740F760"/>
    <w:rsid w:val="2743670A"/>
    <w:rsid w:val="274DC05B"/>
    <w:rsid w:val="274E75AB"/>
    <w:rsid w:val="274FE195"/>
    <w:rsid w:val="2756331A"/>
    <w:rsid w:val="275CB2A7"/>
    <w:rsid w:val="27638C13"/>
    <w:rsid w:val="2764E692"/>
    <w:rsid w:val="27651CDE"/>
    <w:rsid w:val="2769B8E0"/>
    <w:rsid w:val="276C66DF"/>
    <w:rsid w:val="2775C61B"/>
    <w:rsid w:val="277975FA"/>
    <w:rsid w:val="277C9494"/>
    <w:rsid w:val="27828D6B"/>
    <w:rsid w:val="27833D69"/>
    <w:rsid w:val="2786F9A7"/>
    <w:rsid w:val="278BA2EE"/>
    <w:rsid w:val="278F7222"/>
    <w:rsid w:val="2790F43C"/>
    <w:rsid w:val="279CF0B6"/>
    <w:rsid w:val="27A1D5D8"/>
    <w:rsid w:val="27A217BC"/>
    <w:rsid w:val="27A82C74"/>
    <w:rsid w:val="27B064D3"/>
    <w:rsid w:val="27B62D53"/>
    <w:rsid w:val="27BFFC89"/>
    <w:rsid w:val="27C3AD5F"/>
    <w:rsid w:val="27C95525"/>
    <w:rsid w:val="27CA69A1"/>
    <w:rsid w:val="27D04E60"/>
    <w:rsid w:val="27D16505"/>
    <w:rsid w:val="27E08909"/>
    <w:rsid w:val="27E0F40B"/>
    <w:rsid w:val="27E1C1D2"/>
    <w:rsid w:val="27E35727"/>
    <w:rsid w:val="27E5A96B"/>
    <w:rsid w:val="27EE31B2"/>
    <w:rsid w:val="27EFAF32"/>
    <w:rsid w:val="27F21818"/>
    <w:rsid w:val="2800CB61"/>
    <w:rsid w:val="280FB5B2"/>
    <w:rsid w:val="28103393"/>
    <w:rsid w:val="2812BF61"/>
    <w:rsid w:val="28135846"/>
    <w:rsid w:val="2814FB84"/>
    <w:rsid w:val="281549ED"/>
    <w:rsid w:val="2818C1F0"/>
    <w:rsid w:val="281F0F2C"/>
    <w:rsid w:val="28219A2A"/>
    <w:rsid w:val="2828B237"/>
    <w:rsid w:val="2828FCAB"/>
    <w:rsid w:val="28333A39"/>
    <w:rsid w:val="28351AA2"/>
    <w:rsid w:val="2837A759"/>
    <w:rsid w:val="2839C159"/>
    <w:rsid w:val="283B920C"/>
    <w:rsid w:val="283C3CF0"/>
    <w:rsid w:val="284550DF"/>
    <w:rsid w:val="2849A4C3"/>
    <w:rsid w:val="284E9AA0"/>
    <w:rsid w:val="2858B013"/>
    <w:rsid w:val="285C25C4"/>
    <w:rsid w:val="286614C9"/>
    <w:rsid w:val="2867687A"/>
    <w:rsid w:val="286CCDD9"/>
    <w:rsid w:val="286F495E"/>
    <w:rsid w:val="2878DBFF"/>
    <w:rsid w:val="288CC9BC"/>
    <w:rsid w:val="288E4D69"/>
    <w:rsid w:val="289228D1"/>
    <w:rsid w:val="2894129E"/>
    <w:rsid w:val="2899D736"/>
    <w:rsid w:val="289A0E89"/>
    <w:rsid w:val="289B3FD0"/>
    <w:rsid w:val="289BC45A"/>
    <w:rsid w:val="289E71A8"/>
    <w:rsid w:val="289EA8B2"/>
    <w:rsid w:val="28A1540B"/>
    <w:rsid w:val="28A44DEB"/>
    <w:rsid w:val="28A57853"/>
    <w:rsid w:val="28A7C9C1"/>
    <w:rsid w:val="28A81D96"/>
    <w:rsid w:val="28A97816"/>
    <w:rsid w:val="28A9DC17"/>
    <w:rsid w:val="28AB7787"/>
    <w:rsid w:val="28ABCE85"/>
    <w:rsid w:val="28B72879"/>
    <w:rsid w:val="28BCA696"/>
    <w:rsid w:val="28C34ABC"/>
    <w:rsid w:val="28D216DA"/>
    <w:rsid w:val="28D59766"/>
    <w:rsid w:val="28DC85AD"/>
    <w:rsid w:val="28DC96CA"/>
    <w:rsid w:val="28EE0F68"/>
    <w:rsid w:val="28F24F29"/>
    <w:rsid w:val="28F47ED8"/>
    <w:rsid w:val="28FBD4F6"/>
    <w:rsid w:val="29067ED9"/>
    <w:rsid w:val="2906FE3D"/>
    <w:rsid w:val="29084536"/>
    <w:rsid w:val="2908EE85"/>
    <w:rsid w:val="29139285"/>
    <w:rsid w:val="291E0A1C"/>
    <w:rsid w:val="291F7A3A"/>
    <w:rsid w:val="2920079B"/>
    <w:rsid w:val="29201902"/>
    <w:rsid w:val="2920EC7F"/>
    <w:rsid w:val="293198E1"/>
    <w:rsid w:val="293277FE"/>
    <w:rsid w:val="29354F33"/>
    <w:rsid w:val="2939447B"/>
    <w:rsid w:val="293BFC59"/>
    <w:rsid w:val="294747A2"/>
    <w:rsid w:val="294A00D6"/>
    <w:rsid w:val="294AEF6E"/>
    <w:rsid w:val="294EEC7E"/>
    <w:rsid w:val="2950D56C"/>
    <w:rsid w:val="295199EC"/>
    <w:rsid w:val="29522267"/>
    <w:rsid w:val="2954A54F"/>
    <w:rsid w:val="295581FA"/>
    <w:rsid w:val="2958E218"/>
    <w:rsid w:val="295DBCA0"/>
    <w:rsid w:val="29637099"/>
    <w:rsid w:val="29683BB8"/>
    <w:rsid w:val="296C7B7D"/>
    <w:rsid w:val="296DAC19"/>
    <w:rsid w:val="29734876"/>
    <w:rsid w:val="2978CDB0"/>
    <w:rsid w:val="29796824"/>
    <w:rsid w:val="297D45D0"/>
    <w:rsid w:val="2984A612"/>
    <w:rsid w:val="298FE0A2"/>
    <w:rsid w:val="29915AE0"/>
    <w:rsid w:val="29926CF9"/>
    <w:rsid w:val="299BC64D"/>
    <w:rsid w:val="29A272C1"/>
    <w:rsid w:val="29A68CFE"/>
    <w:rsid w:val="29B16848"/>
    <w:rsid w:val="29B26719"/>
    <w:rsid w:val="29B65060"/>
    <w:rsid w:val="29B7914F"/>
    <w:rsid w:val="29B84DA0"/>
    <w:rsid w:val="29BBFCE9"/>
    <w:rsid w:val="29C14250"/>
    <w:rsid w:val="29C9E9FB"/>
    <w:rsid w:val="29CA2FAF"/>
    <w:rsid w:val="29CE056F"/>
    <w:rsid w:val="29D32763"/>
    <w:rsid w:val="29D449F0"/>
    <w:rsid w:val="29D523B4"/>
    <w:rsid w:val="29DA1956"/>
    <w:rsid w:val="29DB0DEF"/>
    <w:rsid w:val="29E0BB38"/>
    <w:rsid w:val="29E88C8F"/>
    <w:rsid w:val="29EC1861"/>
    <w:rsid w:val="29EE7058"/>
    <w:rsid w:val="29F4CBFC"/>
    <w:rsid w:val="29F67BBB"/>
    <w:rsid w:val="29F726E6"/>
    <w:rsid w:val="2A01CE88"/>
    <w:rsid w:val="2A02ABDB"/>
    <w:rsid w:val="2A04B59F"/>
    <w:rsid w:val="2A04DBF8"/>
    <w:rsid w:val="2A08B50B"/>
    <w:rsid w:val="2A0A47B6"/>
    <w:rsid w:val="2A13E1F3"/>
    <w:rsid w:val="2A14EB21"/>
    <w:rsid w:val="2A2B40F4"/>
    <w:rsid w:val="2A2CCD70"/>
    <w:rsid w:val="2A2E81A3"/>
    <w:rsid w:val="2A2EEFF8"/>
    <w:rsid w:val="2A31C3B7"/>
    <w:rsid w:val="2A33F524"/>
    <w:rsid w:val="2A359EC2"/>
    <w:rsid w:val="2A3601E8"/>
    <w:rsid w:val="2A3E7A74"/>
    <w:rsid w:val="2A3F91A8"/>
    <w:rsid w:val="2A481E08"/>
    <w:rsid w:val="2A4B7105"/>
    <w:rsid w:val="2A5338B7"/>
    <w:rsid w:val="2A54FBA1"/>
    <w:rsid w:val="2A5DA017"/>
    <w:rsid w:val="2A60A2F7"/>
    <w:rsid w:val="2A68179C"/>
    <w:rsid w:val="2A701BB0"/>
    <w:rsid w:val="2A7659C3"/>
    <w:rsid w:val="2A77D7EA"/>
    <w:rsid w:val="2A7BC163"/>
    <w:rsid w:val="2A87401D"/>
    <w:rsid w:val="2A8DE894"/>
    <w:rsid w:val="2A8E7C8D"/>
    <w:rsid w:val="2A8EE9FB"/>
    <w:rsid w:val="2A933B6A"/>
    <w:rsid w:val="2A968A06"/>
    <w:rsid w:val="2A99A9FD"/>
    <w:rsid w:val="2AA63296"/>
    <w:rsid w:val="2AAAEFCF"/>
    <w:rsid w:val="2AAF73BB"/>
    <w:rsid w:val="2AB3F53F"/>
    <w:rsid w:val="2AB8BB6B"/>
    <w:rsid w:val="2AC72779"/>
    <w:rsid w:val="2AC85681"/>
    <w:rsid w:val="2AE18B3C"/>
    <w:rsid w:val="2AE2B33E"/>
    <w:rsid w:val="2AE811BD"/>
    <w:rsid w:val="2AEBBD78"/>
    <w:rsid w:val="2AECF6BB"/>
    <w:rsid w:val="2AEE107D"/>
    <w:rsid w:val="2AF279EE"/>
    <w:rsid w:val="2AF27C88"/>
    <w:rsid w:val="2AFB00EA"/>
    <w:rsid w:val="2AFC3E92"/>
    <w:rsid w:val="2AFFE207"/>
    <w:rsid w:val="2B01E95E"/>
    <w:rsid w:val="2B0C1AAF"/>
    <w:rsid w:val="2B0C844D"/>
    <w:rsid w:val="2B0D14F9"/>
    <w:rsid w:val="2B0D5074"/>
    <w:rsid w:val="2B0FEFE7"/>
    <w:rsid w:val="2B12A25D"/>
    <w:rsid w:val="2B19D7E3"/>
    <w:rsid w:val="2B203C93"/>
    <w:rsid w:val="2B23045F"/>
    <w:rsid w:val="2B279BFD"/>
    <w:rsid w:val="2B2BF4E7"/>
    <w:rsid w:val="2B2C01B8"/>
    <w:rsid w:val="2B2E58D8"/>
    <w:rsid w:val="2B304A4F"/>
    <w:rsid w:val="2B32A961"/>
    <w:rsid w:val="2B33216A"/>
    <w:rsid w:val="2B33B974"/>
    <w:rsid w:val="2B377A39"/>
    <w:rsid w:val="2B3B5C21"/>
    <w:rsid w:val="2B3EE556"/>
    <w:rsid w:val="2B43AE58"/>
    <w:rsid w:val="2B5136BE"/>
    <w:rsid w:val="2B52170D"/>
    <w:rsid w:val="2B523BFC"/>
    <w:rsid w:val="2B569F88"/>
    <w:rsid w:val="2B63294D"/>
    <w:rsid w:val="2B67C725"/>
    <w:rsid w:val="2B6DCC45"/>
    <w:rsid w:val="2B6E7D60"/>
    <w:rsid w:val="2B6FF637"/>
    <w:rsid w:val="2B72AAB7"/>
    <w:rsid w:val="2B737A11"/>
    <w:rsid w:val="2B74C84D"/>
    <w:rsid w:val="2B85160D"/>
    <w:rsid w:val="2B8570CB"/>
    <w:rsid w:val="2B86D7DF"/>
    <w:rsid w:val="2B98FF8C"/>
    <w:rsid w:val="2B9A7458"/>
    <w:rsid w:val="2B9B093A"/>
    <w:rsid w:val="2B9CBF4B"/>
    <w:rsid w:val="2B9F64DB"/>
    <w:rsid w:val="2B9FEC79"/>
    <w:rsid w:val="2BA310CA"/>
    <w:rsid w:val="2BA357B2"/>
    <w:rsid w:val="2BA3EB6B"/>
    <w:rsid w:val="2BAAE286"/>
    <w:rsid w:val="2BAD9527"/>
    <w:rsid w:val="2BADB23E"/>
    <w:rsid w:val="2BB7C040"/>
    <w:rsid w:val="2BBB6B47"/>
    <w:rsid w:val="2BCAFCF3"/>
    <w:rsid w:val="2BCFF3A3"/>
    <w:rsid w:val="2BD081F6"/>
    <w:rsid w:val="2BD67EAC"/>
    <w:rsid w:val="2BE006FD"/>
    <w:rsid w:val="2BE129B4"/>
    <w:rsid w:val="2BE1C4FF"/>
    <w:rsid w:val="2BE5CFF5"/>
    <w:rsid w:val="2BEA49D1"/>
    <w:rsid w:val="2BEC5819"/>
    <w:rsid w:val="2BECF174"/>
    <w:rsid w:val="2BEE5A44"/>
    <w:rsid w:val="2BF2BEDF"/>
    <w:rsid w:val="2BF59A34"/>
    <w:rsid w:val="2BFDE61D"/>
    <w:rsid w:val="2C001B0F"/>
    <w:rsid w:val="2C0317DB"/>
    <w:rsid w:val="2C04E7D8"/>
    <w:rsid w:val="2C05730B"/>
    <w:rsid w:val="2C0E771F"/>
    <w:rsid w:val="2C1687BB"/>
    <w:rsid w:val="2C1CE972"/>
    <w:rsid w:val="2C1F95CA"/>
    <w:rsid w:val="2C21535F"/>
    <w:rsid w:val="2C227ECD"/>
    <w:rsid w:val="2C2313A1"/>
    <w:rsid w:val="2C29E0A5"/>
    <w:rsid w:val="2C38905E"/>
    <w:rsid w:val="2C3962F2"/>
    <w:rsid w:val="2C3B6133"/>
    <w:rsid w:val="2C3D7A48"/>
    <w:rsid w:val="2C3D7C6B"/>
    <w:rsid w:val="2C3E27F2"/>
    <w:rsid w:val="2C3E5C16"/>
    <w:rsid w:val="2C40C920"/>
    <w:rsid w:val="2C4260AD"/>
    <w:rsid w:val="2C47A14F"/>
    <w:rsid w:val="2C50A50D"/>
    <w:rsid w:val="2C60A837"/>
    <w:rsid w:val="2C633C2E"/>
    <w:rsid w:val="2C63C8A6"/>
    <w:rsid w:val="2C6C5637"/>
    <w:rsid w:val="2C71334C"/>
    <w:rsid w:val="2C738F8B"/>
    <w:rsid w:val="2C7F19A1"/>
    <w:rsid w:val="2C86DBFD"/>
    <w:rsid w:val="2C8C8FC3"/>
    <w:rsid w:val="2C9204A6"/>
    <w:rsid w:val="2C97C3FD"/>
    <w:rsid w:val="2C990767"/>
    <w:rsid w:val="2C9A9582"/>
    <w:rsid w:val="2C9BAF2E"/>
    <w:rsid w:val="2C9DF80E"/>
    <w:rsid w:val="2CA13415"/>
    <w:rsid w:val="2CA2339D"/>
    <w:rsid w:val="2CA53DF5"/>
    <w:rsid w:val="2CA749B9"/>
    <w:rsid w:val="2CAF494C"/>
    <w:rsid w:val="2CAFA707"/>
    <w:rsid w:val="2CB65421"/>
    <w:rsid w:val="2CBD6084"/>
    <w:rsid w:val="2CC3C38A"/>
    <w:rsid w:val="2CC3DE3F"/>
    <w:rsid w:val="2CC47249"/>
    <w:rsid w:val="2CC4A510"/>
    <w:rsid w:val="2CCD1B91"/>
    <w:rsid w:val="2CCFA5A8"/>
    <w:rsid w:val="2CD4384E"/>
    <w:rsid w:val="2CDDC2BE"/>
    <w:rsid w:val="2CE4C68C"/>
    <w:rsid w:val="2CE89706"/>
    <w:rsid w:val="2CE9DEAC"/>
    <w:rsid w:val="2CEB45F5"/>
    <w:rsid w:val="2CF5858B"/>
    <w:rsid w:val="2CFE310E"/>
    <w:rsid w:val="2D006076"/>
    <w:rsid w:val="2D0421F2"/>
    <w:rsid w:val="2D0518C5"/>
    <w:rsid w:val="2D063801"/>
    <w:rsid w:val="2D0BCA21"/>
    <w:rsid w:val="2D0D2F76"/>
    <w:rsid w:val="2D1671B3"/>
    <w:rsid w:val="2D1CF334"/>
    <w:rsid w:val="2D1D6436"/>
    <w:rsid w:val="2D228F3D"/>
    <w:rsid w:val="2D232AF0"/>
    <w:rsid w:val="2D237D3A"/>
    <w:rsid w:val="2D24D54E"/>
    <w:rsid w:val="2D2D9FB5"/>
    <w:rsid w:val="2D317E8F"/>
    <w:rsid w:val="2D3265CC"/>
    <w:rsid w:val="2D347229"/>
    <w:rsid w:val="2D395C1E"/>
    <w:rsid w:val="2D465D83"/>
    <w:rsid w:val="2D47ADB8"/>
    <w:rsid w:val="2D4EEF18"/>
    <w:rsid w:val="2D506E85"/>
    <w:rsid w:val="2D545294"/>
    <w:rsid w:val="2D54E8F6"/>
    <w:rsid w:val="2D557E79"/>
    <w:rsid w:val="2D57FD04"/>
    <w:rsid w:val="2D596595"/>
    <w:rsid w:val="2D5A3900"/>
    <w:rsid w:val="2D5A3CF4"/>
    <w:rsid w:val="2D611111"/>
    <w:rsid w:val="2D642097"/>
    <w:rsid w:val="2D65BE2A"/>
    <w:rsid w:val="2D66FA74"/>
    <w:rsid w:val="2D69ECE0"/>
    <w:rsid w:val="2D6C9EF5"/>
    <w:rsid w:val="2D769E03"/>
    <w:rsid w:val="2D7CEE52"/>
    <w:rsid w:val="2D7FFA38"/>
    <w:rsid w:val="2D80F7F9"/>
    <w:rsid w:val="2D84B17B"/>
    <w:rsid w:val="2D895999"/>
    <w:rsid w:val="2D8974F3"/>
    <w:rsid w:val="2D8F6A14"/>
    <w:rsid w:val="2D8F6FDD"/>
    <w:rsid w:val="2D973FFD"/>
    <w:rsid w:val="2D986C9F"/>
    <w:rsid w:val="2D9C43DA"/>
    <w:rsid w:val="2D9C7BEA"/>
    <w:rsid w:val="2D9F3DED"/>
    <w:rsid w:val="2DA5D51D"/>
    <w:rsid w:val="2DA79302"/>
    <w:rsid w:val="2DA7B3F4"/>
    <w:rsid w:val="2DB1FBDD"/>
    <w:rsid w:val="2DB7EDA3"/>
    <w:rsid w:val="2DB88947"/>
    <w:rsid w:val="2DC96B40"/>
    <w:rsid w:val="2DD00DC3"/>
    <w:rsid w:val="2DD36716"/>
    <w:rsid w:val="2DD7D9FC"/>
    <w:rsid w:val="2DDA0CBC"/>
    <w:rsid w:val="2DDB6F62"/>
    <w:rsid w:val="2DDD5196"/>
    <w:rsid w:val="2DE08884"/>
    <w:rsid w:val="2DE20241"/>
    <w:rsid w:val="2DE41764"/>
    <w:rsid w:val="2DE8D208"/>
    <w:rsid w:val="2DEA58B8"/>
    <w:rsid w:val="2DF11D89"/>
    <w:rsid w:val="2DF5D111"/>
    <w:rsid w:val="2DF77766"/>
    <w:rsid w:val="2E018710"/>
    <w:rsid w:val="2E0CF05E"/>
    <w:rsid w:val="2E0F1FC7"/>
    <w:rsid w:val="2E109EAC"/>
    <w:rsid w:val="2E10CDE0"/>
    <w:rsid w:val="2E1DE98D"/>
    <w:rsid w:val="2E1F7FA6"/>
    <w:rsid w:val="2E213D6A"/>
    <w:rsid w:val="2E2150B3"/>
    <w:rsid w:val="2E22F7AA"/>
    <w:rsid w:val="2E23DF51"/>
    <w:rsid w:val="2E25D3E0"/>
    <w:rsid w:val="2E26B063"/>
    <w:rsid w:val="2E26DD47"/>
    <w:rsid w:val="2E295FD0"/>
    <w:rsid w:val="2E3627C5"/>
    <w:rsid w:val="2E37F12F"/>
    <w:rsid w:val="2E3985CC"/>
    <w:rsid w:val="2E4868F1"/>
    <w:rsid w:val="2E49C1EB"/>
    <w:rsid w:val="2E594DFB"/>
    <w:rsid w:val="2E59EB16"/>
    <w:rsid w:val="2E5C5CB6"/>
    <w:rsid w:val="2E5C7A04"/>
    <w:rsid w:val="2E6B43AC"/>
    <w:rsid w:val="2E6FD23E"/>
    <w:rsid w:val="2E715FF6"/>
    <w:rsid w:val="2E735E3B"/>
    <w:rsid w:val="2E73842E"/>
    <w:rsid w:val="2E73938B"/>
    <w:rsid w:val="2E768271"/>
    <w:rsid w:val="2E8790B5"/>
    <w:rsid w:val="2E8C4C0B"/>
    <w:rsid w:val="2E930268"/>
    <w:rsid w:val="2E995E8B"/>
    <w:rsid w:val="2E9A65C2"/>
    <w:rsid w:val="2E9C4B93"/>
    <w:rsid w:val="2E9E3953"/>
    <w:rsid w:val="2EA1C539"/>
    <w:rsid w:val="2EAB4BBD"/>
    <w:rsid w:val="2EAC16AA"/>
    <w:rsid w:val="2EC05113"/>
    <w:rsid w:val="2EC4DB41"/>
    <w:rsid w:val="2EC53196"/>
    <w:rsid w:val="2EC8E032"/>
    <w:rsid w:val="2ECB5ADE"/>
    <w:rsid w:val="2ECF2E0C"/>
    <w:rsid w:val="2ECFA84E"/>
    <w:rsid w:val="2ED08C87"/>
    <w:rsid w:val="2ED10CF8"/>
    <w:rsid w:val="2EDE2FD4"/>
    <w:rsid w:val="2EDEADDE"/>
    <w:rsid w:val="2EE16A92"/>
    <w:rsid w:val="2EE32EBB"/>
    <w:rsid w:val="2EED2D5F"/>
    <w:rsid w:val="2EEED12B"/>
    <w:rsid w:val="2EEFB0BE"/>
    <w:rsid w:val="2EF85084"/>
    <w:rsid w:val="2EFDC483"/>
    <w:rsid w:val="2EFE8D3C"/>
    <w:rsid w:val="2F019588"/>
    <w:rsid w:val="2F04BC25"/>
    <w:rsid w:val="2F077705"/>
    <w:rsid w:val="2F0B5A7B"/>
    <w:rsid w:val="2F0DC93D"/>
    <w:rsid w:val="2F10C5A2"/>
    <w:rsid w:val="2F160DFA"/>
    <w:rsid w:val="2F2C90B2"/>
    <w:rsid w:val="2F32D9E7"/>
    <w:rsid w:val="2F3A0300"/>
    <w:rsid w:val="2F3E5150"/>
    <w:rsid w:val="2F3F2C49"/>
    <w:rsid w:val="2F426E90"/>
    <w:rsid w:val="2F4A04F5"/>
    <w:rsid w:val="2F51C142"/>
    <w:rsid w:val="2F528E0D"/>
    <w:rsid w:val="2F531BB9"/>
    <w:rsid w:val="2F5412D6"/>
    <w:rsid w:val="2F6A6D15"/>
    <w:rsid w:val="2F6C41E0"/>
    <w:rsid w:val="2F706097"/>
    <w:rsid w:val="2F72F3EC"/>
    <w:rsid w:val="2F743012"/>
    <w:rsid w:val="2F785582"/>
    <w:rsid w:val="2F7FECEE"/>
    <w:rsid w:val="2F802354"/>
    <w:rsid w:val="2F8067BA"/>
    <w:rsid w:val="2F81FCAC"/>
    <w:rsid w:val="2F8F3B0A"/>
    <w:rsid w:val="2F954090"/>
    <w:rsid w:val="2F9633CE"/>
    <w:rsid w:val="2F979CB6"/>
    <w:rsid w:val="2F98A786"/>
    <w:rsid w:val="2F9E123E"/>
    <w:rsid w:val="2F9ED33F"/>
    <w:rsid w:val="2FA0DD3E"/>
    <w:rsid w:val="2FA5359D"/>
    <w:rsid w:val="2FA55B5D"/>
    <w:rsid w:val="2FA601AF"/>
    <w:rsid w:val="2FAC8BCF"/>
    <w:rsid w:val="2FB0A744"/>
    <w:rsid w:val="2FB9D63F"/>
    <w:rsid w:val="2FBDFBA8"/>
    <w:rsid w:val="2FBE664B"/>
    <w:rsid w:val="2FC26EE0"/>
    <w:rsid w:val="2FC5E3F7"/>
    <w:rsid w:val="2FC954AD"/>
    <w:rsid w:val="2FC9A814"/>
    <w:rsid w:val="2FCDAA16"/>
    <w:rsid w:val="2FDAF53D"/>
    <w:rsid w:val="2FDF641C"/>
    <w:rsid w:val="2FE01CA3"/>
    <w:rsid w:val="2FEDD3AA"/>
    <w:rsid w:val="2FEE2BCF"/>
    <w:rsid w:val="2FF1391F"/>
    <w:rsid w:val="2FF167C2"/>
    <w:rsid w:val="2FF97141"/>
    <w:rsid w:val="2FFB1946"/>
    <w:rsid w:val="30060BB0"/>
    <w:rsid w:val="3009B02A"/>
    <w:rsid w:val="300E9B83"/>
    <w:rsid w:val="3010D767"/>
    <w:rsid w:val="30129DF1"/>
    <w:rsid w:val="3016257C"/>
    <w:rsid w:val="30177A41"/>
    <w:rsid w:val="301D785C"/>
    <w:rsid w:val="301E6FC4"/>
    <w:rsid w:val="301F5AF8"/>
    <w:rsid w:val="30263D28"/>
    <w:rsid w:val="30311610"/>
    <w:rsid w:val="303F5107"/>
    <w:rsid w:val="30505C3E"/>
    <w:rsid w:val="30520391"/>
    <w:rsid w:val="305A2F5C"/>
    <w:rsid w:val="305C87D4"/>
    <w:rsid w:val="305E3DBD"/>
    <w:rsid w:val="3067DF65"/>
    <w:rsid w:val="306EC312"/>
    <w:rsid w:val="3074EB47"/>
    <w:rsid w:val="3077E2C4"/>
    <w:rsid w:val="307C5A7B"/>
    <w:rsid w:val="307FC097"/>
    <w:rsid w:val="3086651D"/>
    <w:rsid w:val="308668C8"/>
    <w:rsid w:val="3086A43A"/>
    <w:rsid w:val="308A1FCA"/>
    <w:rsid w:val="308C3308"/>
    <w:rsid w:val="308E2821"/>
    <w:rsid w:val="309267BA"/>
    <w:rsid w:val="3093A53B"/>
    <w:rsid w:val="30953B5E"/>
    <w:rsid w:val="309625A6"/>
    <w:rsid w:val="309994C2"/>
    <w:rsid w:val="30A691A4"/>
    <w:rsid w:val="30A911CB"/>
    <w:rsid w:val="30AB8AD4"/>
    <w:rsid w:val="30AC9FA2"/>
    <w:rsid w:val="30AE87D1"/>
    <w:rsid w:val="30B4E1E2"/>
    <w:rsid w:val="30BC2EDE"/>
    <w:rsid w:val="30BF9A88"/>
    <w:rsid w:val="30C94C47"/>
    <w:rsid w:val="30CB3202"/>
    <w:rsid w:val="30D025C7"/>
    <w:rsid w:val="30D04720"/>
    <w:rsid w:val="30D06E4E"/>
    <w:rsid w:val="30D647D9"/>
    <w:rsid w:val="30D8D588"/>
    <w:rsid w:val="30DCF374"/>
    <w:rsid w:val="30E32AC0"/>
    <w:rsid w:val="30E651BE"/>
    <w:rsid w:val="30EEA3A2"/>
    <w:rsid w:val="30F023CB"/>
    <w:rsid w:val="3105ACDE"/>
    <w:rsid w:val="310F51E5"/>
    <w:rsid w:val="31149445"/>
    <w:rsid w:val="311F4895"/>
    <w:rsid w:val="311FF27A"/>
    <w:rsid w:val="31244927"/>
    <w:rsid w:val="3129BFE2"/>
    <w:rsid w:val="312C4007"/>
    <w:rsid w:val="312E22FE"/>
    <w:rsid w:val="31304B6F"/>
    <w:rsid w:val="3130F30F"/>
    <w:rsid w:val="313D1E99"/>
    <w:rsid w:val="31420A96"/>
    <w:rsid w:val="3143D1F0"/>
    <w:rsid w:val="314B9108"/>
    <w:rsid w:val="314D7CF3"/>
    <w:rsid w:val="315A5CA1"/>
    <w:rsid w:val="315AA3DE"/>
    <w:rsid w:val="315D100F"/>
    <w:rsid w:val="316118F5"/>
    <w:rsid w:val="3161D54B"/>
    <w:rsid w:val="3163EDDF"/>
    <w:rsid w:val="316B5893"/>
    <w:rsid w:val="31746354"/>
    <w:rsid w:val="317B941B"/>
    <w:rsid w:val="3180A473"/>
    <w:rsid w:val="318872D2"/>
    <w:rsid w:val="3199E357"/>
    <w:rsid w:val="319A3A2E"/>
    <w:rsid w:val="319CFD77"/>
    <w:rsid w:val="319EAEFD"/>
    <w:rsid w:val="31A51BFF"/>
    <w:rsid w:val="31A889FD"/>
    <w:rsid w:val="31A94078"/>
    <w:rsid w:val="31AE002E"/>
    <w:rsid w:val="31B1F2A1"/>
    <w:rsid w:val="31B9F3EB"/>
    <w:rsid w:val="31BBAC83"/>
    <w:rsid w:val="31BD08C9"/>
    <w:rsid w:val="31C8FA06"/>
    <w:rsid w:val="31CAB215"/>
    <w:rsid w:val="31CB52AE"/>
    <w:rsid w:val="31D9A012"/>
    <w:rsid w:val="31DBE2AD"/>
    <w:rsid w:val="31E094F6"/>
    <w:rsid w:val="31E7B524"/>
    <w:rsid w:val="31EC9C70"/>
    <w:rsid w:val="31ED95A0"/>
    <w:rsid w:val="31FA3A6F"/>
    <w:rsid w:val="31FCED52"/>
    <w:rsid w:val="31FECA88"/>
    <w:rsid w:val="31FFC792"/>
    <w:rsid w:val="32034555"/>
    <w:rsid w:val="32045A86"/>
    <w:rsid w:val="321C4354"/>
    <w:rsid w:val="3224C5A6"/>
    <w:rsid w:val="3233A67D"/>
    <w:rsid w:val="32353ED7"/>
    <w:rsid w:val="32376D6D"/>
    <w:rsid w:val="3238B994"/>
    <w:rsid w:val="323BDC24"/>
    <w:rsid w:val="323D7961"/>
    <w:rsid w:val="324CB237"/>
    <w:rsid w:val="325B0B79"/>
    <w:rsid w:val="325B3C0D"/>
    <w:rsid w:val="325E767A"/>
    <w:rsid w:val="32642ACA"/>
    <w:rsid w:val="3266BD25"/>
    <w:rsid w:val="3269BA52"/>
    <w:rsid w:val="326CC462"/>
    <w:rsid w:val="3273A7E8"/>
    <w:rsid w:val="32752BDD"/>
    <w:rsid w:val="327F979D"/>
    <w:rsid w:val="32904A9D"/>
    <w:rsid w:val="32940472"/>
    <w:rsid w:val="329500DE"/>
    <w:rsid w:val="329B6B7E"/>
    <w:rsid w:val="329B82F3"/>
    <w:rsid w:val="32A73AED"/>
    <w:rsid w:val="32A8D574"/>
    <w:rsid w:val="32A90284"/>
    <w:rsid w:val="32B1197A"/>
    <w:rsid w:val="32B30762"/>
    <w:rsid w:val="32B31C22"/>
    <w:rsid w:val="32C1A67B"/>
    <w:rsid w:val="32C58547"/>
    <w:rsid w:val="32CCC12C"/>
    <w:rsid w:val="32DA9246"/>
    <w:rsid w:val="32DE6C32"/>
    <w:rsid w:val="32DEFF4A"/>
    <w:rsid w:val="32E1C6FA"/>
    <w:rsid w:val="32E24BCD"/>
    <w:rsid w:val="32E2DBDB"/>
    <w:rsid w:val="32F0468C"/>
    <w:rsid w:val="32F262BA"/>
    <w:rsid w:val="32F769A6"/>
    <w:rsid w:val="32F918C7"/>
    <w:rsid w:val="32F9E652"/>
    <w:rsid w:val="3300226F"/>
    <w:rsid w:val="33025541"/>
    <w:rsid w:val="3307A905"/>
    <w:rsid w:val="33089D16"/>
    <w:rsid w:val="330C127F"/>
    <w:rsid w:val="330F1D56"/>
    <w:rsid w:val="331357E8"/>
    <w:rsid w:val="3313FB25"/>
    <w:rsid w:val="33172DB9"/>
    <w:rsid w:val="331C6415"/>
    <w:rsid w:val="331C88D6"/>
    <w:rsid w:val="333228B0"/>
    <w:rsid w:val="333A6A48"/>
    <w:rsid w:val="33435932"/>
    <w:rsid w:val="3354416B"/>
    <w:rsid w:val="3355A687"/>
    <w:rsid w:val="33563801"/>
    <w:rsid w:val="3358A732"/>
    <w:rsid w:val="335E1AE2"/>
    <w:rsid w:val="335FACAD"/>
    <w:rsid w:val="33613612"/>
    <w:rsid w:val="33622369"/>
    <w:rsid w:val="3363A4E8"/>
    <w:rsid w:val="3365D77A"/>
    <w:rsid w:val="336AD088"/>
    <w:rsid w:val="336BEB97"/>
    <w:rsid w:val="33701252"/>
    <w:rsid w:val="337A2C67"/>
    <w:rsid w:val="337A5246"/>
    <w:rsid w:val="338017D3"/>
    <w:rsid w:val="338AFE4B"/>
    <w:rsid w:val="338BEA34"/>
    <w:rsid w:val="33933E8C"/>
    <w:rsid w:val="3399A392"/>
    <w:rsid w:val="339F7F7D"/>
    <w:rsid w:val="33A29143"/>
    <w:rsid w:val="33B532CF"/>
    <w:rsid w:val="33B770E6"/>
    <w:rsid w:val="33B83510"/>
    <w:rsid w:val="33BD005B"/>
    <w:rsid w:val="33BF0F60"/>
    <w:rsid w:val="33BF6D8E"/>
    <w:rsid w:val="33BF8C5E"/>
    <w:rsid w:val="33C0B735"/>
    <w:rsid w:val="33C239BB"/>
    <w:rsid w:val="33C45366"/>
    <w:rsid w:val="33C562E7"/>
    <w:rsid w:val="33CDEEE1"/>
    <w:rsid w:val="33D1297B"/>
    <w:rsid w:val="33D51367"/>
    <w:rsid w:val="33E583A3"/>
    <w:rsid w:val="33EC6455"/>
    <w:rsid w:val="33F0F2A8"/>
    <w:rsid w:val="33FC807F"/>
    <w:rsid w:val="3403DF84"/>
    <w:rsid w:val="340C67CA"/>
    <w:rsid w:val="340F7D6D"/>
    <w:rsid w:val="3416D1AE"/>
    <w:rsid w:val="341AD25D"/>
    <w:rsid w:val="341B92F0"/>
    <w:rsid w:val="341CF1F4"/>
    <w:rsid w:val="3420F82B"/>
    <w:rsid w:val="34213A2C"/>
    <w:rsid w:val="34232564"/>
    <w:rsid w:val="3425C89F"/>
    <w:rsid w:val="34265FAA"/>
    <w:rsid w:val="34268BA2"/>
    <w:rsid w:val="34276200"/>
    <w:rsid w:val="34315586"/>
    <w:rsid w:val="343A0636"/>
    <w:rsid w:val="343E99AE"/>
    <w:rsid w:val="3440F477"/>
    <w:rsid w:val="3442A746"/>
    <w:rsid w:val="3443286B"/>
    <w:rsid w:val="344913B7"/>
    <w:rsid w:val="344A4110"/>
    <w:rsid w:val="344A9FF5"/>
    <w:rsid w:val="3451B27D"/>
    <w:rsid w:val="345456E1"/>
    <w:rsid w:val="3458635B"/>
    <w:rsid w:val="345AB107"/>
    <w:rsid w:val="345B28B2"/>
    <w:rsid w:val="3472567B"/>
    <w:rsid w:val="347575D6"/>
    <w:rsid w:val="3477FD4B"/>
    <w:rsid w:val="347B5495"/>
    <w:rsid w:val="348030D1"/>
    <w:rsid w:val="34817857"/>
    <w:rsid w:val="34847952"/>
    <w:rsid w:val="3487BBD0"/>
    <w:rsid w:val="348C5A2E"/>
    <w:rsid w:val="349D0C1C"/>
    <w:rsid w:val="34A6CAC3"/>
    <w:rsid w:val="34A80435"/>
    <w:rsid w:val="34BAF66C"/>
    <w:rsid w:val="34D26731"/>
    <w:rsid w:val="34D34933"/>
    <w:rsid w:val="34D8FDC2"/>
    <w:rsid w:val="34EBE281"/>
    <w:rsid w:val="34ED5DB7"/>
    <w:rsid w:val="34EDC4D9"/>
    <w:rsid w:val="34F24A5E"/>
    <w:rsid w:val="34F58FC6"/>
    <w:rsid w:val="34FDACE7"/>
    <w:rsid w:val="34FDDC59"/>
    <w:rsid w:val="35090797"/>
    <w:rsid w:val="350C258B"/>
    <w:rsid w:val="3514C053"/>
    <w:rsid w:val="3517062F"/>
    <w:rsid w:val="35189611"/>
    <w:rsid w:val="351DB8F4"/>
    <w:rsid w:val="351E9B8E"/>
    <w:rsid w:val="3520C966"/>
    <w:rsid w:val="3522B610"/>
    <w:rsid w:val="3526D38A"/>
    <w:rsid w:val="352E6855"/>
    <w:rsid w:val="352E80E2"/>
    <w:rsid w:val="352FD2DF"/>
    <w:rsid w:val="3532163B"/>
    <w:rsid w:val="353B2D4B"/>
    <w:rsid w:val="353B65C7"/>
    <w:rsid w:val="353BA3AC"/>
    <w:rsid w:val="35400FF4"/>
    <w:rsid w:val="3541BF18"/>
    <w:rsid w:val="354B0D99"/>
    <w:rsid w:val="354D8AD5"/>
    <w:rsid w:val="35516027"/>
    <w:rsid w:val="3555A4F1"/>
    <w:rsid w:val="3555C03D"/>
    <w:rsid w:val="355C6CD8"/>
    <w:rsid w:val="35619BAB"/>
    <w:rsid w:val="356DAAFD"/>
    <w:rsid w:val="356F2BF1"/>
    <w:rsid w:val="3570A2FF"/>
    <w:rsid w:val="3570A96A"/>
    <w:rsid w:val="35764084"/>
    <w:rsid w:val="35777123"/>
    <w:rsid w:val="35784ADA"/>
    <w:rsid w:val="357A1162"/>
    <w:rsid w:val="358A3939"/>
    <w:rsid w:val="358AAEFF"/>
    <w:rsid w:val="358EB9F4"/>
    <w:rsid w:val="3593CCCE"/>
    <w:rsid w:val="359FB7E3"/>
    <w:rsid w:val="35A183FD"/>
    <w:rsid w:val="35A2B432"/>
    <w:rsid w:val="35A41B08"/>
    <w:rsid w:val="35A44377"/>
    <w:rsid w:val="35A8F85E"/>
    <w:rsid w:val="35AB8827"/>
    <w:rsid w:val="35ACED6D"/>
    <w:rsid w:val="35AD988F"/>
    <w:rsid w:val="35B07E51"/>
    <w:rsid w:val="35BC06A4"/>
    <w:rsid w:val="35C01BF2"/>
    <w:rsid w:val="35CE55E5"/>
    <w:rsid w:val="35DABD3E"/>
    <w:rsid w:val="35E16B0C"/>
    <w:rsid w:val="35E1D496"/>
    <w:rsid w:val="35E4DDBB"/>
    <w:rsid w:val="35E8FA63"/>
    <w:rsid w:val="35F043DD"/>
    <w:rsid w:val="35F22533"/>
    <w:rsid w:val="35F5AD38"/>
    <w:rsid w:val="35F74C93"/>
    <w:rsid w:val="35FA8BC3"/>
    <w:rsid w:val="35FB5025"/>
    <w:rsid w:val="35FD44C2"/>
    <w:rsid w:val="3600796A"/>
    <w:rsid w:val="3607E40F"/>
    <w:rsid w:val="36186D5D"/>
    <w:rsid w:val="361CFFC0"/>
    <w:rsid w:val="3620FC2A"/>
    <w:rsid w:val="36210328"/>
    <w:rsid w:val="3621B457"/>
    <w:rsid w:val="36224BC4"/>
    <w:rsid w:val="362254FB"/>
    <w:rsid w:val="36266AD1"/>
    <w:rsid w:val="3628412F"/>
    <w:rsid w:val="362A2D49"/>
    <w:rsid w:val="363031F0"/>
    <w:rsid w:val="363429FF"/>
    <w:rsid w:val="36376C25"/>
    <w:rsid w:val="3639D0CC"/>
    <w:rsid w:val="36484BF2"/>
    <w:rsid w:val="364D284F"/>
    <w:rsid w:val="364E7FEC"/>
    <w:rsid w:val="3652D750"/>
    <w:rsid w:val="3653CABB"/>
    <w:rsid w:val="36575DD3"/>
    <w:rsid w:val="365AD02A"/>
    <w:rsid w:val="36626C3D"/>
    <w:rsid w:val="366353DE"/>
    <w:rsid w:val="3665C2BE"/>
    <w:rsid w:val="36678D6F"/>
    <w:rsid w:val="366B401A"/>
    <w:rsid w:val="36700E87"/>
    <w:rsid w:val="36766F1D"/>
    <w:rsid w:val="367ACC14"/>
    <w:rsid w:val="367D0D35"/>
    <w:rsid w:val="367EE146"/>
    <w:rsid w:val="368797C7"/>
    <w:rsid w:val="3687B497"/>
    <w:rsid w:val="368B4700"/>
    <w:rsid w:val="368E18FA"/>
    <w:rsid w:val="36929AF2"/>
    <w:rsid w:val="3692B399"/>
    <w:rsid w:val="369FF497"/>
    <w:rsid w:val="36A27BF2"/>
    <w:rsid w:val="36A2C213"/>
    <w:rsid w:val="36A99E07"/>
    <w:rsid w:val="36A9B1E7"/>
    <w:rsid w:val="36AC2FFB"/>
    <w:rsid w:val="36AC9CB0"/>
    <w:rsid w:val="36AFBB79"/>
    <w:rsid w:val="36B50176"/>
    <w:rsid w:val="36B68A70"/>
    <w:rsid w:val="36B986C4"/>
    <w:rsid w:val="36BE130A"/>
    <w:rsid w:val="36C46C3B"/>
    <w:rsid w:val="36CCFFC3"/>
    <w:rsid w:val="36CD341C"/>
    <w:rsid w:val="36CFB1FD"/>
    <w:rsid w:val="36D04E1C"/>
    <w:rsid w:val="36D14FB8"/>
    <w:rsid w:val="36E0071A"/>
    <w:rsid w:val="36ED8F3C"/>
    <w:rsid w:val="36F01A9A"/>
    <w:rsid w:val="36F8032A"/>
    <w:rsid w:val="36FEC52A"/>
    <w:rsid w:val="37022D27"/>
    <w:rsid w:val="370833CA"/>
    <w:rsid w:val="370A12F4"/>
    <w:rsid w:val="371559FB"/>
    <w:rsid w:val="3721ADCA"/>
    <w:rsid w:val="3721B18A"/>
    <w:rsid w:val="37275D97"/>
    <w:rsid w:val="3733F6A9"/>
    <w:rsid w:val="37341712"/>
    <w:rsid w:val="373A96D6"/>
    <w:rsid w:val="373C4947"/>
    <w:rsid w:val="373D35F8"/>
    <w:rsid w:val="37418A0A"/>
    <w:rsid w:val="374371F7"/>
    <w:rsid w:val="3743B554"/>
    <w:rsid w:val="374522DB"/>
    <w:rsid w:val="374E0BA3"/>
    <w:rsid w:val="3755BBEA"/>
    <w:rsid w:val="37560A77"/>
    <w:rsid w:val="375D6EAF"/>
    <w:rsid w:val="3763168F"/>
    <w:rsid w:val="376B2BD8"/>
    <w:rsid w:val="376E983E"/>
    <w:rsid w:val="3774435B"/>
    <w:rsid w:val="378B7ECF"/>
    <w:rsid w:val="3791F372"/>
    <w:rsid w:val="3793D42F"/>
    <w:rsid w:val="379769C8"/>
    <w:rsid w:val="3798AB52"/>
    <w:rsid w:val="379C5701"/>
    <w:rsid w:val="379D08A4"/>
    <w:rsid w:val="37A02325"/>
    <w:rsid w:val="37A34F42"/>
    <w:rsid w:val="37A3E761"/>
    <w:rsid w:val="37A75591"/>
    <w:rsid w:val="37AAB88E"/>
    <w:rsid w:val="37ADF6E9"/>
    <w:rsid w:val="37B1AD5E"/>
    <w:rsid w:val="37B3EBE2"/>
    <w:rsid w:val="37B49CE1"/>
    <w:rsid w:val="37B520FA"/>
    <w:rsid w:val="37BB1F3E"/>
    <w:rsid w:val="37BB74E5"/>
    <w:rsid w:val="37BD5D22"/>
    <w:rsid w:val="37BEE5D8"/>
    <w:rsid w:val="37C33F45"/>
    <w:rsid w:val="37C651C0"/>
    <w:rsid w:val="37C79B71"/>
    <w:rsid w:val="37D5EB8C"/>
    <w:rsid w:val="37F06DC1"/>
    <w:rsid w:val="37F13A33"/>
    <w:rsid w:val="37F2037A"/>
    <w:rsid w:val="37F3005A"/>
    <w:rsid w:val="37F66027"/>
    <w:rsid w:val="37F6831A"/>
    <w:rsid w:val="37F74274"/>
    <w:rsid w:val="37FADDFB"/>
    <w:rsid w:val="37FB8777"/>
    <w:rsid w:val="3801711D"/>
    <w:rsid w:val="3806518E"/>
    <w:rsid w:val="38089F73"/>
    <w:rsid w:val="380FA4A0"/>
    <w:rsid w:val="38180008"/>
    <w:rsid w:val="3819CD12"/>
    <w:rsid w:val="381E6957"/>
    <w:rsid w:val="382791CF"/>
    <w:rsid w:val="382D5108"/>
    <w:rsid w:val="3833670A"/>
    <w:rsid w:val="383C0DEA"/>
    <w:rsid w:val="383CE2FF"/>
    <w:rsid w:val="3849680C"/>
    <w:rsid w:val="384F1938"/>
    <w:rsid w:val="3852DD41"/>
    <w:rsid w:val="38558FB2"/>
    <w:rsid w:val="385E165C"/>
    <w:rsid w:val="385F30A0"/>
    <w:rsid w:val="385FAAF1"/>
    <w:rsid w:val="38622809"/>
    <w:rsid w:val="38673A6A"/>
    <w:rsid w:val="386F226C"/>
    <w:rsid w:val="38798171"/>
    <w:rsid w:val="3880D695"/>
    <w:rsid w:val="38840993"/>
    <w:rsid w:val="3888E309"/>
    <w:rsid w:val="388C93E2"/>
    <w:rsid w:val="388F0D62"/>
    <w:rsid w:val="388F9F08"/>
    <w:rsid w:val="3891EA2E"/>
    <w:rsid w:val="3892B980"/>
    <w:rsid w:val="38964703"/>
    <w:rsid w:val="389746B0"/>
    <w:rsid w:val="3898D661"/>
    <w:rsid w:val="389C695A"/>
    <w:rsid w:val="38A4C869"/>
    <w:rsid w:val="38A71402"/>
    <w:rsid w:val="38AF56C6"/>
    <w:rsid w:val="38B4EBC7"/>
    <w:rsid w:val="38B8E3EF"/>
    <w:rsid w:val="38BE3766"/>
    <w:rsid w:val="38BEBDDB"/>
    <w:rsid w:val="38C2D39C"/>
    <w:rsid w:val="38CF6733"/>
    <w:rsid w:val="38D5659D"/>
    <w:rsid w:val="38D73B8C"/>
    <w:rsid w:val="38D8D6B6"/>
    <w:rsid w:val="38DEF170"/>
    <w:rsid w:val="38EF5F47"/>
    <w:rsid w:val="38F21106"/>
    <w:rsid w:val="38F275AA"/>
    <w:rsid w:val="38F33E0E"/>
    <w:rsid w:val="38F34546"/>
    <w:rsid w:val="38F5DDA9"/>
    <w:rsid w:val="38F5FC0C"/>
    <w:rsid w:val="38F7A014"/>
    <w:rsid w:val="38FB1823"/>
    <w:rsid w:val="38FF6DA7"/>
    <w:rsid w:val="38FFD9A2"/>
    <w:rsid w:val="39080BEA"/>
    <w:rsid w:val="3908DF1E"/>
    <w:rsid w:val="390AFEEA"/>
    <w:rsid w:val="390BAA00"/>
    <w:rsid w:val="390F42D4"/>
    <w:rsid w:val="39118B26"/>
    <w:rsid w:val="3916B17D"/>
    <w:rsid w:val="39222349"/>
    <w:rsid w:val="392692A2"/>
    <w:rsid w:val="393713A9"/>
    <w:rsid w:val="3938F4FF"/>
    <w:rsid w:val="393909A5"/>
    <w:rsid w:val="393AE9D3"/>
    <w:rsid w:val="393CD5F5"/>
    <w:rsid w:val="3941C79F"/>
    <w:rsid w:val="394BEB8B"/>
    <w:rsid w:val="394E4D3E"/>
    <w:rsid w:val="3950AF24"/>
    <w:rsid w:val="3950FBAE"/>
    <w:rsid w:val="3954D838"/>
    <w:rsid w:val="395ED0E7"/>
    <w:rsid w:val="39603216"/>
    <w:rsid w:val="3964E000"/>
    <w:rsid w:val="3964F0E2"/>
    <w:rsid w:val="39659E36"/>
    <w:rsid w:val="396E5687"/>
    <w:rsid w:val="3970A0E6"/>
    <w:rsid w:val="39769B67"/>
    <w:rsid w:val="39777020"/>
    <w:rsid w:val="3977A199"/>
    <w:rsid w:val="3977ACF3"/>
    <w:rsid w:val="397CCBB7"/>
    <w:rsid w:val="39809958"/>
    <w:rsid w:val="3983F4A4"/>
    <w:rsid w:val="3986D64F"/>
    <w:rsid w:val="3986E468"/>
    <w:rsid w:val="398D1453"/>
    <w:rsid w:val="3997DE65"/>
    <w:rsid w:val="399B8E83"/>
    <w:rsid w:val="399C22E0"/>
    <w:rsid w:val="399F151A"/>
    <w:rsid w:val="39A6314F"/>
    <w:rsid w:val="39AA98B5"/>
    <w:rsid w:val="39B6C7DB"/>
    <w:rsid w:val="39BD1650"/>
    <w:rsid w:val="39BE9FB1"/>
    <w:rsid w:val="39BEC70D"/>
    <w:rsid w:val="39C72646"/>
    <w:rsid w:val="39CA000E"/>
    <w:rsid w:val="39CCC486"/>
    <w:rsid w:val="39D1D52B"/>
    <w:rsid w:val="39DD06F4"/>
    <w:rsid w:val="39DD349A"/>
    <w:rsid w:val="39E24CBF"/>
    <w:rsid w:val="39E5DC81"/>
    <w:rsid w:val="39E822FC"/>
    <w:rsid w:val="39F14CC8"/>
    <w:rsid w:val="39F32D5D"/>
    <w:rsid w:val="39F5EC11"/>
    <w:rsid w:val="39FA6108"/>
    <w:rsid w:val="3A034A26"/>
    <w:rsid w:val="3A08D5A2"/>
    <w:rsid w:val="3A0FDE00"/>
    <w:rsid w:val="3A157AE4"/>
    <w:rsid w:val="3A167AC3"/>
    <w:rsid w:val="3A16DA93"/>
    <w:rsid w:val="3A1E1414"/>
    <w:rsid w:val="3A2027A6"/>
    <w:rsid w:val="3A25F364"/>
    <w:rsid w:val="3A28B46B"/>
    <w:rsid w:val="3A409692"/>
    <w:rsid w:val="3A478BAC"/>
    <w:rsid w:val="3A494C2B"/>
    <w:rsid w:val="3A508FDF"/>
    <w:rsid w:val="3A516EA8"/>
    <w:rsid w:val="3A540C56"/>
    <w:rsid w:val="3A58180D"/>
    <w:rsid w:val="3A5868A7"/>
    <w:rsid w:val="3A5E817E"/>
    <w:rsid w:val="3A5EF98C"/>
    <w:rsid w:val="3A61F66B"/>
    <w:rsid w:val="3A6332F8"/>
    <w:rsid w:val="3A66F896"/>
    <w:rsid w:val="3A683895"/>
    <w:rsid w:val="3A684EC3"/>
    <w:rsid w:val="3A6AFD94"/>
    <w:rsid w:val="3A6B2407"/>
    <w:rsid w:val="3A6D2C4A"/>
    <w:rsid w:val="3A7C03CB"/>
    <w:rsid w:val="3A8408B6"/>
    <w:rsid w:val="3A85A11A"/>
    <w:rsid w:val="3A881A21"/>
    <w:rsid w:val="3A8DC9D1"/>
    <w:rsid w:val="3A90CD83"/>
    <w:rsid w:val="3A929010"/>
    <w:rsid w:val="3A9313EB"/>
    <w:rsid w:val="3A9B5A96"/>
    <w:rsid w:val="3A9CD126"/>
    <w:rsid w:val="3AA00841"/>
    <w:rsid w:val="3AA38317"/>
    <w:rsid w:val="3AA444CA"/>
    <w:rsid w:val="3AA58CF3"/>
    <w:rsid w:val="3AA886DD"/>
    <w:rsid w:val="3AB3CAA3"/>
    <w:rsid w:val="3AB6AB33"/>
    <w:rsid w:val="3AB7D8F7"/>
    <w:rsid w:val="3AB95C22"/>
    <w:rsid w:val="3AB9DDB2"/>
    <w:rsid w:val="3AC0E1D7"/>
    <w:rsid w:val="3AC76B48"/>
    <w:rsid w:val="3AC8B313"/>
    <w:rsid w:val="3ACDF082"/>
    <w:rsid w:val="3ACEE2D4"/>
    <w:rsid w:val="3ACF3310"/>
    <w:rsid w:val="3AD1703B"/>
    <w:rsid w:val="3ADCA5E6"/>
    <w:rsid w:val="3AE0B5B1"/>
    <w:rsid w:val="3AEA3E32"/>
    <w:rsid w:val="3AF7AC96"/>
    <w:rsid w:val="3AF8F1F5"/>
    <w:rsid w:val="3B0694D9"/>
    <w:rsid w:val="3B07DE08"/>
    <w:rsid w:val="3B0A6435"/>
    <w:rsid w:val="3B121071"/>
    <w:rsid w:val="3B13B95D"/>
    <w:rsid w:val="3B14929C"/>
    <w:rsid w:val="3B16E0C1"/>
    <w:rsid w:val="3B17806F"/>
    <w:rsid w:val="3B187A5D"/>
    <w:rsid w:val="3B18AC7C"/>
    <w:rsid w:val="3B18BA65"/>
    <w:rsid w:val="3B1A0ECB"/>
    <w:rsid w:val="3B200CD2"/>
    <w:rsid w:val="3B2661B7"/>
    <w:rsid w:val="3B2742CC"/>
    <w:rsid w:val="3B2B3CF7"/>
    <w:rsid w:val="3B2C44DE"/>
    <w:rsid w:val="3B2C98A6"/>
    <w:rsid w:val="3B2F89F1"/>
    <w:rsid w:val="3B2FF5A8"/>
    <w:rsid w:val="3B3004C2"/>
    <w:rsid w:val="3B340B25"/>
    <w:rsid w:val="3B36C6B1"/>
    <w:rsid w:val="3B412384"/>
    <w:rsid w:val="3B48C12D"/>
    <w:rsid w:val="3B504243"/>
    <w:rsid w:val="3B50B066"/>
    <w:rsid w:val="3B62BC40"/>
    <w:rsid w:val="3B646FDD"/>
    <w:rsid w:val="3B6EF3F4"/>
    <w:rsid w:val="3B77B9D6"/>
    <w:rsid w:val="3B78FF71"/>
    <w:rsid w:val="3B7BA4EC"/>
    <w:rsid w:val="3B7EF7C5"/>
    <w:rsid w:val="3B83129D"/>
    <w:rsid w:val="3B8A77FD"/>
    <w:rsid w:val="3B92816F"/>
    <w:rsid w:val="3B931886"/>
    <w:rsid w:val="3B97E37E"/>
    <w:rsid w:val="3B98297D"/>
    <w:rsid w:val="3B98643F"/>
    <w:rsid w:val="3B98BE10"/>
    <w:rsid w:val="3BAA0704"/>
    <w:rsid w:val="3BAB09D5"/>
    <w:rsid w:val="3BAFFF37"/>
    <w:rsid w:val="3BB1596E"/>
    <w:rsid w:val="3BB38D6F"/>
    <w:rsid w:val="3BB3AB4C"/>
    <w:rsid w:val="3BB53488"/>
    <w:rsid w:val="3BB555FF"/>
    <w:rsid w:val="3BB679BF"/>
    <w:rsid w:val="3BB6C813"/>
    <w:rsid w:val="3BB9CCF0"/>
    <w:rsid w:val="3BBE00E2"/>
    <w:rsid w:val="3BC3DD20"/>
    <w:rsid w:val="3BCB0A3F"/>
    <w:rsid w:val="3BD74F63"/>
    <w:rsid w:val="3BDA526B"/>
    <w:rsid w:val="3BE05E24"/>
    <w:rsid w:val="3BE3A7AE"/>
    <w:rsid w:val="3BE63195"/>
    <w:rsid w:val="3BE9DA28"/>
    <w:rsid w:val="3BEB4452"/>
    <w:rsid w:val="3BEB4D38"/>
    <w:rsid w:val="3BEE4581"/>
    <w:rsid w:val="3BEF2618"/>
    <w:rsid w:val="3BEF4BDE"/>
    <w:rsid w:val="3BF1D32A"/>
    <w:rsid w:val="3BF5B409"/>
    <w:rsid w:val="3BF5D0D6"/>
    <w:rsid w:val="3BF5EDBB"/>
    <w:rsid w:val="3BFDCA08"/>
    <w:rsid w:val="3BFE5CCA"/>
    <w:rsid w:val="3C030EA6"/>
    <w:rsid w:val="3C03D8EB"/>
    <w:rsid w:val="3C04C693"/>
    <w:rsid w:val="3C113F65"/>
    <w:rsid w:val="3C1680F4"/>
    <w:rsid w:val="3C198716"/>
    <w:rsid w:val="3C1F5FDB"/>
    <w:rsid w:val="3C1F99C1"/>
    <w:rsid w:val="3C216322"/>
    <w:rsid w:val="3C222447"/>
    <w:rsid w:val="3C2407C0"/>
    <w:rsid w:val="3C25B51E"/>
    <w:rsid w:val="3C340CFA"/>
    <w:rsid w:val="3C359DCE"/>
    <w:rsid w:val="3C38383B"/>
    <w:rsid w:val="3C40E319"/>
    <w:rsid w:val="3C45A662"/>
    <w:rsid w:val="3C4ECC75"/>
    <w:rsid w:val="3C4FB7DB"/>
    <w:rsid w:val="3C4FC9EF"/>
    <w:rsid w:val="3C4FF7FB"/>
    <w:rsid w:val="3C514D34"/>
    <w:rsid w:val="3C5322A8"/>
    <w:rsid w:val="3C5455FE"/>
    <w:rsid w:val="3C54AD24"/>
    <w:rsid w:val="3C54BAF1"/>
    <w:rsid w:val="3C55C07A"/>
    <w:rsid w:val="3C5807CB"/>
    <w:rsid w:val="3C591EEC"/>
    <w:rsid w:val="3C5C5666"/>
    <w:rsid w:val="3C5E14E5"/>
    <w:rsid w:val="3C61D71B"/>
    <w:rsid w:val="3C64810C"/>
    <w:rsid w:val="3C66B312"/>
    <w:rsid w:val="3C6A3956"/>
    <w:rsid w:val="3C6B0E1E"/>
    <w:rsid w:val="3C6C1085"/>
    <w:rsid w:val="3C73640F"/>
    <w:rsid w:val="3C7534D8"/>
    <w:rsid w:val="3C843CCD"/>
    <w:rsid w:val="3C863E4B"/>
    <w:rsid w:val="3C8875E7"/>
    <w:rsid w:val="3C91AFC0"/>
    <w:rsid w:val="3C92C164"/>
    <w:rsid w:val="3C93472D"/>
    <w:rsid w:val="3C9B6C2D"/>
    <w:rsid w:val="3CA50ABF"/>
    <w:rsid w:val="3CABD3A9"/>
    <w:rsid w:val="3CAD5DA8"/>
    <w:rsid w:val="3CB065EB"/>
    <w:rsid w:val="3CBA3436"/>
    <w:rsid w:val="3CBF2BA5"/>
    <w:rsid w:val="3CC3C0C2"/>
    <w:rsid w:val="3CC44C3C"/>
    <w:rsid w:val="3CC5379B"/>
    <w:rsid w:val="3CC63936"/>
    <w:rsid w:val="3CCD4F3C"/>
    <w:rsid w:val="3CCF4D00"/>
    <w:rsid w:val="3CCF928B"/>
    <w:rsid w:val="3CD23BD3"/>
    <w:rsid w:val="3CD84208"/>
    <w:rsid w:val="3CE7CFAC"/>
    <w:rsid w:val="3CE8BD82"/>
    <w:rsid w:val="3CEAC7A6"/>
    <w:rsid w:val="3CEC3BBA"/>
    <w:rsid w:val="3CF0BCDC"/>
    <w:rsid w:val="3CF0DFFD"/>
    <w:rsid w:val="3CF318B5"/>
    <w:rsid w:val="3CF5B4CA"/>
    <w:rsid w:val="3CFB4319"/>
    <w:rsid w:val="3D00C440"/>
    <w:rsid w:val="3D0546B4"/>
    <w:rsid w:val="3D05CC14"/>
    <w:rsid w:val="3D06D426"/>
    <w:rsid w:val="3D0B6933"/>
    <w:rsid w:val="3D142285"/>
    <w:rsid w:val="3D16DC53"/>
    <w:rsid w:val="3D1786D5"/>
    <w:rsid w:val="3D180940"/>
    <w:rsid w:val="3D199470"/>
    <w:rsid w:val="3D1B8325"/>
    <w:rsid w:val="3D1D699E"/>
    <w:rsid w:val="3D230E74"/>
    <w:rsid w:val="3D23F9CC"/>
    <w:rsid w:val="3D2F54E2"/>
    <w:rsid w:val="3D47E934"/>
    <w:rsid w:val="3D4E761D"/>
    <w:rsid w:val="3D4EB191"/>
    <w:rsid w:val="3D515362"/>
    <w:rsid w:val="3D579C5C"/>
    <w:rsid w:val="3D60F74F"/>
    <w:rsid w:val="3D64532D"/>
    <w:rsid w:val="3D6D6193"/>
    <w:rsid w:val="3D739068"/>
    <w:rsid w:val="3D785505"/>
    <w:rsid w:val="3D7AA195"/>
    <w:rsid w:val="3D7AD1DD"/>
    <w:rsid w:val="3D7F2D39"/>
    <w:rsid w:val="3D9DE7E6"/>
    <w:rsid w:val="3DA0A922"/>
    <w:rsid w:val="3DB21FDB"/>
    <w:rsid w:val="3DB8D1D6"/>
    <w:rsid w:val="3DC253EF"/>
    <w:rsid w:val="3DC2B63A"/>
    <w:rsid w:val="3DC43F8C"/>
    <w:rsid w:val="3DC64F52"/>
    <w:rsid w:val="3DCA019F"/>
    <w:rsid w:val="3DD0DC48"/>
    <w:rsid w:val="3DD10FCE"/>
    <w:rsid w:val="3DD6CDEC"/>
    <w:rsid w:val="3DD8AA39"/>
    <w:rsid w:val="3DD8B266"/>
    <w:rsid w:val="3DE47BD5"/>
    <w:rsid w:val="3DE74DA2"/>
    <w:rsid w:val="3DEA30B2"/>
    <w:rsid w:val="3DF3DCE2"/>
    <w:rsid w:val="3DF58ACC"/>
    <w:rsid w:val="3DF7A926"/>
    <w:rsid w:val="3DFA16BD"/>
    <w:rsid w:val="3DFE1792"/>
    <w:rsid w:val="3DFF0BCB"/>
    <w:rsid w:val="3E122EEE"/>
    <w:rsid w:val="3E192763"/>
    <w:rsid w:val="3E2164C5"/>
    <w:rsid w:val="3E22DAE9"/>
    <w:rsid w:val="3E232293"/>
    <w:rsid w:val="3E248B3E"/>
    <w:rsid w:val="3E269A9F"/>
    <w:rsid w:val="3E298096"/>
    <w:rsid w:val="3E2D81BC"/>
    <w:rsid w:val="3E2E5E8A"/>
    <w:rsid w:val="3E2F3767"/>
    <w:rsid w:val="3E31FDE2"/>
    <w:rsid w:val="3E3421AF"/>
    <w:rsid w:val="3E40492E"/>
    <w:rsid w:val="3E4C9683"/>
    <w:rsid w:val="3E4EB1B9"/>
    <w:rsid w:val="3E59E0ED"/>
    <w:rsid w:val="3E5D381F"/>
    <w:rsid w:val="3E60FACD"/>
    <w:rsid w:val="3E629F16"/>
    <w:rsid w:val="3E63303A"/>
    <w:rsid w:val="3E66A8DC"/>
    <w:rsid w:val="3E66BD57"/>
    <w:rsid w:val="3E6729E9"/>
    <w:rsid w:val="3E6A6F88"/>
    <w:rsid w:val="3E6F5461"/>
    <w:rsid w:val="3E72F638"/>
    <w:rsid w:val="3E7748CD"/>
    <w:rsid w:val="3E7C799E"/>
    <w:rsid w:val="3E8A0588"/>
    <w:rsid w:val="3E9B58C8"/>
    <w:rsid w:val="3EAF1C1F"/>
    <w:rsid w:val="3EAF2F40"/>
    <w:rsid w:val="3EB0D61E"/>
    <w:rsid w:val="3EBC3BCE"/>
    <w:rsid w:val="3EBC52F6"/>
    <w:rsid w:val="3EBE5029"/>
    <w:rsid w:val="3EC16FA1"/>
    <w:rsid w:val="3EC3C200"/>
    <w:rsid w:val="3EDA1032"/>
    <w:rsid w:val="3EDA4335"/>
    <w:rsid w:val="3EE09BD4"/>
    <w:rsid w:val="3EE41322"/>
    <w:rsid w:val="3EE81193"/>
    <w:rsid w:val="3EF413A2"/>
    <w:rsid w:val="3EF5D9D6"/>
    <w:rsid w:val="3EF84AF9"/>
    <w:rsid w:val="3EFBA97F"/>
    <w:rsid w:val="3EFBC480"/>
    <w:rsid w:val="3EFC2543"/>
    <w:rsid w:val="3EFE147D"/>
    <w:rsid w:val="3F088A2D"/>
    <w:rsid w:val="3F203AE0"/>
    <w:rsid w:val="3F22B5D0"/>
    <w:rsid w:val="3F2776D1"/>
    <w:rsid w:val="3F29995A"/>
    <w:rsid w:val="3F2A8302"/>
    <w:rsid w:val="3F3480E9"/>
    <w:rsid w:val="3F39A6E7"/>
    <w:rsid w:val="3F39B125"/>
    <w:rsid w:val="3F3A5CA6"/>
    <w:rsid w:val="3F3BF21A"/>
    <w:rsid w:val="3F3F2D4D"/>
    <w:rsid w:val="3F429E66"/>
    <w:rsid w:val="3F44DBB1"/>
    <w:rsid w:val="3F4964DE"/>
    <w:rsid w:val="3F50454C"/>
    <w:rsid w:val="3F523FC8"/>
    <w:rsid w:val="3F5B9E9E"/>
    <w:rsid w:val="3F5E73ED"/>
    <w:rsid w:val="3F5FF8A5"/>
    <w:rsid w:val="3F610E6C"/>
    <w:rsid w:val="3F61277A"/>
    <w:rsid w:val="3F68C192"/>
    <w:rsid w:val="3F6F2648"/>
    <w:rsid w:val="3F74F75B"/>
    <w:rsid w:val="3F7543B2"/>
    <w:rsid w:val="3F86CB59"/>
    <w:rsid w:val="3F9065DB"/>
    <w:rsid w:val="3F9582B8"/>
    <w:rsid w:val="3F98F63F"/>
    <w:rsid w:val="3F9A022B"/>
    <w:rsid w:val="3F9BEC0E"/>
    <w:rsid w:val="3F9D53F2"/>
    <w:rsid w:val="3F9E0B3E"/>
    <w:rsid w:val="3FA0174F"/>
    <w:rsid w:val="3FA5C374"/>
    <w:rsid w:val="3FB13C0B"/>
    <w:rsid w:val="3FB2E602"/>
    <w:rsid w:val="3FB9C7BF"/>
    <w:rsid w:val="3FBEAB62"/>
    <w:rsid w:val="3FD1A602"/>
    <w:rsid w:val="3FD2D4B4"/>
    <w:rsid w:val="3FDFFDE4"/>
    <w:rsid w:val="3FE368AE"/>
    <w:rsid w:val="3FE5271B"/>
    <w:rsid w:val="3FE831BB"/>
    <w:rsid w:val="3FEE31A2"/>
    <w:rsid w:val="3FF508A2"/>
    <w:rsid w:val="3FF6C4A1"/>
    <w:rsid w:val="3FF74EE2"/>
    <w:rsid w:val="3FF7768F"/>
    <w:rsid w:val="3FFB0C21"/>
    <w:rsid w:val="3FFB1859"/>
    <w:rsid w:val="400E6D59"/>
    <w:rsid w:val="4014AA2E"/>
    <w:rsid w:val="401679C1"/>
    <w:rsid w:val="401A17F9"/>
    <w:rsid w:val="4022DDD5"/>
    <w:rsid w:val="4026B750"/>
    <w:rsid w:val="4026B9FB"/>
    <w:rsid w:val="4026EBE6"/>
    <w:rsid w:val="402779A8"/>
    <w:rsid w:val="4031B7E8"/>
    <w:rsid w:val="40405442"/>
    <w:rsid w:val="40453BF8"/>
    <w:rsid w:val="4047E7DA"/>
    <w:rsid w:val="40486C70"/>
    <w:rsid w:val="4049BBA0"/>
    <w:rsid w:val="40572E29"/>
    <w:rsid w:val="405D9EAF"/>
    <w:rsid w:val="4069E0B1"/>
    <w:rsid w:val="406B13B7"/>
    <w:rsid w:val="406BD6B9"/>
    <w:rsid w:val="406D8A16"/>
    <w:rsid w:val="40759B3F"/>
    <w:rsid w:val="407733A4"/>
    <w:rsid w:val="407B3706"/>
    <w:rsid w:val="407E3308"/>
    <w:rsid w:val="4084B2E2"/>
    <w:rsid w:val="4089E5F1"/>
    <w:rsid w:val="408B2C75"/>
    <w:rsid w:val="408E9A0A"/>
    <w:rsid w:val="409BED9D"/>
    <w:rsid w:val="409EC4D7"/>
    <w:rsid w:val="409F54B3"/>
    <w:rsid w:val="40AE1E3A"/>
    <w:rsid w:val="40AEC472"/>
    <w:rsid w:val="40AF05BA"/>
    <w:rsid w:val="40B1E74C"/>
    <w:rsid w:val="40B3B347"/>
    <w:rsid w:val="40B8186D"/>
    <w:rsid w:val="40B83501"/>
    <w:rsid w:val="40BF30FE"/>
    <w:rsid w:val="40C0FCDD"/>
    <w:rsid w:val="40C35592"/>
    <w:rsid w:val="40CC442B"/>
    <w:rsid w:val="40D1AA46"/>
    <w:rsid w:val="40D221A7"/>
    <w:rsid w:val="40D282B6"/>
    <w:rsid w:val="40D50C0A"/>
    <w:rsid w:val="40D6690C"/>
    <w:rsid w:val="40DB054E"/>
    <w:rsid w:val="40DC8244"/>
    <w:rsid w:val="40E0FA08"/>
    <w:rsid w:val="40E47171"/>
    <w:rsid w:val="40E65F1C"/>
    <w:rsid w:val="40E721BB"/>
    <w:rsid w:val="40E78CCC"/>
    <w:rsid w:val="40EC1C01"/>
    <w:rsid w:val="40EFEC37"/>
    <w:rsid w:val="40FA5486"/>
    <w:rsid w:val="40FF2813"/>
    <w:rsid w:val="41083D37"/>
    <w:rsid w:val="410DB03F"/>
    <w:rsid w:val="410F14D0"/>
    <w:rsid w:val="41108EB9"/>
    <w:rsid w:val="4112D37B"/>
    <w:rsid w:val="41164209"/>
    <w:rsid w:val="4116CF19"/>
    <w:rsid w:val="411E4345"/>
    <w:rsid w:val="411FD616"/>
    <w:rsid w:val="4124098D"/>
    <w:rsid w:val="41273103"/>
    <w:rsid w:val="412ADC0E"/>
    <w:rsid w:val="412CE555"/>
    <w:rsid w:val="4145B738"/>
    <w:rsid w:val="41475CEA"/>
    <w:rsid w:val="415033A3"/>
    <w:rsid w:val="41599DC9"/>
    <w:rsid w:val="415E0D71"/>
    <w:rsid w:val="415F12DC"/>
    <w:rsid w:val="415FFA0F"/>
    <w:rsid w:val="4163AC3E"/>
    <w:rsid w:val="4165781C"/>
    <w:rsid w:val="4166C793"/>
    <w:rsid w:val="416FE0DA"/>
    <w:rsid w:val="4172F4DE"/>
    <w:rsid w:val="4174C484"/>
    <w:rsid w:val="417B26B0"/>
    <w:rsid w:val="417EEC1B"/>
    <w:rsid w:val="41834012"/>
    <w:rsid w:val="41884C92"/>
    <w:rsid w:val="41899CF7"/>
    <w:rsid w:val="4189E3D9"/>
    <w:rsid w:val="418A9CC9"/>
    <w:rsid w:val="41927BAA"/>
    <w:rsid w:val="41965CE3"/>
    <w:rsid w:val="4198553D"/>
    <w:rsid w:val="419B12B9"/>
    <w:rsid w:val="419C3513"/>
    <w:rsid w:val="419C5CA2"/>
    <w:rsid w:val="419FFB66"/>
    <w:rsid w:val="41A2D791"/>
    <w:rsid w:val="41A59214"/>
    <w:rsid w:val="41AC371E"/>
    <w:rsid w:val="41B2E233"/>
    <w:rsid w:val="41B78C92"/>
    <w:rsid w:val="41BDADC1"/>
    <w:rsid w:val="41C01B12"/>
    <w:rsid w:val="41C151A0"/>
    <w:rsid w:val="41C40A99"/>
    <w:rsid w:val="41C414AF"/>
    <w:rsid w:val="41C58BCF"/>
    <w:rsid w:val="41C682DA"/>
    <w:rsid w:val="41C98870"/>
    <w:rsid w:val="41CED984"/>
    <w:rsid w:val="41D20E26"/>
    <w:rsid w:val="41D221E2"/>
    <w:rsid w:val="41E1EAB7"/>
    <w:rsid w:val="41E4AA9E"/>
    <w:rsid w:val="41E621B4"/>
    <w:rsid w:val="41EB6826"/>
    <w:rsid w:val="41FEF71C"/>
    <w:rsid w:val="420E456B"/>
    <w:rsid w:val="420E67B0"/>
    <w:rsid w:val="42100BD9"/>
    <w:rsid w:val="421B733D"/>
    <w:rsid w:val="421E54DD"/>
    <w:rsid w:val="421F0CA6"/>
    <w:rsid w:val="421FE4BF"/>
    <w:rsid w:val="4222DC15"/>
    <w:rsid w:val="4227826F"/>
    <w:rsid w:val="4229A7AE"/>
    <w:rsid w:val="422B1426"/>
    <w:rsid w:val="422D4306"/>
    <w:rsid w:val="4231463C"/>
    <w:rsid w:val="4236999C"/>
    <w:rsid w:val="423C5268"/>
    <w:rsid w:val="4246CD12"/>
    <w:rsid w:val="4249F3A8"/>
    <w:rsid w:val="425177FD"/>
    <w:rsid w:val="42525CCA"/>
    <w:rsid w:val="42536DC4"/>
    <w:rsid w:val="425A7C8D"/>
    <w:rsid w:val="425B7492"/>
    <w:rsid w:val="425BAE5D"/>
    <w:rsid w:val="425D0637"/>
    <w:rsid w:val="426C4B78"/>
    <w:rsid w:val="426DC0AF"/>
    <w:rsid w:val="4270A7C7"/>
    <w:rsid w:val="428AF2EB"/>
    <w:rsid w:val="428B1D77"/>
    <w:rsid w:val="429874F4"/>
    <w:rsid w:val="429A0FA9"/>
    <w:rsid w:val="429ACDF5"/>
    <w:rsid w:val="429C8B15"/>
    <w:rsid w:val="429CF086"/>
    <w:rsid w:val="429D0860"/>
    <w:rsid w:val="429EB196"/>
    <w:rsid w:val="42A08126"/>
    <w:rsid w:val="42A38666"/>
    <w:rsid w:val="42AA2E5E"/>
    <w:rsid w:val="42AADA90"/>
    <w:rsid w:val="42B03749"/>
    <w:rsid w:val="42B11F05"/>
    <w:rsid w:val="42BE926D"/>
    <w:rsid w:val="42C145A9"/>
    <w:rsid w:val="42CB0C38"/>
    <w:rsid w:val="42CC05C7"/>
    <w:rsid w:val="42D4916A"/>
    <w:rsid w:val="42DC86B3"/>
    <w:rsid w:val="42DD45B8"/>
    <w:rsid w:val="42DF884E"/>
    <w:rsid w:val="42E277F7"/>
    <w:rsid w:val="42E9C590"/>
    <w:rsid w:val="42F0BC79"/>
    <w:rsid w:val="42F17389"/>
    <w:rsid w:val="42F5CC58"/>
    <w:rsid w:val="42F755F4"/>
    <w:rsid w:val="42F7F90F"/>
    <w:rsid w:val="42FA877D"/>
    <w:rsid w:val="4304A223"/>
    <w:rsid w:val="430AFFFF"/>
    <w:rsid w:val="430C090F"/>
    <w:rsid w:val="430EDF5A"/>
    <w:rsid w:val="431379CF"/>
    <w:rsid w:val="431444DF"/>
    <w:rsid w:val="43271A70"/>
    <w:rsid w:val="4327927A"/>
    <w:rsid w:val="432B10EC"/>
    <w:rsid w:val="4332BE92"/>
    <w:rsid w:val="4333FE15"/>
    <w:rsid w:val="433A217F"/>
    <w:rsid w:val="433A5D28"/>
    <w:rsid w:val="433DA111"/>
    <w:rsid w:val="4343DCA6"/>
    <w:rsid w:val="434503E2"/>
    <w:rsid w:val="434D6CAD"/>
    <w:rsid w:val="4350F37F"/>
    <w:rsid w:val="4355E6A3"/>
    <w:rsid w:val="43575316"/>
    <w:rsid w:val="4360D8DC"/>
    <w:rsid w:val="436448F0"/>
    <w:rsid w:val="4365D850"/>
    <w:rsid w:val="436924B3"/>
    <w:rsid w:val="4372E9B8"/>
    <w:rsid w:val="437468A7"/>
    <w:rsid w:val="43822482"/>
    <w:rsid w:val="43891E4A"/>
    <w:rsid w:val="438B855B"/>
    <w:rsid w:val="439E232A"/>
    <w:rsid w:val="43A0AD84"/>
    <w:rsid w:val="43A0D705"/>
    <w:rsid w:val="43A131F0"/>
    <w:rsid w:val="43A58B2D"/>
    <w:rsid w:val="43AAC6DA"/>
    <w:rsid w:val="43B3E8E6"/>
    <w:rsid w:val="43B6474D"/>
    <w:rsid w:val="43B6A7DF"/>
    <w:rsid w:val="43B7B96E"/>
    <w:rsid w:val="43B832F4"/>
    <w:rsid w:val="43BD19C5"/>
    <w:rsid w:val="43BD6EC8"/>
    <w:rsid w:val="43BF8ED5"/>
    <w:rsid w:val="43C3B81E"/>
    <w:rsid w:val="43C6510A"/>
    <w:rsid w:val="43C7968D"/>
    <w:rsid w:val="43C9126A"/>
    <w:rsid w:val="43CE55F8"/>
    <w:rsid w:val="43D4657B"/>
    <w:rsid w:val="43DBADF9"/>
    <w:rsid w:val="43E7BE5F"/>
    <w:rsid w:val="43EA5125"/>
    <w:rsid w:val="43EE36F2"/>
    <w:rsid w:val="43F16209"/>
    <w:rsid w:val="43F1BA26"/>
    <w:rsid w:val="43F684FD"/>
    <w:rsid w:val="43FD6BC2"/>
    <w:rsid w:val="43FE6D8C"/>
    <w:rsid w:val="4401AC68"/>
    <w:rsid w:val="44096598"/>
    <w:rsid w:val="441436E1"/>
    <w:rsid w:val="4416D559"/>
    <w:rsid w:val="441C539C"/>
    <w:rsid w:val="441EB759"/>
    <w:rsid w:val="442CC8D4"/>
    <w:rsid w:val="442E7E28"/>
    <w:rsid w:val="442F39B1"/>
    <w:rsid w:val="4430252C"/>
    <w:rsid w:val="4435BB07"/>
    <w:rsid w:val="4435D943"/>
    <w:rsid w:val="44361518"/>
    <w:rsid w:val="444525D9"/>
    <w:rsid w:val="4446921D"/>
    <w:rsid w:val="4446B6D9"/>
    <w:rsid w:val="444BC747"/>
    <w:rsid w:val="444C627F"/>
    <w:rsid w:val="4451522F"/>
    <w:rsid w:val="44526C4B"/>
    <w:rsid w:val="44542109"/>
    <w:rsid w:val="445486B8"/>
    <w:rsid w:val="4459C661"/>
    <w:rsid w:val="445A7152"/>
    <w:rsid w:val="445A8889"/>
    <w:rsid w:val="445C6D1F"/>
    <w:rsid w:val="44646987"/>
    <w:rsid w:val="4467C04E"/>
    <w:rsid w:val="446A7BE9"/>
    <w:rsid w:val="446A8179"/>
    <w:rsid w:val="446B0647"/>
    <w:rsid w:val="446CC5F9"/>
    <w:rsid w:val="446E953D"/>
    <w:rsid w:val="446EE928"/>
    <w:rsid w:val="44743C4D"/>
    <w:rsid w:val="447623D5"/>
    <w:rsid w:val="447D9CDD"/>
    <w:rsid w:val="447FF7B3"/>
    <w:rsid w:val="4480B735"/>
    <w:rsid w:val="44819BA9"/>
    <w:rsid w:val="44823EDD"/>
    <w:rsid w:val="44827B76"/>
    <w:rsid w:val="448F8F1C"/>
    <w:rsid w:val="44942A27"/>
    <w:rsid w:val="4494C878"/>
    <w:rsid w:val="449B0053"/>
    <w:rsid w:val="44A566F0"/>
    <w:rsid w:val="44AE4163"/>
    <w:rsid w:val="44B03828"/>
    <w:rsid w:val="44B750B9"/>
    <w:rsid w:val="44BF96D5"/>
    <w:rsid w:val="44C0A544"/>
    <w:rsid w:val="44C1C46E"/>
    <w:rsid w:val="44C3AF4B"/>
    <w:rsid w:val="44C7A8D3"/>
    <w:rsid w:val="44C96ED7"/>
    <w:rsid w:val="44CA6FE3"/>
    <w:rsid w:val="44CED9DD"/>
    <w:rsid w:val="44D38FE8"/>
    <w:rsid w:val="44D4D909"/>
    <w:rsid w:val="44D92603"/>
    <w:rsid w:val="44D93805"/>
    <w:rsid w:val="44DEDD9D"/>
    <w:rsid w:val="44DEFFB2"/>
    <w:rsid w:val="44E3DDC9"/>
    <w:rsid w:val="44E4D2DF"/>
    <w:rsid w:val="44E63524"/>
    <w:rsid w:val="44E7BBB2"/>
    <w:rsid w:val="44EA644B"/>
    <w:rsid w:val="44ED6725"/>
    <w:rsid w:val="44EF93B9"/>
    <w:rsid w:val="44F0BC35"/>
    <w:rsid w:val="44F202A7"/>
    <w:rsid w:val="44F56E0A"/>
    <w:rsid w:val="44F62956"/>
    <w:rsid w:val="44FC0441"/>
    <w:rsid w:val="44FC1499"/>
    <w:rsid w:val="44FDA4E7"/>
    <w:rsid w:val="44FE579E"/>
    <w:rsid w:val="45004CF7"/>
    <w:rsid w:val="45008F3F"/>
    <w:rsid w:val="45083F3F"/>
    <w:rsid w:val="450D8240"/>
    <w:rsid w:val="450FDDDB"/>
    <w:rsid w:val="45132BFB"/>
    <w:rsid w:val="45157A6A"/>
    <w:rsid w:val="451A0B51"/>
    <w:rsid w:val="451D38B5"/>
    <w:rsid w:val="45219528"/>
    <w:rsid w:val="4521E714"/>
    <w:rsid w:val="45228572"/>
    <w:rsid w:val="4524EE85"/>
    <w:rsid w:val="452B18A3"/>
    <w:rsid w:val="452FF9E1"/>
    <w:rsid w:val="4539CFB4"/>
    <w:rsid w:val="454160E4"/>
    <w:rsid w:val="4545C91A"/>
    <w:rsid w:val="45475DCF"/>
    <w:rsid w:val="454C9106"/>
    <w:rsid w:val="454FEBAD"/>
    <w:rsid w:val="45525CAA"/>
    <w:rsid w:val="45548580"/>
    <w:rsid w:val="4557E475"/>
    <w:rsid w:val="4559F6A2"/>
    <w:rsid w:val="4564C9A7"/>
    <w:rsid w:val="4566048C"/>
    <w:rsid w:val="456AB20B"/>
    <w:rsid w:val="45746683"/>
    <w:rsid w:val="457AAB06"/>
    <w:rsid w:val="457B9671"/>
    <w:rsid w:val="4580E045"/>
    <w:rsid w:val="45813B93"/>
    <w:rsid w:val="45816FF5"/>
    <w:rsid w:val="458732B0"/>
    <w:rsid w:val="45942AA7"/>
    <w:rsid w:val="4595C2A4"/>
    <w:rsid w:val="459713C4"/>
    <w:rsid w:val="45A62B82"/>
    <w:rsid w:val="45A99646"/>
    <w:rsid w:val="45AB9DC9"/>
    <w:rsid w:val="45B0F4C6"/>
    <w:rsid w:val="45B16365"/>
    <w:rsid w:val="45B38865"/>
    <w:rsid w:val="45BE1726"/>
    <w:rsid w:val="45C02A75"/>
    <w:rsid w:val="45C2EBC3"/>
    <w:rsid w:val="45C3C44C"/>
    <w:rsid w:val="45CBB496"/>
    <w:rsid w:val="45CD8815"/>
    <w:rsid w:val="45CDE476"/>
    <w:rsid w:val="45D441E5"/>
    <w:rsid w:val="45D52113"/>
    <w:rsid w:val="45D703CF"/>
    <w:rsid w:val="45DB7C8C"/>
    <w:rsid w:val="45DC4256"/>
    <w:rsid w:val="45DDC12E"/>
    <w:rsid w:val="45E4F12C"/>
    <w:rsid w:val="45E50245"/>
    <w:rsid w:val="45E610C9"/>
    <w:rsid w:val="45E90663"/>
    <w:rsid w:val="45EDC551"/>
    <w:rsid w:val="45EDC939"/>
    <w:rsid w:val="45EDE070"/>
    <w:rsid w:val="45EE0DAE"/>
    <w:rsid w:val="45FA9699"/>
    <w:rsid w:val="45FF5E1C"/>
    <w:rsid w:val="4603BE04"/>
    <w:rsid w:val="460416BE"/>
    <w:rsid w:val="4605FBB3"/>
    <w:rsid w:val="461C0F01"/>
    <w:rsid w:val="461ED3DA"/>
    <w:rsid w:val="4621038C"/>
    <w:rsid w:val="46256CC1"/>
    <w:rsid w:val="4629F04F"/>
    <w:rsid w:val="463626AC"/>
    <w:rsid w:val="46386D26"/>
    <w:rsid w:val="4638DA18"/>
    <w:rsid w:val="463E06A3"/>
    <w:rsid w:val="464542D4"/>
    <w:rsid w:val="4648B90F"/>
    <w:rsid w:val="464BA7F6"/>
    <w:rsid w:val="46507259"/>
    <w:rsid w:val="4655ACC8"/>
    <w:rsid w:val="465D931F"/>
    <w:rsid w:val="46606F44"/>
    <w:rsid w:val="4661F491"/>
    <w:rsid w:val="46634B2B"/>
    <w:rsid w:val="46749DCF"/>
    <w:rsid w:val="4674E4A6"/>
    <w:rsid w:val="4675E60A"/>
    <w:rsid w:val="4676F7B0"/>
    <w:rsid w:val="4677F02A"/>
    <w:rsid w:val="467ECAEA"/>
    <w:rsid w:val="4682AFA4"/>
    <w:rsid w:val="46941101"/>
    <w:rsid w:val="46999C12"/>
    <w:rsid w:val="4699D768"/>
    <w:rsid w:val="469CD024"/>
    <w:rsid w:val="469FAD17"/>
    <w:rsid w:val="46A05F15"/>
    <w:rsid w:val="46AA15ED"/>
    <w:rsid w:val="46AB0C8F"/>
    <w:rsid w:val="46ACD4DA"/>
    <w:rsid w:val="46AE158C"/>
    <w:rsid w:val="46B33C74"/>
    <w:rsid w:val="46B4778D"/>
    <w:rsid w:val="46BCED32"/>
    <w:rsid w:val="46C0661C"/>
    <w:rsid w:val="46C0D654"/>
    <w:rsid w:val="46C2614C"/>
    <w:rsid w:val="46C59591"/>
    <w:rsid w:val="46CD7064"/>
    <w:rsid w:val="46D4E434"/>
    <w:rsid w:val="46DA2D7D"/>
    <w:rsid w:val="46DB0104"/>
    <w:rsid w:val="46DC2D1C"/>
    <w:rsid w:val="46EF073E"/>
    <w:rsid w:val="46F5A5E9"/>
    <w:rsid w:val="46FBE847"/>
    <w:rsid w:val="470523DF"/>
    <w:rsid w:val="470D29CF"/>
    <w:rsid w:val="470F665A"/>
    <w:rsid w:val="4712FFC5"/>
    <w:rsid w:val="47161BBC"/>
    <w:rsid w:val="47180903"/>
    <w:rsid w:val="471A257F"/>
    <w:rsid w:val="4720A09C"/>
    <w:rsid w:val="47233C99"/>
    <w:rsid w:val="4727ACED"/>
    <w:rsid w:val="472AB846"/>
    <w:rsid w:val="472C847B"/>
    <w:rsid w:val="472CB87F"/>
    <w:rsid w:val="4732F9F7"/>
    <w:rsid w:val="47384075"/>
    <w:rsid w:val="473993F9"/>
    <w:rsid w:val="473A7629"/>
    <w:rsid w:val="474625E0"/>
    <w:rsid w:val="47468319"/>
    <w:rsid w:val="4746B0A4"/>
    <w:rsid w:val="4749572E"/>
    <w:rsid w:val="474C4453"/>
    <w:rsid w:val="4755F663"/>
    <w:rsid w:val="4757E04F"/>
    <w:rsid w:val="475C1BD5"/>
    <w:rsid w:val="4766563A"/>
    <w:rsid w:val="4768BEA5"/>
    <w:rsid w:val="47749CE5"/>
    <w:rsid w:val="477C2BCD"/>
    <w:rsid w:val="477C8DB4"/>
    <w:rsid w:val="477CDB33"/>
    <w:rsid w:val="477EB745"/>
    <w:rsid w:val="477F728C"/>
    <w:rsid w:val="478128F2"/>
    <w:rsid w:val="4786B0DD"/>
    <w:rsid w:val="47874F6A"/>
    <w:rsid w:val="47881FD9"/>
    <w:rsid w:val="478895F2"/>
    <w:rsid w:val="4788F09C"/>
    <w:rsid w:val="478E0197"/>
    <w:rsid w:val="478F4BFA"/>
    <w:rsid w:val="4793086E"/>
    <w:rsid w:val="4796E1EC"/>
    <w:rsid w:val="479EF944"/>
    <w:rsid w:val="479F7FB6"/>
    <w:rsid w:val="47ACD052"/>
    <w:rsid w:val="47AF1A39"/>
    <w:rsid w:val="47AFA338"/>
    <w:rsid w:val="47B6DDA3"/>
    <w:rsid w:val="47B8C7E4"/>
    <w:rsid w:val="47B8D2F6"/>
    <w:rsid w:val="47BB342C"/>
    <w:rsid w:val="47C0EC84"/>
    <w:rsid w:val="47C40610"/>
    <w:rsid w:val="47C460C9"/>
    <w:rsid w:val="47C4B9E8"/>
    <w:rsid w:val="47C7EFE0"/>
    <w:rsid w:val="47C871E5"/>
    <w:rsid w:val="47C8F9E0"/>
    <w:rsid w:val="47CACD87"/>
    <w:rsid w:val="47CB12EB"/>
    <w:rsid w:val="47CC5761"/>
    <w:rsid w:val="47DAE2DD"/>
    <w:rsid w:val="47DF2ED1"/>
    <w:rsid w:val="47E41683"/>
    <w:rsid w:val="47E8201E"/>
    <w:rsid w:val="47EBD713"/>
    <w:rsid w:val="47ED51FA"/>
    <w:rsid w:val="47EDCB37"/>
    <w:rsid w:val="47EE7435"/>
    <w:rsid w:val="47F3FCBA"/>
    <w:rsid w:val="47FF4DF3"/>
    <w:rsid w:val="4802B7C7"/>
    <w:rsid w:val="480B639C"/>
    <w:rsid w:val="4812C13E"/>
    <w:rsid w:val="4812F115"/>
    <w:rsid w:val="4824A01E"/>
    <w:rsid w:val="482791DC"/>
    <w:rsid w:val="483F480A"/>
    <w:rsid w:val="4848DE0B"/>
    <w:rsid w:val="484B0C16"/>
    <w:rsid w:val="48506267"/>
    <w:rsid w:val="48527790"/>
    <w:rsid w:val="485453A6"/>
    <w:rsid w:val="485ACBE0"/>
    <w:rsid w:val="485E1522"/>
    <w:rsid w:val="485EB0CB"/>
    <w:rsid w:val="48600C1D"/>
    <w:rsid w:val="48646966"/>
    <w:rsid w:val="48781185"/>
    <w:rsid w:val="4878C08F"/>
    <w:rsid w:val="487B3293"/>
    <w:rsid w:val="48804E19"/>
    <w:rsid w:val="48822824"/>
    <w:rsid w:val="4884B6F8"/>
    <w:rsid w:val="488DC3B4"/>
    <w:rsid w:val="4892D87E"/>
    <w:rsid w:val="48998806"/>
    <w:rsid w:val="489C81BD"/>
    <w:rsid w:val="489F828D"/>
    <w:rsid w:val="48A6A53B"/>
    <w:rsid w:val="48AA8097"/>
    <w:rsid w:val="48AAE3BF"/>
    <w:rsid w:val="48ADDFAD"/>
    <w:rsid w:val="48AE209D"/>
    <w:rsid w:val="48B44C04"/>
    <w:rsid w:val="48B502C1"/>
    <w:rsid w:val="48B7EC9F"/>
    <w:rsid w:val="48C0A29E"/>
    <w:rsid w:val="48C57289"/>
    <w:rsid w:val="48C58E25"/>
    <w:rsid w:val="48C66D78"/>
    <w:rsid w:val="48C98EA2"/>
    <w:rsid w:val="48CE3C8E"/>
    <w:rsid w:val="48D2E68D"/>
    <w:rsid w:val="48DB0728"/>
    <w:rsid w:val="48EBAF23"/>
    <w:rsid w:val="48F97B83"/>
    <w:rsid w:val="48FC607A"/>
    <w:rsid w:val="48FEB5A6"/>
    <w:rsid w:val="4900A556"/>
    <w:rsid w:val="490240D6"/>
    <w:rsid w:val="4903FBFA"/>
    <w:rsid w:val="4908C6A7"/>
    <w:rsid w:val="49090124"/>
    <w:rsid w:val="490E7009"/>
    <w:rsid w:val="49101612"/>
    <w:rsid w:val="49130D51"/>
    <w:rsid w:val="49226E64"/>
    <w:rsid w:val="4922C795"/>
    <w:rsid w:val="49237E04"/>
    <w:rsid w:val="492642ED"/>
    <w:rsid w:val="492B9844"/>
    <w:rsid w:val="4931ED83"/>
    <w:rsid w:val="4936581E"/>
    <w:rsid w:val="49467E30"/>
    <w:rsid w:val="494B1099"/>
    <w:rsid w:val="494CE45F"/>
    <w:rsid w:val="494E76C0"/>
    <w:rsid w:val="495198D2"/>
    <w:rsid w:val="4954EF6F"/>
    <w:rsid w:val="49579D85"/>
    <w:rsid w:val="4959B509"/>
    <w:rsid w:val="4962E6C3"/>
    <w:rsid w:val="4969B635"/>
    <w:rsid w:val="496AD954"/>
    <w:rsid w:val="497C61C4"/>
    <w:rsid w:val="497E0066"/>
    <w:rsid w:val="498291BC"/>
    <w:rsid w:val="4983B3D8"/>
    <w:rsid w:val="498FFFA8"/>
    <w:rsid w:val="49948D67"/>
    <w:rsid w:val="4994DB52"/>
    <w:rsid w:val="4995511C"/>
    <w:rsid w:val="499571A6"/>
    <w:rsid w:val="499C3919"/>
    <w:rsid w:val="499D21FC"/>
    <w:rsid w:val="499E5F36"/>
    <w:rsid w:val="499FE9E3"/>
    <w:rsid w:val="49A05AE8"/>
    <w:rsid w:val="49A418DA"/>
    <w:rsid w:val="49AB6C45"/>
    <w:rsid w:val="49BA633B"/>
    <w:rsid w:val="49BE934F"/>
    <w:rsid w:val="49D2E049"/>
    <w:rsid w:val="49D57344"/>
    <w:rsid w:val="49D72138"/>
    <w:rsid w:val="49DA79DA"/>
    <w:rsid w:val="49DCA94C"/>
    <w:rsid w:val="49E017E1"/>
    <w:rsid w:val="49E9AD03"/>
    <w:rsid w:val="49EFBBB8"/>
    <w:rsid w:val="49F50229"/>
    <w:rsid w:val="49FD0BD8"/>
    <w:rsid w:val="4A00FBDA"/>
    <w:rsid w:val="4A04DBE5"/>
    <w:rsid w:val="4A0CA5FF"/>
    <w:rsid w:val="4A0CFF6A"/>
    <w:rsid w:val="4A0E173B"/>
    <w:rsid w:val="4A1D3635"/>
    <w:rsid w:val="4A2290EC"/>
    <w:rsid w:val="4A34770F"/>
    <w:rsid w:val="4A39AD7D"/>
    <w:rsid w:val="4A3E5D5D"/>
    <w:rsid w:val="4A435818"/>
    <w:rsid w:val="4A461CB0"/>
    <w:rsid w:val="4A474FB4"/>
    <w:rsid w:val="4A4A966F"/>
    <w:rsid w:val="4A5BA34B"/>
    <w:rsid w:val="4A675FCA"/>
    <w:rsid w:val="4A6976AD"/>
    <w:rsid w:val="4A6CDC80"/>
    <w:rsid w:val="4A6D07F3"/>
    <w:rsid w:val="4A718E56"/>
    <w:rsid w:val="4A71BE0A"/>
    <w:rsid w:val="4A768AF0"/>
    <w:rsid w:val="4A79DBA3"/>
    <w:rsid w:val="4A79E664"/>
    <w:rsid w:val="4A9287AF"/>
    <w:rsid w:val="4A93A415"/>
    <w:rsid w:val="4A9D1644"/>
    <w:rsid w:val="4A9F23A9"/>
    <w:rsid w:val="4AA01D7B"/>
    <w:rsid w:val="4AA13E8D"/>
    <w:rsid w:val="4AA246C1"/>
    <w:rsid w:val="4AA3A710"/>
    <w:rsid w:val="4AAA76F1"/>
    <w:rsid w:val="4AB50666"/>
    <w:rsid w:val="4AB6F731"/>
    <w:rsid w:val="4ABF632B"/>
    <w:rsid w:val="4AC2EF32"/>
    <w:rsid w:val="4AC7925B"/>
    <w:rsid w:val="4AC83B35"/>
    <w:rsid w:val="4ACAFDEB"/>
    <w:rsid w:val="4ACB1476"/>
    <w:rsid w:val="4ACE3D4D"/>
    <w:rsid w:val="4ACF073E"/>
    <w:rsid w:val="4ACFFE42"/>
    <w:rsid w:val="4AD0A841"/>
    <w:rsid w:val="4AD5FCB2"/>
    <w:rsid w:val="4ADBBD61"/>
    <w:rsid w:val="4ADE476B"/>
    <w:rsid w:val="4ADE4BB8"/>
    <w:rsid w:val="4AE23FBC"/>
    <w:rsid w:val="4AE28066"/>
    <w:rsid w:val="4AEA749A"/>
    <w:rsid w:val="4AEE8AC0"/>
    <w:rsid w:val="4AF1D31E"/>
    <w:rsid w:val="4AF22FDC"/>
    <w:rsid w:val="4AF9A405"/>
    <w:rsid w:val="4B02B65F"/>
    <w:rsid w:val="4B04D4C5"/>
    <w:rsid w:val="4B08356A"/>
    <w:rsid w:val="4B13A3C5"/>
    <w:rsid w:val="4B148739"/>
    <w:rsid w:val="4B16AACD"/>
    <w:rsid w:val="4B1D9750"/>
    <w:rsid w:val="4B20CA16"/>
    <w:rsid w:val="4B21B5FD"/>
    <w:rsid w:val="4B259354"/>
    <w:rsid w:val="4B269352"/>
    <w:rsid w:val="4B2EAB9B"/>
    <w:rsid w:val="4B306EBF"/>
    <w:rsid w:val="4B37AF01"/>
    <w:rsid w:val="4B3987DF"/>
    <w:rsid w:val="4B39D437"/>
    <w:rsid w:val="4B3DE03D"/>
    <w:rsid w:val="4B4974D9"/>
    <w:rsid w:val="4B4A38C8"/>
    <w:rsid w:val="4B4E3E09"/>
    <w:rsid w:val="4B545F7A"/>
    <w:rsid w:val="4B563E7C"/>
    <w:rsid w:val="4B591671"/>
    <w:rsid w:val="4B5BA27D"/>
    <w:rsid w:val="4B5C5D86"/>
    <w:rsid w:val="4B5E6AC2"/>
    <w:rsid w:val="4B5F4A61"/>
    <w:rsid w:val="4B69E252"/>
    <w:rsid w:val="4B6A8F62"/>
    <w:rsid w:val="4B6EB732"/>
    <w:rsid w:val="4B77AA25"/>
    <w:rsid w:val="4B795AB7"/>
    <w:rsid w:val="4B79F9F4"/>
    <w:rsid w:val="4B7A49BA"/>
    <w:rsid w:val="4B7A6C18"/>
    <w:rsid w:val="4B7E864B"/>
    <w:rsid w:val="4B7F761D"/>
    <w:rsid w:val="4B81D23C"/>
    <w:rsid w:val="4B8285B7"/>
    <w:rsid w:val="4B8B3271"/>
    <w:rsid w:val="4B8BE592"/>
    <w:rsid w:val="4B99A684"/>
    <w:rsid w:val="4BA87B5F"/>
    <w:rsid w:val="4BAA13C8"/>
    <w:rsid w:val="4BAB6D9A"/>
    <w:rsid w:val="4BB0DA2D"/>
    <w:rsid w:val="4BB11546"/>
    <w:rsid w:val="4BB44738"/>
    <w:rsid w:val="4BB8CB69"/>
    <w:rsid w:val="4BBC00BD"/>
    <w:rsid w:val="4BC1E655"/>
    <w:rsid w:val="4BD11B5F"/>
    <w:rsid w:val="4BD36958"/>
    <w:rsid w:val="4BD9A5A4"/>
    <w:rsid w:val="4BDFAF43"/>
    <w:rsid w:val="4BE75E42"/>
    <w:rsid w:val="4BE94D8C"/>
    <w:rsid w:val="4C05F638"/>
    <w:rsid w:val="4C069283"/>
    <w:rsid w:val="4C07E549"/>
    <w:rsid w:val="4C08F6F3"/>
    <w:rsid w:val="4C0A2CD4"/>
    <w:rsid w:val="4C0E7B3C"/>
    <w:rsid w:val="4C111A96"/>
    <w:rsid w:val="4C13A6EA"/>
    <w:rsid w:val="4C155151"/>
    <w:rsid w:val="4C1622D3"/>
    <w:rsid w:val="4C16EA02"/>
    <w:rsid w:val="4C1AC8BF"/>
    <w:rsid w:val="4C25CFE8"/>
    <w:rsid w:val="4C29F2E6"/>
    <w:rsid w:val="4C31EF43"/>
    <w:rsid w:val="4C3AB979"/>
    <w:rsid w:val="4C3B884E"/>
    <w:rsid w:val="4C3BBB00"/>
    <w:rsid w:val="4C3CE940"/>
    <w:rsid w:val="4C3E22A6"/>
    <w:rsid w:val="4C41530C"/>
    <w:rsid w:val="4C42E8A7"/>
    <w:rsid w:val="4C452C62"/>
    <w:rsid w:val="4C474918"/>
    <w:rsid w:val="4C4F6ADF"/>
    <w:rsid w:val="4C5AB94F"/>
    <w:rsid w:val="4C5E3912"/>
    <w:rsid w:val="4C5F72BF"/>
    <w:rsid w:val="4C622B06"/>
    <w:rsid w:val="4C6B543B"/>
    <w:rsid w:val="4C70124E"/>
    <w:rsid w:val="4C74B794"/>
    <w:rsid w:val="4C7543D8"/>
    <w:rsid w:val="4C77C558"/>
    <w:rsid w:val="4C786534"/>
    <w:rsid w:val="4C795265"/>
    <w:rsid w:val="4C86D20E"/>
    <w:rsid w:val="4C91D33F"/>
    <w:rsid w:val="4C97C65C"/>
    <w:rsid w:val="4C9A7481"/>
    <w:rsid w:val="4CA0777E"/>
    <w:rsid w:val="4CA3C01F"/>
    <w:rsid w:val="4CA79417"/>
    <w:rsid w:val="4CAFFEA7"/>
    <w:rsid w:val="4CBE2CEF"/>
    <w:rsid w:val="4CC5D55D"/>
    <w:rsid w:val="4CC8D65A"/>
    <w:rsid w:val="4CD6948A"/>
    <w:rsid w:val="4CD9CA3E"/>
    <w:rsid w:val="4CDD0C4C"/>
    <w:rsid w:val="4CDE9C1D"/>
    <w:rsid w:val="4CE278C1"/>
    <w:rsid w:val="4CE36F84"/>
    <w:rsid w:val="4CE51F8E"/>
    <w:rsid w:val="4CE86DDF"/>
    <w:rsid w:val="4CEAFBBF"/>
    <w:rsid w:val="4CF15DA2"/>
    <w:rsid w:val="4CF8D589"/>
    <w:rsid w:val="4CFA36D8"/>
    <w:rsid w:val="4D0246FB"/>
    <w:rsid w:val="4D0910E0"/>
    <w:rsid w:val="4D19607F"/>
    <w:rsid w:val="4D1B005B"/>
    <w:rsid w:val="4D210A8A"/>
    <w:rsid w:val="4D2C69A0"/>
    <w:rsid w:val="4D2CC148"/>
    <w:rsid w:val="4D32AE7A"/>
    <w:rsid w:val="4D3E7D2F"/>
    <w:rsid w:val="4D426988"/>
    <w:rsid w:val="4D427B96"/>
    <w:rsid w:val="4D4344BF"/>
    <w:rsid w:val="4D448771"/>
    <w:rsid w:val="4D47AFFD"/>
    <w:rsid w:val="4D5816B7"/>
    <w:rsid w:val="4D5B8ADA"/>
    <w:rsid w:val="4D5BF2AC"/>
    <w:rsid w:val="4D5C266A"/>
    <w:rsid w:val="4D5EB44A"/>
    <w:rsid w:val="4D6BF1F1"/>
    <w:rsid w:val="4D6F3FAB"/>
    <w:rsid w:val="4D7C052B"/>
    <w:rsid w:val="4D7CC993"/>
    <w:rsid w:val="4D87A35C"/>
    <w:rsid w:val="4D8B7C70"/>
    <w:rsid w:val="4D8C11F8"/>
    <w:rsid w:val="4D8C7A1E"/>
    <w:rsid w:val="4D98ED8F"/>
    <w:rsid w:val="4D99427E"/>
    <w:rsid w:val="4D9DBF96"/>
    <w:rsid w:val="4DA2733E"/>
    <w:rsid w:val="4DA6B330"/>
    <w:rsid w:val="4DA8C6D6"/>
    <w:rsid w:val="4DABB74A"/>
    <w:rsid w:val="4DAC3F80"/>
    <w:rsid w:val="4DAC86D0"/>
    <w:rsid w:val="4DADF909"/>
    <w:rsid w:val="4DAF302C"/>
    <w:rsid w:val="4DB39D0E"/>
    <w:rsid w:val="4DB94481"/>
    <w:rsid w:val="4DBC2D5F"/>
    <w:rsid w:val="4DC88A18"/>
    <w:rsid w:val="4DCA2199"/>
    <w:rsid w:val="4DCC2131"/>
    <w:rsid w:val="4DD40349"/>
    <w:rsid w:val="4DD60D6B"/>
    <w:rsid w:val="4DDD39AD"/>
    <w:rsid w:val="4DE045A5"/>
    <w:rsid w:val="4DE41648"/>
    <w:rsid w:val="4DE68AE2"/>
    <w:rsid w:val="4DF51989"/>
    <w:rsid w:val="4DF5853F"/>
    <w:rsid w:val="4DF7FB90"/>
    <w:rsid w:val="4E034B65"/>
    <w:rsid w:val="4E0FBF69"/>
    <w:rsid w:val="4E10EF0D"/>
    <w:rsid w:val="4E1F8383"/>
    <w:rsid w:val="4E216417"/>
    <w:rsid w:val="4E227DA8"/>
    <w:rsid w:val="4E264C9E"/>
    <w:rsid w:val="4E27D753"/>
    <w:rsid w:val="4E2A7896"/>
    <w:rsid w:val="4E3339DC"/>
    <w:rsid w:val="4E378759"/>
    <w:rsid w:val="4E3C9DB1"/>
    <w:rsid w:val="4E3EE25A"/>
    <w:rsid w:val="4E46FC31"/>
    <w:rsid w:val="4E4B8F16"/>
    <w:rsid w:val="4E529A01"/>
    <w:rsid w:val="4E57EA2E"/>
    <w:rsid w:val="4E5804C7"/>
    <w:rsid w:val="4E5D5C98"/>
    <w:rsid w:val="4E60FEE0"/>
    <w:rsid w:val="4E661794"/>
    <w:rsid w:val="4E6966B1"/>
    <w:rsid w:val="4E6F4C58"/>
    <w:rsid w:val="4E70468B"/>
    <w:rsid w:val="4E7427AF"/>
    <w:rsid w:val="4E7BB108"/>
    <w:rsid w:val="4E7C4B3A"/>
    <w:rsid w:val="4E7D61CA"/>
    <w:rsid w:val="4E7E9EE4"/>
    <w:rsid w:val="4E7EE3E3"/>
    <w:rsid w:val="4E7F0E74"/>
    <w:rsid w:val="4E839FE6"/>
    <w:rsid w:val="4E8C331F"/>
    <w:rsid w:val="4E95DBC0"/>
    <w:rsid w:val="4E9D440F"/>
    <w:rsid w:val="4EA8A45F"/>
    <w:rsid w:val="4EAAFFC5"/>
    <w:rsid w:val="4EACB357"/>
    <w:rsid w:val="4EAF8879"/>
    <w:rsid w:val="4EB00B44"/>
    <w:rsid w:val="4EB15E0A"/>
    <w:rsid w:val="4EB69E44"/>
    <w:rsid w:val="4EB861F9"/>
    <w:rsid w:val="4EB8D9B2"/>
    <w:rsid w:val="4EC220D9"/>
    <w:rsid w:val="4EC60C97"/>
    <w:rsid w:val="4EC63CFE"/>
    <w:rsid w:val="4ECC536F"/>
    <w:rsid w:val="4ECCE234"/>
    <w:rsid w:val="4ECF1213"/>
    <w:rsid w:val="4ED105F5"/>
    <w:rsid w:val="4ED3DA33"/>
    <w:rsid w:val="4ED4BB26"/>
    <w:rsid w:val="4EDFDA41"/>
    <w:rsid w:val="4EE27FE9"/>
    <w:rsid w:val="4EE36C12"/>
    <w:rsid w:val="4EE9F9FC"/>
    <w:rsid w:val="4EEC8378"/>
    <w:rsid w:val="4EF6E21D"/>
    <w:rsid w:val="4F05C0B2"/>
    <w:rsid w:val="4F05F030"/>
    <w:rsid w:val="4F070214"/>
    <w:rsid w:val="4F182DFA"/>
    <w:rsid w:val="4F1A2FD7"/>
    <w:rsid w:val="4F3F1A97"/>
    <w:rsid w:val="4F3FF7CA"/>
    <w:rsid w:val="4F413BD9"/>
    <w:rsid w:val="4F42D68D"/>
    <w:rsid w:val="4F4367A1"/>
    <w:rsid w:val="4F449C87"/>
    <w:rsid w:val="4F512CB1"/>
    <w:rsid w:val="4F523ED6"/>
    <w:rsid w:val="4F52FC6C"/>
    <w:rsid w:val="4F589B61"/>
    <w:rsid w:val="4F5D1337"/>
    <w:rsid w:val="4F5E7B85"/>
    <w:rsid w:val="4F60CAF3"/>
    <w:rsid w:val="4F74E9FC"/>
    <w:rsid w:val="4F778606"/>
    <w:rsid w:val="4F85FECA"/>
    <w:rsid w:val="4F8BE2EE"/>
    <w:rsid w:val="4F8D114D"/>
    <w:rsid w:val="4F8E8913"/>
    <w:rsid w:val="4F9A9907"/>
    <w:rsid w:val="4F9C2E45"/>
    <w:rsid w:val="4FA0D4B4"/>
    <w:rsid w:val="4FA2CEC5"/>
    <w:rsid w:val="4FA7F413"/>
    <w:rsid w:val="4FA81ADF"/>
    <w:rsid w:val="4FA91CA1"/>
    <w:rsid w:val="4FA98CBC"/>
    <w:rsid w:val="4FAB1C53"/>
    <w:rsid w:val="4FACB838"/>
    <w:rsid w:val="4FAEE859"/>
    <w:rsid w:val="4FB0D13C"/>
    <w:rsid w:val="4FB330B3"/>
    <w:rsid w:val="4FB81713"/>
    <w:rsid w:val="4FBA2567"/>
    <w:rsid w:val="4FBB25EC"/>
    <w:rsid w:val="4FBBF871"/>
    <w:rsid w:val="4FBF08BC"/>
    <w:rsid w:val="4FBFA890"/>
    <w:rsid w:val="4FC4F091"/>
    <w:rsid w:val="4FCA5B01"/>
    <w:rsid w:val="4FCAF635"/>
    <w:rsid w:val="4FCE1642"/>
    <w:rsid w:val="4FD0D9FE"/>
    <w:rsid w:val="4FD39F13"/>
    <w:rsid w:val="4FD41B6B"/>
    <w:rsid w:val="4FD55C92"/>
    <w:rsid w:val="4FDAB76F"/>
    <w:rsid w:val="4FDD53C5"/>
    <w:rsid w:val="4FDDDC31"/>
    <w:rsid w:val="4FE03A03"/>
    <w:rsid w:val="4FE8DB45"/>
    <w:rsid w:val="4FEB0530"/>
    <w:rsid w:val="4FF078E5"/>
    <w:rsid w:val="4FF3DDCF"/>
    <w:rsid w:val="4FFD593B"/>
    <w:rsid w:val="500886D7"/>
    <w:rsid w:val="500B63E1"/>
    <w:rsid w:val="5014D987"/>
    <w:rsid w:val="501A9CAC"/>
    <w:rsid w:val="501AE37D"/>
    <w:rsid w:val="501DEE35"/>
    <w:rsid w:val="501F497E"/>
    <w:rsid w:val="5022CA49"/>
    <w:rsid w:val="502B76D5"/>
    <w:rsid w:val="502DD596"/>
    <w:rsid w:val="502FFC96"/>
    <w:rsid w:val="5034C0A9"/>
    <w:rsid w:val="5036115C"/>
    <w:rsid w:val="50374285"/>
    <w:rsid w:val="50395623"/>
    <w:rsid w:val="503E413A"/>
    <w:rsid w:val="504086C2"/>
    <w:rsid w:val="5043C72F"/>
    <w:rsid w:val="5047FAD4"/>
    <w:rsid w:val="5048F1FE"/>
    <w:rsid w:val="504FF626"/>
    <w:rsid w:val="50557697"/>
    <w:rsid w:val="505613EF"/>
    <w:rsid w:val="505AED5F"/>
    <w:rsid w:val="505B2535"/>
    <w:rsid w:val="505EB039"/>
    <w:rsid w:val="5064FAA4"/>
    <w:rsid w:val="5069B583"/>
    <w:rsid w:val="50741099"/>
    <w:rsid w:val="50758671"/>
    <w:rsid w:val="507A28CC"/>
    <w:rsid w:val="507CE010"/>
    <w:rsid w:val="5085C74D"/>
    <w:rsid w:val="508E2F33"/>
    <w:rsid w:val="508FA1E6"/>
    <w:rsid w:val="508FA5DD"/>
    <w:rsid w:val="509188F4"/>
    <w:rsid w:val="509814AC"/>
    <w:rsid w:val="509CCD89"/>
    <w:rsid w:val="50A154B2"/>
    <w:rsid w:val="50A43FF3"/>
    <w:rsid w:val="50A67DFE"/>
    <w:rsid w:val="50A75E11"/>
    <w:rsid w:val="50A8F1CC"/>
    <w:rsid w:val="50AC831E"/>
    <w:rsid w:val="50AE694D"/>
    <w:rsid w:val="50BB25F3"/>
    <w:rsid w:val="50C818D5"/>
    <w:rsid w:val="50D50781"/>
    <w:rsid w:val="50D612C3"/>
    <w:rsid w:val="50D92516"/>
    <w:rsid w:val="50E7B728"/>
    <w:rsid w:val="50E7FC5E"/>
    <w:rsid w:val="50EB5FC8"/>
    <w:rsid w:val="50EF8304"/>
    <w:rsid w:val="50F0D1B7"/>
    <w:rsid w:val="50F0D937"/>
    <w:rsid w:val="50F6F5F7"/>
    <w:rsid w:val="50F73AB0"/>
    <w:rsid w:val="50F7AEDF"/>
    <w:rsid w:val="50FA217C"/>
    <w:rsid w:val="51037255"/>
    <w:rsid w:val="51155634"/>
    <w:rsid w:val="51169660"/>
    <w:rsid w:val="5116CC92"/>
    <w:rsid w:val="511E8788"/>
    <w:rsid w:val="5126ECE3"/>
    <w:rsid w:val="5130EB87"/>
    <w:rsid w:val="5133F1CC"/>
    <w:rsid w:val="513486A4"/>
    <w:rsid w:val="5135815D"/>
    <w:rsid w:val="51376AD9"/>
    <w:rsid w:val="513A7D1F"/>
    <w:rsid w:val="513E2E4C"/>
    <w:rsid w:val="51432104"/>
    <w:rsid w:val="51473530"/>
    <w:rsid w:val="51488E89"/>
    <w:rsid w:val="514C4556"/>
    <w:rsid w:val="515F0B61"/>
    <w:rsid w:val="5163114B"/>
    <w:rsid w:val="51676C64"/>
    <w:rsid w:val="51682B0A"/>
    <w:rsid w:val="516DA8E5"/>
    <w:rsid w:val="516E3346"/>
    <w:rsid w:val="516EC530"/>
    <w:rsid w:val="51714414"/>
    <w:rsid w:val="517952CC"/>
    <w:rsid w:val="51846AA1"/>
    <w:rsid w:val="518C24BF"/>
    <w:rsid w:val="518D2349"/>
    <w:rsid w:val="518F16EE"/>
    <w:rsid w:val="5192B817"/>
    <w:rsid w:val="51945715"/>
    <w:rsid w:val="519C6877"/>
    <w:rsid w:val="51A08E95"/>
    <w:rsid w:val="51A35A41"/>
    <w:rsid w:val="51A42B05"/>
    <w:rsid w:val="51A53C27"/>
    <w:rsid w:val="51A752A8"/>
    <w:rsid w:val="51AA8A0D"/>
    <w:rsid w:val="51B2C36B"/>
    <w:rsid w:val="51B7B545"/>
    <w:rsid w:val="51BA1289"/>
    <w:rsid w:val="51C8BC8F"/>
    <w:rsid w:val="51CBDF71"/>
    <w:rsid w:val="51DDE033"/>
    <w:rsid w:val="51DE4BA4"/>
    <w:rsid w:val="51DFD9A7"/>
    <w:rsid w:val="51E2E50F"/>
    <w:rsid w:val="51E81F26"/>
    <w:rsid w:val="51EC9AE8"/>
    <w:rsid w:val="51F65702"/>
    <w:rsid w:val="51FD8F03"/>
    <w:rsid w:val="51FE3D51"/>
    <w:rsid w:val="5200C531"/>
    <w:rsid w:val="5201C9C3"/>
    <w:rsid w:val="52079EB9"/>
    <w:rsid w:val="5208D684"/>
    <w:rsid w:val="52093B85"/>
    <w:rsid w:val="5209C4EE"/>
    <w:rsid w:val="5213A5B0"/>
    <w:rsid w:val="52198793"/>
    <w:rsid w:val="521B3337"/>
    <w:rsid w:val="521C26D2"/>
    <w:rsid w:val="521CB581"/>
    <w:rsid w:val="521F944E"/>
    <w:rsid w:val="5230F8D0"/>
    <w:rsid w:val="523345FC"/>
    <w:rsid w:val="52365D93"/>
    <w:rsid w:val="5244A481"/>
    <w:rsid w:val="524A97CA"/>
    <w:rsid w:val="52565C51"/>
    <w:rsid w:val="525A778C"/>
    <w:rsid w:val="525F5E85"/>
    <w:rsid w:val="526260AA"/>
    <w:rsid w:val="5264F6B9"/>
    <w:rsid w:val="526716EF"/>
    <w:rsid w:val="5267A8D5"/>
    <w:rsid w:val="526E069A"/>
    <w:rsid w:val="526EC533"/>
    <w:rsid w:val="52714B8F"/>
    <w:rsid w:val="52799D79"/>
    <w:rsid w:val="527BA4ED"/>
    <w:rsid w:val="52889380"/>
    <w:rsid w:val="5288D4D0"/>
    <w:rsid w:val="528FEBB4"/>
    <w:rsid w:val="5299E7CE"/>
    <w:rsid w:val="529ED384"/>
    <w:rsid w:val="52A76E90"/>
    <w:rsid w:val="52A8840F"/>
    <w:rsid w:val="52A8DC3F"/>
    <w:rsid w:val="52AFF5A3"/>
    <w:rsid w:val="52B7581C"/>
    <w:rsid w:val="52B7DF58"/>
    <w:rsid w:val="52BC7085"/>
    <w:rsid w:val="52C15BE7"/>
    <w:rsid w:val="52C5E70F"/>
    <w:rsid w:val="52D1519A"/>
    <w:rsid w:val="52D266F3"/>
    <w:rsid w:val="52D87D3A"/>
    <w:rsid w:val="52D95DE8"/>
    <w:rsid w:val="52DEE285"/>
    <w:rsid w:val="52E5D9AC"/>
    <w:rsid w:val="52E6CC58"/>
    <w:rsid w:val="52F2D0FA"/>
    <w:rsid w:val="52F4ECD0"/>
    <w:rsid w:val="52F9223E"/>
    <w:rsid w:val="52F94898"/>
    <w:rsid w:val="52FA079C"/>
    <w:rsid w:val="52FEECF0"/>
    <w:rsid w:val="5304DA59"/>
    <w:rsid w:val="53063A6C"/>
    <w:rsid w:val="530D1F8A"/>
    <w:rsid w:val="5318B453"/>
    <w:rsid w:val="531B6EB0"/>
    <w:rsid w:val="53212904"/>
    <w:rsid w:val="532474D0"/>
    <w:rsid w:val="53258269"/>
    <w:rsid w:val="532B49A7"/>
    <w:rsid w:val="53329189"/>
    <w:rsid w:val="533900DA"/>
    <w:rsid w:val="5339CF62"/>
    <w:rsid w:val="533B61EC"/>
    <w:rsid w:val="533F5A9B"/>
    <w:rsid w:val="534194E3"/>
    <w:rsid w:val="53430B6D"/>
    <w:rsid w:val="534DA11E"/>
    <w:rsid w:val="5350AD15"/>
    <w:rsid w:val="5350D724"/>
    <w:rsid w:val="5350F24E"/>
    <w:rsid w:val="5351FF7E"/>
    <w:rsid w:val="5356A28B"/>
    <w:rsid w:val="535758C8"/>
    <w:rsid w:val="53586AA9"/>
    <w:rsid w:val="5358ED16"/>
    <w:rsid w:val="535BF9E5"/>
    <w:rsid w:val="535C2441"/>
    <w:rsid w:val="535E4AE7"/>
    <w:rsid w:val="536552A0"/>
    <w:rsid w:val="536AF561"/>
    <w:rsid w:val="536FA969"/>
    <w:rsid w:val="537120BF"/>
    <w:rsid w:val="5378504D"/>
    <w:rsid w:val="537A4B84"/>
    <w:rsid w:val="537C68DE"/>
    <w:rsid w:val="5380FF9F"/>
    <w:rsid w:val="538DFC5F"/>
    <w:rsid w:val="538F5276"/>
    <w:rsid w:val="5390F572"/>
    <w:rsid w:val="539276EC"/>
    <w:rsid w:val="5392B605"/>
    <w:rsid w:val="53993456"/>
    <w:rsid w:val="539BF0F1"/>
    <w:rsid w:val="53A1025B"/>
    <w:rsid w:val="53A28AB4"/>
    <w:rsid w:val="53A3BEF9"/>
    <w:rsid w:val="53A54ED1"/>
    <w:rsid w:val="53A56013"/>
    <w:rsid w:val="53A67157"/>
    <w:rsid w:val="53A872E6"/>
    <w:rsid w:val="53AA8674"/>
    <w:rsid w:val="53B3F8E4"/>
    <w:rsid w:val="53B6B74B"/>
    <w:rsid w:val="53B77784"/>
    <w:rsid w:val="53BBE281"/>
    <w:rsid w:val="53BE8943"/>
    <w:rsid w:val="53BFD846"/>
    <w:rsid w:val="53C47535"/>
    <w:rsid w:val="53C69B55"/>
    <w:rsid w:val="53C7BE2E"/>
    <w:rsid w:val="53C9871D"/>
    <w:rsid w:val="53CB8515"/>
    <w:rsid w:val="53D38CFF"/>
    <w:rsid w:val="53D621D0"/>
    <w:rsid w:val="53D679BA"/>
    <w:rsid w:val="53DCE634"/>
    <w:rsid w:val="53DD21DD"/>
    <w:rsid w:val="53DD98F8"/>
    <w:rsid w:val="53E1026A"/>
    <w:rsid w:val="53E24AAA"/>
    <w:rsid w:val="53EBB21F"/>
    <w:rsid w:val="53EF2DFC"/>
    <w:rsid w:val="53F62ED2"/>
    <w:rsid w:val="53FAF4BF"/>
    <w:rsid w:val="53FC3586"/>
    <w:rsid w:val="5407F6D3"/>
    <w:rsid w:val="540DBD7A"/>
    <w:rsid w:val="540EBE76"/>
    <w:rsid w:val="54107011"/>
    <w:rsid w:val="5412F458"/>
    <w:rsid w:val="54152895"/>
    <w:rsid w:val="54189BBF"/>
    <w:rsid w:val="541CD0F4"/>
    <w:rsid w:val="541E2794"/>
    <w:rsid w:val="542065FD"/>
    <w:rsid w:val="542B4BAB"/>
    <w:rsid w:val="543737DB"/>
    <w:rsid w:val="54382386"/>
    <w:rsid w:val="54400DE4"/>
    <w:rsid w:val="54455AB4"/>
    <w:rsid w:val="54469452"/>
    <w:rsid w:val="545713AF"/>
    <w:rsid w:val="5457431F"/>
    <w:rsid w:val="5457A9C8"/>
    <w:rsid w:val="545C2BED"/>
    <w:rsid w:val="545F3C23"/>
    <w:rsid w:val="545F86C7"/>
    <w:rsid w:val="5460DD29"/>
    <w:rsid w:val="54650CBF"/>
    <w:rsid w:val="54654487"/>
    <w:rsid w:val="54713793"/>
    <w:rsid w:val="5474E939"/>
    <w:rsid w:val="5479ACE9"/>
    <w:rsid w:val="547EBB9C"/>
    <w:rsid w:val="5484E421"/>
    <w:rsid w:val="54893266"/>
    <w:rsid w:val="548A32B7"/>
    <w:rsid w:val="548B9987"/>
    <w:rsid w:val="548F903F"/>
    <w:rsid w:val="54913A29"/>
    <w:rsid w:val="5493FC13"/>
    <w:rsid w:val="5499096D"/>
    <w:rsid w:val="549F0999"/>
    <w:rsid w:val="54A6214E"/>
    <w:rsid w:val="54A73E08"/>
    <w:rsid w:val="54B5AE16"/>
    <w:rsid w:val="54BCB161"/>
    <w:rsid w:val="54C19239"/>
    <w:rsid w:val="54C1EF40"/>
    <w:rsid w:val="54C33535"/>
    <w:rsid w:val="54C3C729"/>
    <w:rsid w:val="54C9E435"/>
    <w:rsid w:val="54CD3D91"/>
    <w:rsid w:val="54CDAC14"/>
    <w:rsid w:val="54CE5D0C"/>
    <w:rsid w:val="54D13F71"/>
    <w:rsid w:val="54D3909A"/>
    <w:rsid w:val="54D3C7F0"/>
    <w:rsid w:val="54D6A38D"/>
    <w:rsid w:val="54D7850A"/>
    <w:rsid w:val="54D82054"/>
    <w:rsid w:val="54DB2769"/>
    <w:rsid w:val="54E88F05"/>
    <w:rsid w:val="54EBB67A"/>
    <w:rsid w:val="54ECBC3F"/>
    <w:rsid w:val="54F10A38"/>
    <w:rsid w:val="54F134E1"/>
    <w:rsid w:val="54F16A87"/>
    <w:rsid w:val="54F70F6C"/>
    <w:rsid w:val="54F8A1AA"/>
    <w:rsid w:val="54FCFE04"/>
    <w:rsid w:val="54FDD75A"/>
    <w:rsid w:val="55018D1F"/>
    <w:rsid w:val="5503FDDD"/>
    <w:rsid w:val="55042BC3"/>
    <w:rsid w:val="55075201"/>
    <w:rsid w:val="5507DE12"/>
    <w:rsid w:val="55109F6E"/>
    <w:rsid w:val="55128FAD"/>
    <w:rsid w:val="5515320F"/>
    <w:rsid w:val="5516CB0D"/>
    <w:rsid w:val="5519F1B9"/>
    <w:rsid w:val="551AD976"/>
    <w:rsid w:val="5520094B"/>
    <w:rsid w:val="5524A22B"/>
    <w:rsid w:val="55270DE3"/>
    <w:rsid w:val="553B8A27"/>
    <w:rsid w:val="55400DF9"/>
    <w:rsid w:val="5544C71D"/>
    <w:rsid w:val="554AFDAE"/>
    <w:rsid w:val="5554AD23"/>
    <w:rsid w:val="55562866"/>
    <w:rsid w:val="556319AA"/>
    <w:rsid w:val="55698762"/>
    <w:rsid w:val="556E67A4"/>
    <w:rsid w:val="5571B44C"/>
    <w:rsid w:val="557F6630"/>
    <w:rsid w:val="55826527"/>
    <w:rsid w:val="55884F99"/>
    <w:rsid w:val="5590951A"/>
    <w:rsid w:val="5590DA2B"/>
    <w:rsid w:val="55917983"/>
    <w:rsid w:val="5599CFDE"/>
    <w:rsid w:val="55A69271"/>
    <w:rsid w:val="55A70A4A"/>
    <w:rsid w:val="55A71649"/>
    <w:rsid w:val="55B518A2"/>
    <w:rsid w:val="55BA729F"/>
    <w:rsid w:val="55BC99A4"/>
    <w:rsid w:val="55CDD987"/>
    <w:rsid w:val="55D0F94C"/>
    <w:rsid w:val="55D6B169"/>
    <w:rsid w:val="55DAF0FA"/>
    <w:rsid w:val="55ECAC77"/>
    <w:rsid w:val="55EF6391"/>
    <w:rsid w:val="55EFDF5B"/>
    <w:rsid w:val="55F02A9C"/>
    <w:rsid w:val="55F09A6A"/>
    <w:rsid w:val="55F18E1D"/>
    <w:rsid w:val="55F55B17"/>
    <w:rsid w:val="55F85FBE"/>
    <w:rsid w:val="55FAB6C1"/>
    <w:rsid w:val="5601549C"/>
    <w:rsid w:val="56035FBC"/>
    <w:rsid w:val="5603E763"/>
    <w:rsid w:val="5607C561"/>
    <w:rsid w:val="560B3BE7"/>
    <w:rsid w:val="561347BC"/>
    <w:rsid w:val="5615C056"/>
    <w:rsid w:val="5618591F"/>
    <w:rsid w:val="562538FD"/>
    <w:rsid w:val="56255D11"/>
    <w:rsid w:val="5627DCB0"/>
    <w:rsid w:val="5628DBB5"/>
    <w:rsid w:val="562DF6F9"/>
    <w:rsid w:val="56317B25"/>
    <w:rsid w:val="563181F9"/>
    <w:rsid w:val="5638144B"/>
    <w:rsid w:val="56389C2C"/>
    <w:rsid w:val="563D1A6B"/>
    <w:rsid w:val="5643B944"/>
    <w:rsid w:val="56476B40"/>
    <w:rsid w:val="564889AC"/>
    <w:rsid w:val="564C900E"/>
    <w:rsid w:val="564E8B3C"/>
    <w:rsid w:val="5655043C"/>
    <w:rsid w:val="5658F5D0"/>
    <w:rsid w:val="565981B9"/>
    <w:rsid w:val="5670209E"/>
    <w:rsid w:val="567051E6"/>
    <w:rsid w:val="56718F0E"/>
    <w:rsid w:val="5676D93C"/>
    <w:rsid w:val="567BC540"/>
    <w:rsid w:val="567D0A94"/>
    <w:rsid w:val="567EB8A1"/>
    <w:rsid w:val="568216C0"/>
    <w:rsid w:val="568A9B61"/>
    <w:rsid w:val="568E18BE"/>
    <w:rsid w:val="5696B159"/>
    <w:rsid w:val="5697B268"/>
    <w:rsid w:val="56995DC4"/>
    <w:rsid w:val="569A4DC8"/>
    <w:rsid w:val="569E12C8"/>
    <w:rsid w:val="56A2401E"/>
    <w:rsid w:val="56A32F42"/>
    <w:rsid w:val="56A716C7"/>
    <w:rsid w:val="56ABF8A3"/>
    <w:rsid w:val="56B24AD0"/>
    <w:rsid w:val="56B2BBFF"/>
    <w:rsid w:val="56B3C24B"/>
    <w:rsid w:val="56C0CFEC"/>
    <w:rsid w:val="56C56EE0"/>
    <w:rsid w:val="56C608EE"/>
    <w:rsid w:val="56C6DA44"/>
    <w:rsid w:val="56C8BDE1"/>
    <w:rsid w:val="56C97218"/>
    <w:rsid w:val="56CD2578"/>
    <w:rsid w:val="56CE29EE"/>
    <w:rsid w:val="56D143E0"/>
    <w:rsid w:val="56D3C3D1"/>
    <w:rsid w:val="56D63F85"/>
    <w:rsid w:val="56D68A3B"/>
    <w:rsid w:val="56D7CAA9"/>
    <w:rsid w:val="56DD218D"/>
    <w:rsid w:val="56DD8EB4"/>
    <w:rsid w:val="56E06701"/>
    <w:rsid w:val="56E0A87F"/>
    <w:rsid w:val="56E87E4C"/>
    <w:rsid w:val="56E88BFE"/>
    <w:rsid w:val="56EC5C74"/>
    <w:rsid w:val="56EEF062"/>
    <w:rsid w:val="56EF50C2"/>
    <w:rsid w:val="56F237DE"/>
    <w:rsid w:val="56F54FE0"/>
    <w:rsid w:val="56FC9189"/>
    <w:rsid w:val="5700551F"/>
    <w:rsid w:val="570058A6"/>
    <w:rsid w:val="570165FA"/>
    <w:rsid w:val="57084E67"/>
    <w:rsid w:val="570B0E84"/>
    <w:rsid w:val="57178E64"/>
    <w:rsid w:val="571BFA70"/>
    <w:rsid w:val="57229919"/>
    <w:rsid w:val="57269082"/>
    <w:rsid w:val="572744A3"/>
    <w:rsid w:val="57289190"/>
    <w:rsid w:val="572BBB38"/>
    <w:rsid w:val="572DD83F"/>
    <w:rsid w:val="572F4056"/>
    <w:rsid w:val="5732DFFF"/>
    <w:rsid w:val="5746EFD6"/>
    <w:rsid w:val="5747974C"/>
    <w:rsid w:val="5748AC38"/>
    <w:rsid w:val="57497774"/>
    <w:rsid w:val="574C3A1E"/>
    <w:rsid w:val="574F8ED0"/>
    <w:rsid w:val="5757BA1B"/>
    <w:rsid w:val="575AD8CA"/>
    <w:rsid w:val="57669F2A"/>
    <w:rsid w:val="57672C0A"/>
    <w:rsid w:val="576BBAD4"/>
    <w:rsid w:val="576BF4BD"/>
    <w:rsid w:val="576CBFD0"/>
    <w:rsid w:val="576EAD5A"/>
    <w:rsid w:val="57752916"/>
    <w:rsid w:val="577D612C"/>
    <w:rsid w:val="57837C8D"/>
    <w:rsid w:val="57843BC0"/>
    <w:rsid w:val="57863191"/>
    <w:rsid w:val="57865F2C"/>
    <w:rsid w:val="5786A7A7"/>
    <w:rsid w:val="57874475"/>
    <w:rsid w:val="578800D7"/>
    <w:rsid w:val="578815B4"/>
    <w:rsid w:val="57897A71"/>
    <w:rsid w:val="579427C0"/>
    <w:rsid w:val="57968EFF"/>
    <w:rsid w:val="57996277"/>
    <w:rsid w:val="579B5227"/>
    <w:rsid w:val="579FC5CF"/>
    <w:rsid w:val="57A8FA2F"/>
    <w:rsid w:val="57A91FDE"/>
    <w:rsid w:val="57AA2596"/>
    <w:rsid w:val="57AB1671"/>
    <w:rsid w:val="57AF74A3"/>
    <w:rsid w:val="57B4A57B"/>
    <w:rsid w:val="57B5714B"/>
    <w:rsid w:val="57B5D29A"/>
    <w:rsid w:val="57B698CE"/>
    <w:rsid w:val="57B6F449"/>
    <w:rsid w:val="57B967D3"/>
    <w:rsid w:val="57BA32D5"/>
    <w:rsid w:val="57BBC824"/>
    <w:rsid w:val="57C0B77F"/>
    <w:rsid w:val="57C6F3B1"/>
    <w:rsid w:val="57D10DA0"/>
    <w:rsid w:val="57D2F15B"/>
    <w:rsid w:val="57D86C40"/>
    <w:rsid w:val="57E35BEA"/>
    <w:rsid w:val="57E597A3"/>
    <w:rsid w:val="57F1AD77"/>
    <w:rsid w:val="57F9E078"/>
    <w:rsid w:val="57FB9158"/>
    <w:rsid w:val="5805CCA0"/>
    <w:rsid w:val="580CCF32"/>
    <w:rsid w:val="580F743D"/>
    <w:rsid w:val="58224BD8"/>
    <w:rsid w:val="58243E23"/>
    <w:rsid w:val="582985C1"/>
    <w:rsid w:val="582AB981"/>
    <w:rsid w:val="5832B367"/>
    <w:rsid w:val="583387E7"/>
    <w:rsid w:val="5836FDC6"/>
    <w:rsid w:val="583D2FC7"/>
    <w:rsid w:val="58403354"/>
    <w:rsid w:val="5849D3FC"/>
    <w:rsid w:val="5851BC14"/>
    <w:rsid w:val="5859C302"/>
    <w:rsid w:val="585E76DD"/>
    <w:rsid w:val="585F3C12"/>
    <w:rsid w:val="586A0C7B"/>
    <w:rsid w:val="586F899A"/>
    <w:rsid w:val="5874D629"/>
    <w:rsid w:val="5876A7DD"/>
    <w:rsid w:val="587BA621"/>
    <w:rsid w:val="587D9DEA"/>
    <w:rsid w:val="587ED178"/>
    <w:rsid w:val="58844681"/>
    <w:rsid w:val="58921364"/>
    <w:rsid w:val="589246F6"/>
    <w:rsid w:val="58928FD0"/>
    <w:rsid w:val="589561E0"/>
    <w:rsid w:val="5895CC1A"/>
    <w:rsid w:val="5895FDD7"/>
    <w:rsid w:val="58A4DA33"/>
    <w:rsid w:val="58A910D3"/>
    <w:rsid w:val="58AE0F79"/>
    <w:rsid w:val="58C70BBB"/>
    <w:rsid w:val="58CB295E"/>
    <w:rsid w:val="58D05D6E"/>
    <w:rsid w:val="58D110AE"/>
    <w:rsid w:val="58D98F2C"/>
    <w:rsid w:val="58E15CB9"/>
    <w:rsid w:val="58E7F2E8"/>
    <w:rsid w:val="58EC3747"/>
    <w:rsid w:val="58EDC662"/>
    <w:rsid w:val="58EE6CB5"/>
    <w:rsid w:val="58F7CF41"/>
    <w:rsid w:val="58FD4EB6"/>
    <w:rsid w:val="59064715"/>
    <w:rsid w:val="5908AFF5"/>
    <w:rsid w:val="590FF30F"/>
    <w:rsid w:val="5914443D"/>
    <w:rsid w:val="59159BD9"/>
    <w:rsid w:val="591FADAA"/>
    <w:rsid w:val="591FB023"/>
    <w:rsid w:val="59220CA1"/>
    <w:rsid w:val="5923FC8C"/>
    <w:rsid w:val="592A14FE"/>
    <w:rsid w:val="592F2A12"/>
    <w:rsid w:val="5933B574"/>
    <w:rsid w:val="593F4470"/>
    <w:rsid w:val="5943CEDF"/>
    <w:rsid w:val="5944ED76"/>
    <w:rsid w:val="5946C156"/>
    <w:rsid w:val="594D25C8"/>
    <w:rsid w:val="5955429A"/>
    <w:rsid w:val="595EAA37"/>
    <w:rsid w:val="5962CD22"/>
    <w:rsid w:val="596327C0"/>
    <w:rsid w:val="5967C98E"/>
    <w:rsid w:val="59718032"/>
    <w:rsid w:val="5972E90E"/>
    <w:rsid w:val="59763E3E"/>
    <w:rsid w:val="5977F724"/>
    <w:rsid w:val="597AA89E"/>
    <w:rsid w:val="5987C109"/>
    <w:rsid w:val="5992B71B"/>
    <w:rsid w:val="599C4537"/>
    <w:rsid w:val="59A182FC"/>
    <w:rsid w:val="59A1D2EF"/>
    <w:rsid w:val="59AA35F5"/>
    <w:rsid w:val="59B91643"/>
    <w:rsid w:val="59BD7578"/>
    <w:rsid w:val="59C089D5"/>
    <w:rsid w:val="59C7A1B8"/>
    <w:rsid w:val="59C87BBF"/>
    <w:rsid w:val="59D3F840"/>
    <w:rsid w:val="59D51EC0"/>
    <w:rsid w:val="59D824CB"/>
    <w:rsid w:val="59EF5685"/>
    <w:rsid w:val="59EFC227"/>
    <w:rsid w:val="59F1C92C"/>
    <w:rsid w:val="59F3A09B"/>
    <w:rsid w:val="59F8906D"/>
    <w:rsid w:val="5A0340E2"/>
    <w:rsid w:val="5A07520B"/>
    <w:rsid w:val="5A0E1E19"/>
    <w:rsid w:val="5A1106B6"/>
    <w:rsid w:val="5A11C9EA"/>
    <w:rsid w:val="5A124657"/>
    <w:rsid w:val="5A17394C"/>
    <w:rsid w:val="5A17A73F"/>
    <w:rsid w:val="5A19B115"/>
    <w:rsid w:val="5A1E9852"/>
    <w:rsid w:val="5A25F122"/>
    <w:rsid w:val="5A3012C7"/>
    <w:rsid w:val="5A324567"/>
    <w:rsid w:val="5A32F86F"/>
    <w:rsid w:val="5A356F1A"/>
    <w:rsid w:val="5A38A415"/>
    <w:rsid w:val="5A3AE7A8"/>
    <w:rsid w:val="5A4B7EDC"/>
    <w:rsid w:val="5A4C65A9"/>
    <w:rsid w:val="5A4E6095"/>
    <w:rsid w:val="5A4E8488"/>
    <w:rsid w:val="5A51A447"/>
    <w:rsid w:val="5A562494"/>
    <w:rsid w:val="5A5AD688"/>
    <w:rsid w:val="5A5B972E"/>
    <w:rsid w:val="5A5F1CAC"/>
    <w:rsid w:val="5A651A15"/>
    <w:rsid w:val="5A65D811"/>
    <w:rsid w:val="5A660965"/>
    <w:rsid w:val="5A663F57"/>
    <w:rsid w:val="5A71DA4E"/>
    <w:rsid w:val="5A7D8A65"/>
    <w:rsid w:val="5A8072CC"/>
    <w:rsid w:val="5A815128"/>
    <w:rsid w:val="5A81B233"/>
    <w:rsid w:val="5A89BC8E"/>
    <w:rsid w:val="5A8AA36E"/>
    <w:rsid w:val="5A8C0742"/>
    <w:rsid w:val="5A8C3F8C"/>
    <w:rsid w:val="5A8CA9C0"/>
    <w:rsid w:val="5A916E56"/>
    <w:rsid w:val="5A936ABC"/>
    <w:rsid w:val="5A9E870F"/>
    <w:rsid w:val="5AAA3A30"/>
    <w:rsid w:val="5AAB267A"/>
    <w:rsid w:val="5ABB72EB"/>
    <w:rsid w:val="5ABDA3EA"/>
    <w:rsid w:val="5ABFB8C7"/>
    <w:rsid w:val="5AC31C65"/>
    <w:rsid w:val="5AC3956F"/>
    <w:rsid w:val="5AC86ACF"/>
    <w:rsid w:val="5ACB1F04"/>
    <w:rsid w:val="5ACE9E66"/>
    <w:rsid w:val="5AD15725"/>
    <w:rsid w:val="5AD17C7D"/>
    <w:rsid w:val="5AD55599"/>
    <w:rsid w:val="5AD83CAF"/>
    <w:rsid w:val="5AE105F7"/>
    <w:rsid w:val="5AF64527"/>
    <w:rsid w:val="5AF6653F"/>
    <w:rsid w:val="5AF723D8"/>
    <w:rsid w:val="5AFAAF3D"/>
    <w:rsid w:val="5B0400B2"/>
    <w:rsid w:val="5B0E306B"/>
    <w:rsid w:val="5B0F51FF"/>
    <w:rsid w:val="5B17A715"/>
    <w:rsid w:val="5B1A8103"/>
    <w:rsid w:val="5B1B9541"/>
    <w:rsid w:val="5B1E1FF3"/>
    <w:rsid w:val="5B2B703F"/>
    <w:rsid w:val="5B2B8764"/>
    <w:rsid w:val="5B356AB3"/>
    <w:rsid w:val="5B3D79E3"/>
    <w:rsid w:val="5B4130F2"/>
    <w:rsid w:val="5B41F12C"/>
    <w:rsid w:val="5B467546"/>
    <w:rsid w:val="5B48D43A"/>
    <w:rsid w:val="5B4F1B96"/>
    <w:rsid w:val="5B57A619"/>
    <w:rsid w:val="5B5BEB94"/>
    <w:rsid w:val="5B5E807D"/>
    <w:rsid w:val="5B62C77E"/>
    <w:rsid w:val="5B6313C6"/>
    <w:rsid w:val="5B65389D"/>
    <w:rsid w:val="5B688A52"/>
    <w:rsid w:val="5B68C493"/>
    <w:rsid w:val="5B735A5D"/>
    <w:rsid w:val="5B7A73D4"/>
    <w:rsid w:val="5B81FDC2"/>
    <w:rsid w:val="5B85E63A"/>
    <w:rsid w:val="5B903AF4"/>
    <w:rsid w:val="5B924AFB"/>
    <w:rsid w:val="5B9ADCD6"/>
    <w:rsid w:val="5B9C54FD"/>
    <w:rsid w:val="5B9F1681"/>
    <w:rsid w:val="5BA07254"/>
    <w:rsid w:val="5BA075C4"/>
    <w:rsid w:val="5BA1B0FE"/>
    <w:rsid w:val="5BA73C34"/>
    <w:rsid w:val="5BB62A75"/>
    <w:rsid w:val="5BB7D38F"/>
    <w:rsid w:val="5BBC0110"/>
    <w:rsid w:val="5BC2DC19"/>
    <w:rsid w:val="5BC36AFB"/>
    <w:rsid w:val="5BC6E221"/>
    <w:rsid w:val="5BC73E79"/>
    <w:rsid w:val="5BC986E9"/>
    <w:rsid w:val="5BD3DC17"/>
    <w:rsid w:val="5BD44919"/>
    <w:rsid w:val="5BD5938B"/>
    <w:rsid w:val="5BD97050"/>
    <w:rsid w:val="5BDA452E"/>
    <w:rsid w:val="5BDDDA10"/>
    <w:rsid w:val="5BE0B3D0"/>
    <w:rsid w:val="5BE66FDE"/>
    <w:rsid w:val="5BEA339F"/>
    <w:rsid w:val="5BEEB9B7"/>
    <w:rsid w:val="5BF70355"/>
    <w:rsid w:val="5BF9677D"/>
    <w:rsid w:val="5BF9A505"/>
    <w:rsid w:val="5C027F68"/>
    <w:rsid w:val="5C074620"/>
    <w:rsid w:val="5C130E72"/>
    <w:rsid w:val="5C1C16A7"/>
    <w:rsid w:val="5C2231C8"/>
    <w:rsid w:val="5C225BA1"/>
    <w:rsid w:val="5C23E36E"/>
    <w:rsid w:val="5C278B01"/>
    <w:rsid w:val="5C2AB830"/>
    <w:rsid w:val="5C2ABEED"/>
    <w:rsid w:val="5C2E5C67"/>
    <w:rsid w:val="5C2EB757"/>
    <w:rsid w:val="5C2ECFA5"/>
    <w:rsid w:val="5C356EB0"/>
    <w:rsid w:val="5C3C6F54"/>
    <w:rsid w:val="5C3D4658"/>
    <w:rsid w:val="5C4136DF"/>
    <w:rsid w:val="5C42073F"/>
    <w:rsid w:val="5C42F629"/>
    <w:rsid w:val="5C474CE2"/>
    <w:rsid w:val="5C4D219D"/>
    <w:rsid w:val="5C4D77FC"/>
    <w:rsid w:val="5C56D234"/>
    <w:rsid w:val="5C59A458"/>
    <w:rsid w:val="5C5D0201"/>
    <w:rsid w:val="5C5D6E8F"/>
    <w:rsid w:val="5C631925"/>
    <w:rsid w:val="5C6FB2D0"/>
    <w:rsid w:val="5C7063C1"/>
    <w:rsid w:val="5C707003"/>
    <w:rsid w:val="5C7330E7"/>
    <w:rsid w:val="5C75022C"/>
    <w:rsid w:val="5C7A7271"/>
    <w:rsid w:val="5C7BBEB5"/>
    <w:rsid w:val="5C7CB97E"/>
    <w:rsid w:val="5C7EFD37"/>
    <w:rsid w:val="5C8040BD"/>
    <w:rsid w:val="5C833E52"/>
    <w:rsid w:val="5C839FD9"/>
    <w:rsid w:val="5C8755F6"/>
    <w:rsid w:val="5C8B6522"/>
    <w:rsid w:val="5C90AF3B"/>
    <w:rsid w:val="5C935012"/>
    <w:rsid w:val="5C962FFA"/>
    <w:rsid w:val="5C9B2AEA"/>
    <w:rsid w:val="5CAFF5A2"/>
    <w:rsid w:val="5CB1CAD1"/>
    <w:rsid w:val="5CB2FEF1"/>
    <w:rsid w:val="5CB561E6"/>
    <w:rsid w:val="5CC0C3B3"/>
    <w:rsid w:val="5CC0ECDD"/>
    <w:rsid w:val="5CC38131"/>
    <w:rsid w:val="5CC3D851"/>
    <w:rsid w:val="5CC9F490"/>
    <w:rsid w:val="5CCA67E0"/>
    <w:rsid w:val="5CCD1B64"/>
    <w:rsid w:val="5CD7A517"/>
    <w:rsid w:val="5CE3C0CD"/>
    <w:rsid w:val="5CE5BEA9"/>
    <w:rsid w:val="5CE7CA53"/>
    <w:rsid w:val="5CF07E48"/>
    <w:rsid w:val="5CF2924D"/>
    <w:rsid w:val="5CFE2CF7"/>
    <w:rsid w:val="5D026828"/>
    <w:rsid w:val="5D07182D"/>
    <w:rsid w:val="5D0DFA81"/>
    <w:rsid w:val="5D10C306"/>
    <w:rsid w:val="5D130DFA"/>
    <w:rsid w:val="5D140DED"/>
    <w:rsid w:val="5D1BAD5E"/>
    <w:rsid w:val="5D1C528D"/>
    <w:rsid w:val="5D1C5F0E"/>
    <w:rsid w:val="5D1D795E"/>
    <w:rsid w:val="5D2598DE"/>
    <w:rsid w:val="5D269BDC"/>
    <w:rsid w:val="5D272018"/>
    <w:rsid w:val="5D2B2F3D"/>
    <w:rsid w:val="5D2BED3A"/>
    <w:rsid w:val="5D395278"/>
    <w:rsid w:val="5D3BE0D6"/>
    <w:rsid w:val="5D43FB6B"/>
    <w:rsid w:val="5D47134D"/>
    <w:rsid w:val="5D4C6F57"/>
    <w:rsid w:val="5D4DBA4C"/>
    <w:rsid w:val="5D51DC86"/>
    <w:rsid w:val="5D54FDBF"/>
    <w:rsid w:val="5D570D42"/>
    <w:rsid w:val="5D5D919B"/>
    <w:rsid w:val="5D62BC12"/>
    <w:rsid w:val="5D68B77F"/>
    <w:rsid w:val="5D784A3C"/>
    <w:rsid w:val="5D80B303"/>
    <w:rsid w:val="5D81C0DA"/>
    <w:rsid w:val="5D826F2D"/>
    <w:rsid w:val="5D8D080F"/>
    <w:rsid w:val="5D920DA3"/>
    <w:rsid w:val="5D9D1202"/>
    <w:rsid w:val="5DA1FA18"/>
    <w:rsid w:val="5DA3BE30"/>
    <w:rsid w:val="5DA5B6AE"/>
    <w:rsid w:val="5DA7F8B4"/>
    <w:rsid w:val="5DB4EC98"/>
    <w:rsid w:val="5DB682D8"/>
    <w:rsid w:val="5DBB74BD"/>
    <w:rsid w:val="5DC3332A"/>
    <w:rsid w:val="5DC33400"/>
    <w:rsid w:val="5DD02A17"/>
    <w:rsid w:val="5DD59ED6"/>
    <w:rsid w:val="5DD763EC"/>
    <w:rsid w:val="5DD7CF65"/>
    <w:rsid w:val="5DDE686C"/>
    <w:rsid w:val="5DE338E2"/>
    <w:rsid w:val="5DEDA0ED"/>
    <w:rsid w:val="5DF0002C"/>
    <w:rsid w:val="5DF16E11"/>
    <w:rsid w:val="5DF43FBA"/>
    <w:rsid w:val="5DFD9EFA"/>
    <w:rsid w:val="5E00FDF2"/>
    <w:rsid w:val="5E0C2678"/>
    <w:rsid w:val="5E16486C"/>
    <w:rsid w:val="5E2BC4B0"/>
    <w:rsid w:val="5E2D092E"/>
    <w:rsid w:val="5E2FB4E2"/>
    <w:rsid w:val="5E3822CC"/>
    <w:rsid w:val="5E38550A"/>
    <w:rsid w:val="5E3DBBEC"/>
    <w:rsid w:val="5E3FEE3F"/>
    <w:rsid w:val="5E44289E"/>
    <w:rsid w:val="5E49DD5B"/>
    <w:rsid w:val="5E54F874"/>
    <w:rsid w:val="5E5FFFB2"/>
    <w:rsid w:val="5E611312"/>
    <w:rsid w:val="5E615FE2"/>
    <w:rsid w:val="5E6888AB"/>
    <w:rsid w:val="5E7324C0"/>
    <w:rsid w:val="5E7B60AA"/>
    <w:rsid w:val="5E7B6268"/>
    <w:rsid w:val="5E7F2540"/>
    <w:rsid w:val="5E82BAB1"/>
    <w:rsid w:val="5E87F906"/>
    <w:rsid w:val="5E8B3982"/>
    <w:rsid w:val="5E8F9F01"/>
    <w:rsid w:val="5E92C548"/>
    <w:rsid w:val="5E94FC9C"/>
    <w:rsid w:val="5E9AA62D"/>
    <w:rsid w:val="5EA4A16E"/>
    <w:rsid w:val="5EA58232"/>
    <w:rsid w:val="5EAFAA5E"/>
    <w:rsid w:val="5EB0DE17"/>
    <w:rsid w:val="5EB1A2B2"/>
    <w:rsid w:val="5EB28F97"/>
    <w:rsid w:val="5EB31EF7"/>
    <w:rsid w:val="5EB5E425"/>
    <w:rsid w:val="5EBBD2CF"/>
    <w:rsid w:val="5EC3F534"/>
    <w:rsid w:val="5EC4A222"/>
    <w:rsid w:val="5ECDDB37"/>
    <w:rsid w:val="5ECED239"/>
    <w:rsid w:val="5ECF43C2"/>
    <w:rsid w:val="5ED2AB1A"/>
    <w:rsid w:val="5ED43704"/>
    <w:rsid w:val="5EE2FC8C"/>
    <w:rsid w:val="5EE60B97"/>
    <w:rsid w:val="5EE63F1F"/>
    <w:rsid w:val="5EE731A1"/>
    <w:rsid w:val="5EED39FB"/>
    <w:rsid w:val="5EEF9DB3"/>
    <w:rsid w:val="5EF5AB37"/>
    <w:rsid w:val="5EF76511"/>
    <w:rsid w:val="5EF7873E"/>
    <w:rsid w:val="5F01324D"/>
    <w:rsid w:val="5F01768F"/>
    <w:rsid w:val="5F055B17"/>
    <w:rsid w:val="5F092380"/>
    <w:rsid w:val="5F0E3DC1"/>
    <w:rsid w:val="5F10DE80"/>
    <w:rsid w:val="5F116EC8"/>
    <w:rsid w:val="5F127A8F"/>
    <w:rsid w:val="5F136CF8"/>
    <w:rsid w:val="5F167B87"/>
    <w:rsid w:val="5F226EF2"/>
    <w:rsid w:val="5F23FDBD"/>
    <w:rsid w:val="5F276629"/>
    <w:rsid w:val="5F2A1D36"/>
    <w:rsid w:val="5F2EE7F5"/>
    <w:rsid w:val="5F3B8F88"/>
    <w:rsid w:val="5F44E1B9"/>
    <w:rsid w:val="5F4AF983"/>
    <w:rsid w:val="5F4B9347"/>
    <w:rsid w:val="5F4D7258"/>
    <w:rsid w:val="5F4DEEDE"/>
    <w:rsid w:val="5F4F42BF"/>
    <w:rsid w:val="5F53AB47"/>
    <w:rsid w:val="5F54821B"/>
    <w:rsid w:val="5F59574B"/>
    <w:rsid w:val="5F5D2108"/>
    <w:rsid w:val="5F5D3B5E"/>
    <w:rsid w:val="5F5DE48E"/>
    <w:rsid w:val="5F5EF0BC"/>
    <w:rsid w:val="5F602F65"/>
    <w:rsid w:val="5F6217E4"/>
    <w:rsid w:val="5F631EF0"/>
    <w:rsid w:val="5F6584C3"/>
    <w:rsid w:val="5F65BC67"/>
    <w:rsid w:val="5F6895E5"/>
    <w:rsid w:val="5F6AA7CD"/>
    <w:rsid w:val="5F725669"/>
    <w:rsid w:val="5F75342F"/>
    <w:rsid w:val="5F76CFB9"/>
    <w:rsid w:val="5F7DEA06"/>
    <w:rsid w:val="5F8BEE22"/>
    <w:rsid w:val="5F8C6DD8"/>
    <w:rsid w:val="5F9A92ED"/>
    <w:rsid w:val="5F9C675E"/>
    <w:rsid w:val="5F9D8A66"/>
    <w:rsid w:val="5F9DA06A"/>
    <w:rsid w:val="5F9EB85E"/>
    <w:rsid w:val="5FA4BCB2"/>
    <w:rsid w:val="5FA5BC2E"/>
    <w:rsid w:val="5FA9F090"/>
    <w:rsid w:val="5FB80DA4"/>
    <w:rsid w:val="5FBBFBB3"/>
    <w:rsid w:val="5FC69EC2"/>
    <w:rsid w:val="5FC8810C"/>
    <w:rsid w:val="5FCB43B3"/>
    <w:rsid w:val="5FD29EA6"/>
    <w:rsid w:val="5FD69CCD"/>
    <w:rsid w:val="5FD79757"/>
    <w:rsid w:val="5FD7D9A0"/>
    <w:rsid w:val="5FDB882E"/>
    <w:rsid w:val="5FDD14A5"/>
    <w:rsid w:val="5FDF084F"/>
    <w:rsid w:val="5FE22F16"/>
    <w:rsid w:val="5FE563A2"/>
    <w:rsid w:val="5FEBF108"/>
    <w:rsid w:val="5FEEB6D9"/>
    <w:rsid w:val="5FF0BF38"/>
    <w:rsid w:val="5FF1E4A8"/>
    <w:rsid w:val="5FF4B5A1"/>
    <w:rsid w:val="5FF6EDDB"/>
    <w:rsid w:val="5FF7CB9F"/>
    <w:rsid w:val="5FFF5FB9"/>
    <w:rsid w:val="60044D42"/>
    <w:rsid w:val="600E0367"/>
    <w:rsid w:val="60105BA1"/>
    <w:rsid w:val="601937A7"/>
    <w:rsid w:val="601D34E9"/>
    <w:rsid w:val="601D9BE2"/>
    <w:rsid w:val="6020525A"/>
    <w:rsid w:val="60210907"/>
    <w:rsid w:val="60229234"/>
    <w:rsid w:val="60230826"/>
    <w:rsid w:val="60239436"/>
    <w:rsid w:val="6024DA5A"/>
    <w:rsid w:val="60280A08"/>
    <w:rsid w:val="6028A655"/>
    <w:rsid w:val="602EC192"/>
    <w:rsid w:val="603A2305"/>
    <w:rsid w:val="603D405F"/>
    <w:rsid w:val="604271CD"/>
    <w:rsid w:val="60459FF1"/>
    <w:rsid w:val="6047363A"/>
    <w:rsid w:val="604CB590"/>
    <w:rsid w:val="6051E45F"/>
    <w:rsid w:val="60569131"/>
    <w:rsid w:val="60575926"/>
    <w:rsid w:val="6057592A"/>
    <w:rsid w:val="605FB444"/>
    <w:rsid w:val="60644C95"/>
    <w:rsid w:val="60646774"/>
    <w:rsid w:val="607003CD"/>
    <w:rsid w:val="60756024"/>
    <w:rsid w:val="607C57DD"/>
    <w:rsid w:val="607C6DAF"/>
    <w:rsid w:val="6080615D"/>
    <w:rsid w:val="608BD82F"/>
    <w:rsid w:val="608FD79C"/>
    <w:rsid w:val="6091AE90"/>
    <w:rsid w:val="6098D584"/>
    <w:rsid w:val="609B482C"/>
    <w:rsid w:val="609D64E7"/>
    <w:rsid w:val="609DFF4E"/>
    <w:rsid w:val="609E85DE"/>
    <w:rsid w:val="609F12AB"/>
    <w:rsid w:val="609FC83A"/>
    <w:rsid w:val="60A04666"/>
    <w:rsid w:val="60A5B086"/>
    <w:rsid w:val="60A5E58D"/>
    <w:rsid w:val="60A7FB98"/>
    <w:rsid w:val="60B1B9FC"/>
    <w:rsid w:val="60C05C5A"/>
    <w:rsid w:val="60CB1AB9"/>
    <w:rsid w:val="60D230EC"/>
    <w:rsid w:val="60D66A24"/>
    <w:rsid w:val="60DB84F6"/>
    <w:rsid w:val="60E0F21D"/>
    <w:rsid w:val="60ED3883"/>
    <w:rsid w:val="60F64663"/>
    <w:rsid w:val="60F96819"/>
    <w:rsid w:val="60FB75AD"/>
    <w:rsid w:val="60FF1FA8"/>
    <w:rsid w:val="6103AE9F"/>
    <w:rsid w:val="6106EE38"/>
    <w:rsid w:val="610978CC"/>
    <w:rsid w:val="61120EBD"/>
    <w:rsid w:val="6113343E"/>
    <w:rsid w:val="611DB9E8"/>
    <w:rsid w:val="6125BD78"/>
    <w:rsid w:val="6130DC97"/>
    <w:rsid w:val="61380B01"/>
    <w:rsid w:val="613FD646"/>
    <w:rsid w:val="61409AB5"/>
    <w:rsid w:val="6144AEAF"/>
    <w:rsid w:val="6147BA0B"/>
    <w:rsid w:val="6153B87C"/>
    <w:rsid w:val="6156565E"/>
    <w:rsid w:val="6157437A"/>
    <w:rsid w:val="615CCF6F"/>
    <w:rsid w:val="615E1EE1"/>
    <w:rsid w:val="616522A1"/>
    <w:rsid w:val="616599E2"/>
    <w:rsid w:val="61668771"/>
    <w:rsid w:val="6166B5C9"/>
    <w:rsid w:val="61686412"/>
    <w:rsid w:val="616A20AE"/>
    <w:rsid w:val="616F6C8C"/>
    <w:rsid w:val="616F7F55"/>
    <w:rsid w:val="61718BA5"/>
    <w:rsid w:val="617D18F2"/>
    <w:rsid w:val="617E9947"/>
    <w:rsid w:val="61874DEB"/>
    <w:rsid w:val="618E9E93"/>
    <w:rsid w:val="618FC86C"/>
    <w:rsid w:val="61907667"/>
    <w:rsid w:val="619079EB"/>
    <w:rsid w:val="619F5B58"/>
    <w:rsid w:val="61A180A2"/>
    <w:rsid w:val="61A1E232"/>
    <w:rsid w:val="61A61E68"/>
    <w:rsid w:val="61AF9CD9"/>
    <w:rsid w:val="61AF9F68"/>
    <w:rsid w:val="61B81ADD"/>
    <w:rsid w:val="61B97240"/>
    <w:rsid w:val="61BAEB2E"/>
    <w:rsid w:val="61BE7EB0"/>
    <w:rsid w:val="61C24C98"/>
    <w:rsid w:val="61C398E3"/>
    <w:rsid w:val="61C8BEE6"/>
    <w:rsid w:val="61CB0300"/>
    <w:rsid w:val="61CC54FD"/>
    <w:rsid w:val="61DA4878"/>
    <w:rsid w:val="61DC12DC"/>
    <w:rsid w:val="61DDD502"/>
    <w:rsid w:val="61E38AE9"/>
    <w:rsid w:val="61EDEC2B"/>
    <w:rsid w:val="61EE34F2"/>
    <w:rsid w:val="61EE8870"/>
    <w:rsid w:val="61F03237"/>
    <w:rsid w:val="6201B302"/>
    <w:rsid w:val="6202238C"/>
    <w:rsid w:val="620C1390"/>
    <w:rsid w:val="620F62CB"/>
    <w:rsid w:val="620FF6AF"/>
    <w:rsid w:val="6213B714"/>
    <w:rsid w:val="621D05A4"/>
    <w:rsid w:val="62247960"/>
    <w:rsid w:val="6228E39E"/>
    <w:rsid w:val="62299805"/>
    <w:rsid w:val="623CA538"/>
    <w:rsid w:val="62447F14"/>
    <w:rsid w:val="624AEA71"/>
    <w:rsid w:val="624B28BB"/>
    <w:rsid w:val="6250935E"/>
    <w:rsid w:val="62550034"/>
    <w:rsid w:val="625858F1"/>
    <w:rsid w:val="625EA057"/>
    <w:rsid w:val="625F4BCD"/>
    <w:rsid w:val="62652B34"/>
    <w:rsid w:val="62662394"/>
    <w:rsid w:val="6267ECF7"/>
    <w:rsid w:val="62690876"/>
    <w:rsid w:val="626E5ED0"/>
    <w:rsid w:val="6272E84F"/>
    <w:rsid w:val="62758874"/>
    <w:rsid w:val="62849FE6"/>
    <w:rsid w:val="62864A7B"/>
    <w:rsid w:val="628D816E"/>
    <w:rsid w:val="628F7791"/>
    <w:rsid w:val="62904662"/>
    <w:rsid w:val="629453A6"/>
    <w:rsid w:val="629B624A"/>
    <w:rsid w:val="62A10D3C"/>
    <w:rsid w:val="62A4BB14"/>
    <w:rsid w:val="62AE7DCF"/>
    <w:rsid w:val="62B091EF"/>
    <w:rsid w:val="62B72622"/>
    <w:rsid w:val="62B9A40F"/>
    <w:rsid w:val="62BDAC62"/>
    <w:rsid w:val="62BE85CB"/>
    <w:rsid w:val="62C33D41"/>
    <w:rsid w:val="62C3615B"/>
    <w:rsid w:val="62C42F85"/>
    <w:rsid w:val="62C6402D"/>
    <w:rsid w:val="62C94C31"/>
    <w:rsid w:val="62C954D3"/>
    <w:rsid w:val="62CC067C"/>
    <w:rsid w:val="62CD549C"/>
    <w:rsid w:val="62E2BDB6"/>
    <w:rsid w:val="62EA3C1E"/>
    <w:rsid w:val="62EAAAFD"/>
    <w:rsid w:val="62EE15D0"/>
    <w:rsid w:val="62F47DC1"/>
    <w:rsid w:val="62F5CA14"/>
    <w:rsid w:val="630591A1"/>
    <w:rsid w:val="630E400B"/>
    <w:rsid w:val="630FBB12"/>
    <w:rsid w:val="63102C96"/>
    <w:rsid w:val="63109C73"/>
    <w:rsid w:val="6310C8F5"/>
    <w:rsid w:val="6314FA08"/>
    <w:rsid w:val="63198B41"/>
    <w:rsid w:val="631FA81C"/>
    <w:rsid w:val="631FABE7"/>
    <w:rsid w:val="63222E79"/>
    <w:rsid w:val="63234856"/>
    <w:rsid w:val="6328F959"/>
    <w:rsid w:val="632B1BE9"/>
    <w:rsid w:val="632CD1CC"/>
    <w:rsid w:val="6335050E"/>
    <w:rsid w:val="6335C5E9"/>
    <w:rsid w:val="633E04D2"/>
    <w:rsid w:val="6345D4AB"/>
    <w:rsid w:val="634ADB07"/>
    <w:rsid w:val="634D3428"/>
    <w:rsid w:val="634D97FF"/>
    <w:rsid w:val="63673ACA"/>
    <w:rsid w:val="6369E0A7"/>
    <w:rsid w:val="63746DC0"/>
    <w:rsid w:val="63747491"/>
    <w:rsid w:val="6377A543"/>
    <w:rsid w:val="637AF66E"/>
    <w:rsid w:val="6386D670"/>
    <w:rsid w:val="638C76E6"/>
    <w:rsid w:val="638CDF8D"/>
    <w:rsid w:val="638FD698"/>
    <w:rsid w:val="639102F3"/>
    <w:rsid w:val="6396963A"/>
    <w:rsid w:val="639A7ED7"/>
    <w:rsid w:val="639AC3B6"/>
    <w:rsid w:val="63B1BA01"/>
    <w:rsid w:val="63BD90A5"/>
    <w:rsid w:val="63C18130"/>
    <w:rsid w:val="63C69D00"/>
    <w:rsid w:val="63CBDA78"/>
    <w:rsid w:val="63D2E1C6"/>
    <w:rsid w:val="63D73A25"/>
    <w:rsid w:val="63D8FB11"/>
    <w:rsid w:val="63E4640D"/>
    <w:rsid w:val="63E92F41"/>
    <w:rsid w:val="63EA01FD"/>
    <w:rsid w:val="63EC3499"/>
    <w:rsid w:val="63F5CA61"/>
    <w:rsid w:val="63F63CB1"/>
    <w:rsid w:val="63F77CFA"/>
    <w:rsid w:val="63F8587A"/>
    <w:rsid w:val="63F97579"/>
    <w:rsid w:val="63FDFA6C"/>
    <w:rsid w:val="64012F88"/>
    <w:rsid w:val="6407C0CA"/>
    <w:rsid w:val="64091DC2"/>
    <w:rsid w:val="640A5A59"/>
    <w:rsid w:val="640B1798"/>
    <w:rsid w:val="640D3CEE"/>
    <w:rsid w:val="6410B7F6"/>
    <w:rsid w:val="6416BCBA"/>
    <w:rsid w:val="6417C6A0"/>
    <w:rsid w:val="64190A3E"/>
    <w:rsid w:val="641997CD"/>
    <w:rsid w:val="641C9F55"/>
    <w:rsid w:val="64238C92"/>
    <w:rsid w:val="642AC9C9"/>
    <w:rsid w:val="643536C7"/>
    <w:rsid w:val="64401260"/>
    <w:rsid w:val="64409EA5"/>
    <w:rsid w:val="64491255"/>
    <w:rsid w:val="644CF55E"/>
    <w:rsid w:val="644F7ACD"/>
    <w:rsid w:val="6450B7E7"/>
    <w:rsid w:val="6450DBD3"/>
    <w:rsid w:val="645356BE"/>
    <w:rsid w:val="6454280B"/>
    <w:rsid w:val="64587629"/>
    <w:rsid w:val="646043C7"/>
    <w:rsid w:val="64678D77"/>
    <w:rsid w:val="64689EAA"/>
    <w:rsid w:val="64729E82"/>
    <w:rsid w:val="64732903"/>
    <w:rsid w:val="64747678"/>
    <w:rsid w:val="6478BE74"/>
    <w:rsid w:val="6480BF5D"/>
    <w:rsid w:val="64852900"/>
    <w:rsid w:val="6486CA3C"/>
    <w:rsid w:val="64877B3F"/>
    <w:rsid w:val="648A150C"/>
    <w:rsid w:val="648CAFFA"/>
    <w:rsid w:val="6493BD50"/>
    <w:rsid w:val="6498BF69"/>
    <w:rsid w:val="649BACAB"/>
    <w:rsid w:val="64A164F5"/>
    <w:rsid w:val="64A29C19"/>
    <w:rsid w:val="64A4F83E"/>
    <w:rsid w:val="64A7B72B"/>
    <w:rsid w:val="64A96ABB"/>
    <w:rsid w:val="64ABB0D7"/>
    <w:rsid w:val="64B08EB0"/>
    <w:rsid w:val="64B645B7"/>
    <w:rsid w:val="64BE21BE"/>
    <w:rsid w:val="64BF2B86"/>
    <w:rsid w:val="64C6166C"/>
    <w:rsid w:val="64C78CD2"/>
    <w:rsid w:val="64CDD4F1"/>
    <w:rsid w:val="64D2C8AB"/>
    <w:rsid w:val="64D89AE2"/>
    <w:rsid w:val="64DEA38C"/>
    <w:rsid w:val="64DF8260"/>
    <w:rsid w:val="64E6252C"/>
    <w:rsid w:val="64E92424"/>
    <w:rsid w:val="64EE5428"/>
    <w:rsid w:val="64F6AAE9"/>
    <w:rsid w:val="64F7F0BA"/>
    <w:rsid w:val="64F9D34D"/>
    <w:rsid w:val="6503C7D6"/>
    <w:rsid w:val="6504FD48"/>
    <w:rsid w:val="650B2E9D"/>
    <w:rsid w:val="650CD56C"/>
    <w:rsid w:val="650D5C4C"/>
    <w:rsid w:val="65116747"/>
    <w:rsid w:val="6515D832"/>
    <w:rsid w:val="6519AA1C"/>
    <w:rsid w:val="65218907"/>
    <w:rsid w:val="65267FE9"/>
    <w:rsid w:val="652E80EF"/>
    <w:rsid w:val="65327184"/>
    <w:rsid w:val="6533DB72"/>
    <w:rsid w:val="6535788B"/>
    <w:rsid w:val="6537CEDB"/>
    <w:rsid w:val="65446414"/>
    <w:rsid w:val="654706B0"/>
    <w:rsid w:val="65472B67"/>
    <w:rsid w:val="6548C8C9"/>
    <w:rsid w:val="654D38EB"/>
    <w:rsid w:val="6559659A"/>
    <w:rsid w:val="6566554D"/>
    <w:rsid w:val="656902FB"/>
    <w:rsid w:val="657039D9"/>
    <w:rsid w:val="6571EE7C"/>
    <w:rsid w:val="657341D7"/>
    <w:rsid w:val="6577EB56"/>
    <w:rsid w:val="657B2890"/>
    <w:rsid w:val="65812828"/>
    <w:rsid w:val="65842351"/>
    <w:rsid w:val="6586BA29"/>
    <w:rsid w:val="658C437F"/>
    <w:rsid w:val="658EF4D5"/>
    <w:rsid w:val="658F418A"/>
    <w:rsid w:val="65910F36"/>
    <w:rsid w:val="6595F78C"/>
    <w:rsid w:val="659DCFBF"/>
    <w:rsid w:val="65A0955D"/>
    <w:rsid w:val="65A596F0"/>
    <w:rsid w:val="65A91737"/>
    <w:rsid w:val="65AAFD70"/>
    <w:rsid w:val="65B89199"/>
    <w:rsid w:val="65BB2C29"/>
    <w:rsid w:val="65C05D80"/>
    <w:rsid w:val="65C4C220"/>
    <w:rsid w:val="65C58F25"/>
    <w:rsid w:val="65C7D4BB"/>
    <w:rsid w:val="65C82208"/>
    <w:rsid w:val="65C8A136"/>
    <w:rsid w:val="65CB66C9"/>
    <w:rsid w:val="65D8A4FE"/>
    <w:rsid w:val="65D9EEBA"/>
    <w:rsid w:val="65DAF74C"/>
    <w:rsid w:val="65DB3D06"/>
    <w:rsid w:val="65DB64E8"/>
    <w:rsid w:val="65DEA95F"/>
    <w:rsid w:val="65E348BE"/>
    <w:rsid w:val="65EA6383"/>
    <w:rsid w:val="65ED2C90"/>
    <w:rsid w:val="65EF44F2"/>
    <w:rsid w:val="65F6BEDB"/>
    <w:rsid w:val="65F91C6F"/>
    <w:rsid w:val="65FB5873"/>
    <w:rsid w:val="66006F9E"/>
    <w:rsid w:val="66017460"/>
    <w:rsid w:val="660617FA"/>
    <w:rsid w:val="66067049"/>
    <w:rsid w:val="66077113"/>
    <w:rsid w:val="6607B961"/>
    <w:rsid w:val="660D587A"/>
    <w:rsid w:val="660DB7AC"/>
    <w:rsid w:val="660E3A28"/>
    <w:rsid w:val="661E1CD5"/>
    <w:rsid w:val="6623CD10"/>
    <w:rsid w:val="6624C6B6"/>
    <w:rsid w:val="6626BCD4"/>
    <w:rsid w:val="662E361E"/>
    <w:rsid w:val="66329EE3"/>
    <w:rsid w:val="6634840C"/>
    <w:rsid w:val="663A5D3C"/>
    <w:rsid w:val="664055B6"/>
    <w:rsid w:val="6643E6F8"/>
    <w:rsid w:val="664AB3BC"/>
    <w:rsid w:val="664C0A6B"/>
    <w:rsid w:val="66572BD9"/>
    <w:rsid w:val="66587A3D"/>
    <w:rsid w:val="66591201"/>
    <w:rsid w:val="665CEB5B"/>
    <w:rsid w:val="665D2F57"/>
    <w:rsid w:val="665FB87F"/>
    <w:rsid w:val="665FDE44"/>
    <w:rsid w:val="66643BD1"/>
    <w:rsid w:val="666969C5"/>
    <w:rsid w:val="666B37BF"/>
    <w:rsid w:val="666C631C"/>
    <w:rsid w:val="666EA2B1"/>
    <w:rsid w:val="66715AFF"/>
    <w:rsid w:val="66780E7F"/>
    <w:rsid w:val="66797C0C"/>
    <w:rsid w:val="6680A09D"/>
    <w:rsid w:val="6682917D"/>
    <w:rsid w:val="6683460B"/>
    <w:rsid w:val="6685DA6F"/>
    <w:rsid w:val="668B5E8B"/>
    <w:rsid w:val="668D0C86"/>
    <w:rsid w:val="668EFD61"/>
    <w:rsid w:val="669B4143"/>
    <w:rsid w:val="66A0048B"/>
    <w:rsid w:val="66A6D93F"/>
    <w:rsid w:val="66AC2B24"/>
    <w:rsid w:val="66AF78E5"/>
    <w:rsid w:val="66B3FEC2"/>
    <w:rsid w:val="66B4DD2B"/>
    <w:rsid w:val="66B689CD"/>
    <w:rsid w:val="66BD7AC5"/>
    <w:rsid w:val="66BFC061"/>
    <w:rsid w:val="66C73332"/>
    <w:rsid w:val="66C79B6D"/>
    <w:rsid w:val="66CEFBEB"/>
    <w:rsid w:val="66D36752"/>
    <w:rsid w:val="66D44585"/>
    <w:rsid w:val="66D57FD4"/>
    <w:rsid w:val="66DAA14B"/>
    <w:rsid w:val="66DB3AF9"/>
    <w:rsid w:val="66DCDDC1"/>
    <w:rsid w:val="66DD73D3"/>
    <w:rsid w:val="66E894BA"/>
    <w:rsid w:val="66E8F262"/>
    <w:rsid w:val="66F0EC99"/>
    <w:rsid w:val="66F7832D"/>
    <w:rsid w:val="66FCA3B0"/>
    <w:rsid w:val="67026D76"/>
    <w:rsid w:val="6707EA7C"/>
    <w:rsid w:val="670D07A7"/>
    <w:rsid w:val="670D6F05"/>
    <w:rsid w:val="67157F18"/>
    <w:rsid w:val="671944FE"/>
    <w:rsid w:val="671ABB28"/>
    <w:rsid w:val="671EA30F"/>
    <w:rsid w:val="671F5310"/>
    <w:rsid w:val="671F6AF2"/>
    <w:rsid w:val="67251DF3"/>
    <w:rsid w:val="6725D7BB"/>
    <w:rsid w:val="672B2675"/>
    <w:rsid w:val="672FF6F8"/>
    <w:rsid w:val="67300C9E"/>
    <w:rsid w:val="673109EB"/>
    <w:rsid w:val="67349FF3"/>
    <w:rsid w:val="6736EF84"/>
    <w:rsid w:val="6746A075"/>
    <w:rsid w:val="674CDFD6"/>
    <w:rsid w:val="674D6FA8"/>
    <w:rsid w:val="67522BB5"/>
    <w:rsid w:val="6758B46A"/>
    <w:rsid w:val="6762AC30"/>
    <w:rsid w:val="67649281"/>
    <w:rsid w:val="67713B1E"/>
    <w:rsid w:val="677C21B1"/>
    <w:rsid w:val="677F5559"/>
    <w:rsid w:val="6787877C"/>
    <w:rsid w:val="678DE25F"/>
    <w:rsid w:val="67924079"/>
    <w:rsid w:val="67965F25"/>
    <w:rsid w:val="679A8B33"/>
    <w:rsid w:val="67A07B33"/>
    <w:rsid w:val="67A3782E"/>
    <w:rsid w:val="67A633C5"/>
    <w:rsid w:val="67A95D22"/>
    <w:rsid w:val="67AA3840"/>
    <w:rsid w:val="67B94B30"/>
    <w:rsid w:val="67BC140A"/>
    <w:rsid w:val="67BC3391"/>
    <w:rsid w:val="67BC94C5"/>
    <w:rsid w:val="67BDA5EE"/>
    <w:rsid w:val="67BE6DDA"/>
    <w:rsid w:val="67D43C4F"/>
    <w:rsid w:val="67D6B960"/>
    <w:rsid w:val="67D8859E"/>
    <w:rsid w:val="67DDF348"/>
    <w:rsid w:val="67E0CDDC"/>
    <w:rsid w:val="67E4F861"/>
    <w:rsid w:val="67E7421C"/>
    <w:rsid w:val="68012C4E"/>
    <w:rsid w:val="6802F6FC"/>
    <w:rsid w:val="6804676E"/>
    <w:rsid w:val="680F649F"/>
    <w:rsid w:val="68115CAF"/>
    <w:rsid w:val="68172965"/>
    <w:rsid w:val="68173257"/>
    <w:rsid w:val="681E020E"/>
    <w:rsid w:val="68296BEA"/>
    <w:rsid w:val="682BADC7"/>
    <w:rsid w:val="682F5439"/>
    <w:rsid w:val="6839BA51"/>
    <w:rsid w:val="6840AAEA"/>
    <w:rsid w:val="6841C82D"/>
    <w:rsid w:val="6841F386"/>
    <w:rsid w:val="684A4B8E"/>
    <w:rsid w:val="684D64EF"/>
    <w:rsid w:val="684EC597"/>
    <w:rsid w:val="684FB5DC"/>
    <w:rsid w:val="68510E8C"/>
    <w:rsid w:val="68642716"/>
    <w:rsid w:val="686F7FB6"/>
    <w:rsid w:val="68747772"/>
    <w:rsid w:val="68767D24"/>
    <w:rsid w:val="687E1E42"/>
    <w:rsid w:val="687EBBC5"/>
    <w:rsid w:val="687F1A3C"/>
    <w:rsid w:val="68809B73"/>
    <w:rsid w:val="68827934"/>
    <w:rsid w:val="68836073"/>
    <w:rsid w:val="68848A64"/>
    <w:rsid w:val="68870A96"/>
    <w:rsid w:val="688776BB"/>
    <w:rsid w:val="688F0064"/>
    <w:rsid w:val="689BDDB3"/>
    <w:rsid w:val="689D0491"/>
    <w:rsid w:val="68A2A44C"/>
    <w:rsid w:val="68A605EF"/>
    <w:rsid w:val="68A80E07"/>
    <w:rsid w:val="68AA5867"/>
    <w:rsid w:val="68AB7498"/>
    <w:rsid w:val="68AEE1C3"/>
    <w:rsid w:val="68B54431"/>
    <w:rsid w:val="68B70F44"/>
    <w:rsid w:val="68B933F4"/>
    <w:rsid w:val="68BAB660"/>
    <w:rsid w:val="68BD6161"/>
    <w:rsid w:val="68C1673C"/>
    <w:rsid w:val="68C45837"/>
    <w:rsid w:val="68C46FAF"/>
    <w:rsid w:val="68CCB83B"/>
    <w:rsid w:val="68CD7012"/>
    <w:rsid w:val="68D4B3B5"/>
    <w:rsid w:val="68D5C1B1"/>
    <w:rsid w:val="68DAB88A"/>
    <w:rsid w:val="68DBCA6C"/>
    <w:rsid w:val="68DFF9A1"/>
    <w:rsid w:val="68EAA582"/>
    <w:rsid w:val="68EB5E9D"/>
    <w:rsid w:val="68EBDF25"/>
    <w:rsid w:val="68F8566D"/>
    <w:rsid w:val="69035A7B"/>
    <w:rsid w:val="6903D9AA"/>
    <w:rsid w:val="69045314"/>
    <w:rsid w:val="6906C4C5"/>
    <w:rsid w:val="690A0C4D"/>
    <w:rsid w:val="690D3C96"/>
    <w:rsid w:val="690DE4AF"/>
    <w:rsid w:val="690F25FC"/>
    <w:rsid w:val="691065DF"/>
    <w:rsid w:val="69124073"/>
    <w:rsid w:val="692286E9"/>
    <w:rsid w:val="69264F31"/>
    <w:rsid w:val="6928D167"/>
    <w:rsid w:val="692BC779"/>
    <w:rsid w:val="692C029B"/>
    <w:rsid w:val="692D8CD8"/>
    <w:rsid w:val="6932AF25"/>
    <w:rsid w:val="6939F1D5"/>
    <w:rsid w:val="693E4E68"/>
    <w:rsid w:val="69442380"/>
    <w:rsid w:val="6946B923"/>
    <w:rsid w:val="6947178E"/>
    <w:rsid w:val="694775CF"/>
    <w:rsid w:val="69500BF1"/>
    <w:rsid w:val="69526C27"/>
    <w:rsid w:val="695541A7"/>
    <w:rsid w:val="69565008"/>
    <w:rsid w:val="6959B01E"/>
    <w:rsid w:val="695A895B"/>
    <w:rsid w:val="695E908E"/>
    <w:rsid w:val="695FCA60"/>
    <w:rsid w:val="6960FD96"/>
    <w:rsid w:val="6963D328"/>
    <w:rsid w:val="6964F65A"/>
    <w:rsid w:val="696DFE72"/>
    <w:rsid w:val="69748BD4"/>
    <w:rsid w:val="697D2759"/>
    <w:rsid w:val="6984275C"/>
    <w:rsid w:val="698973A3"/>
    <w:rsid w:val="698EA546"/>
    <w:rsid w:val="699686C0"/>
    <w:rsid w:val="699D7681"/>
    <w:rsid w:val="699E3B44"/>
    <w:rsid w:val="69A0923D"/>
    <w:rsid w:val="69B8172E"/>
    <w:rsid w:val="69B8DD59"/>
    <w:rsid w:val="69C5F69C"/>
    <w:rsid w:val="69C76222"/>
    <w:rsid w:val="69CE7CCD"/>
    <w:rsid w:val="69D749FF"/>
    <w:rsid w:val="69DA7934"/>
    <w:rsid w:val="69DB3872"/>
    <w:rsid w:val="69E41AD1"/>
    <w:rsid w:val="69E61B80"/>
    <w:rsid w:val="69EBD9D5"/>
    <w:rsid w:val="69ECA3E5"/>
    <w:rsid w:val="69EF5795"/>
    <w:rsid w:val="69F490D7"/>
    <w:rsid w:val="69F5B110"/>
    <w:rsid w:val="69FA25FC"/>
    <w:rsid w:val="69FF8144"/>
    <w:rsid w:val="6A00662D"/>
    <w:rsid w:val="6A114583"/>
    <w:rsid w:val="6A114977"/>
    <w:rsid w:val="6A243E9E"/>
    <w:rsid w:val="6A299CE4"/>
    <w:rsid w:val="6A2F956D"/>
    <w:rsid w:val="6A378DE9"/>
    <w:rsid w:val="6A3953E1"/>
    <w:rsid w:val="6A417342"/>
    <w:rsid w:val="6A42289C"/>
    <w:rsid w:val="6A4671B9"/>
    <w:rsid w:val="6A4D6E84"/>
    <w:rsid w:val="6A509D06"/>
    <w:rsid w:val="6A57602B"/>
    <w:rsid w:val="6A58F778"/>
    <w:rsid w:val="6A59C7F2"/>
    <w:rsid w:val="6A5D7901"/>
    <w:rsid w:val="6A5DC312"/>
    <w:rsid w:val="6A5E4D7A"/>
    <w:rsid w:val="6A5F87FA"/>
    <w:rsid w:val="6A60C32B"/>
    <w:rsid w:val="6A662257"/>
    <w:rsid w:val="6A6C94EF"/>
    <w:rsid w:val="6A6F52D4"/>
    <w:rsid w:val="6A710C15"/>
    <w:rsid w:val="6A7813D8"/>
    <w:rsid w:val="6A78246C"/>
    <w:rsid w:val="6A7ACF4D"/>
    <w:rsid w:val="6A7FD0EF"/>
    <w:rsid w:val="6A81C6F5"/>
    <w:rsid w:val="6A82DE2B"/>
    <w:rsid w:val="6A877858"/>
    <w:rsid w:val="6A8DCED9"/>
    <w:rsid w:val="6A991E92"/>
    <w:rsid w:val="6AA14263"/>
    <w:rsid w:val="6AA27A9C"/>
    <w:rsid w:val="6AA59E48"/>
    <w:rsid w:val="6AA69C9F"/>
    <w:rsid w:val="6AA7831E"/>
    <w:rsid w:val="6AAA65DB"/>
    <w:rsid w:val="6AB9060D"/>
    <w:rsid w:val="6ABB09DC"/>
    <w:rsid w:val="6AC090A5"/>
    <w:rsid w:val="6ACBA3FE"/>
    <w:rsid w:val="6AD86E1E"/>
    <w:rsid w:val="6AD977B4"/>
    <w:rsid w:val="6AD9BE62"/>
    <w:rsid w:val="6ADBF54F"/>
    <w:rsid w:val="6ADC499A"/>
    <w:rsid w:val="6ADCFC83"/>
    <w:rsid w:val="6AE5F5F7"/>
    <w:rsid w:val="6AE8E10E"/>
    <w:rsid w:val="6AEB54CE"/>
    <w:rsid w:val="6AFC8614"/>
    <w:rsid w:val="6AFDEA5B"/>
    <w:rsid w:val="6B0A4194"/>
    <w:rsid w:val="6B0A6277"/>
    <w:rsid w:val="6B0FA96C"/>
    <w:rsid w:val="6B137A50"/>
    <w:rsid w:val="6B158A72"/>
    <w:rsid w:val="6B1DA4ED"/>
    <w:rsid w:val="6B2D98CD"/>
    <w:rsid w:val="6B30BCDF"/>
    <w:rsid w:val="6B3755FC"/>
    <w:rsid w:val="6B38C483"/>
    <w:rsid w:val="6B473A41"/>
    <w:rsid w:val="6B4AF815"/>
    <w:rsid w:val="6B4B2576"/>
    <w:rsid w:val="6B4E6462"/>
    <w:rsid w:val="6B547DDA"/>
    <w:rsid w:val="6B563409"/>
    <w:rsid w:val="6B5724FE"/>
    <w:rsid w:val="6B5B3A07"/>
    <w:rsid w:val="6B604FAE"/>
    <w:rsid w:val="6B63F87C"/>
    <w:rsid w:val="6B700514"/>
    <w:rsid w:val="6B709FBD"/>
    <w:rsid w:val="6B7569B9"/>
    <w:rsid w:val="6B7AA3A5"/>
    <w:rsid w:val="6B88A501"/>
    <w:rsid w:val="6B8DBDED"/>
    <w:rsid w:val="6B8E62DB"/>
    <w:rsid w:val="6B8F0787"/>
    <w:rsid w:val="6B9EE4EF"/>
    <w:rsid w:val="6BA67F7C"/>
    <w:rsid w:val="6BBA6231"/>
    <w:rsid w:val="6BBAD1B7"/>
    <w:rsid w:val="6BBE4134"/>
    <w:rsid w:val="6BC7CFF5"/>
    <w:rsid w:val="6BC7E290"/>
    <w:rsid w:val="6BC801FC"/>
    <w:rsid w:val="6BCBFBBC"/>
    <w:rsid w:val="6BCD5F62"/>
    <w:rsid w:val="6BD06629"/>
    <w:rsid w:val="6BDBCC7B"/>
    <w:rsid w:val="6BDECBA8"/>
    <w:rsid w:val="6BE84176"/>
    <w:rsid w:val="6BECA1C7"/>
    <w:rsid w:val="6BEE90DA"/>
    <w:rsid w:val="6BF240E1"/>
    <w:rsid w:val="6BF2FF6D"/>
    <w:rsid w:val="6BF4B6E9"/>
    <w:rsid w:val="6BF57DB2"/>
    <w:rsid w:val="6BFE2F27"/>
    <w:rsid w:val="6BFE6D33"/>
    <w:rsid w:val="6C0458C5"/>
    <w:rsid w:val="6C071A4F"/>
    <w:rsid w:val="6C0B8F66"/>
    <w:rsid w:val="6C0FD1D1"/>
    <w:rsid w:val="6C15272F"/>
    <w:rsid w:val="6C15A31B"/>
    <w:rsid w:val="6C16EBF6"/>
    <w:rsid w:val="6C1F99B2"/>
    <w:rsid w:val="6C21F49E"/>
    <w:rsid w:val="6C29BB6E"/>
    <w:rsid w:val="6C2CDBCD"/>
    <w:rsid w:val="6C2DC901"/>
    <w:rsid w:val="6C323FE2"/>
    <w:rsid w:val="6C3667A9"/>
    <w:rsid w:val="6C43AC84"/>
    <w:rsid w:val="6C4C1672"/>
    <w:rsid w:val="6C4FDD00"/>
    <w:rsid w:val="6C50C155"/>
    <w:rsid w:val="6C50E9E0"/>
    <w:rsid w:val="6C556144"/>
    <w:rsid w:val="6C561724"/>
    <w:rsid w:val="6C588210"/>
    <w:rsid w:val="6C7233BA"/>
    <w:rsid w:val="6C729519"/>
    <w:rsid w:val="6C74E36A"/>
    <w:rsid w:val="6C7A1EEB"/>
    <w:rsid w:val="6C7B3C80"/>
    <w:rsid w:val="6C7BA45C"/>
    <w:rsid w:val="6C822847"/>
    <w:rsid w:val="6C8AE463"/>
    <w:rsid w:val="6C8BFEED"/>
    <w:rsid w:val="6C8C48E6"/>
    <w:rsid w:val="6C9633BC"/>
    <w:rsid w:val="6C9A4F21"/>
    <w:rsid w:val="6CA718F9"/>
    <w:rsid w:val="6CB028A3"/>
    <w:rsid w:val="6CB139B5"/>
    <w:rsid w:val="6CB40154"/>
    <w:rsid w:val="6CB5114B"/>
    <w:rsid w:val="6CB852EB"/>
    <w:rsid w:val="6CB879EB"/>
    <w:rsid w:val="6CB8E683"/>
    <w:rsid w:val="6CBDEB86"/>
    <w:rsid w:val="6CC43A1C"/>
    <w:rsid w:val="6CC4B37C"/>
    <w:rsid w:val="6CCA90C3"/>
    <w:rsid w:val="6CCCD1D8"/>
    <w:rsid w:val="6CCF492A"/>
    <w:rsid w:val="6CD3EB91"/>
    <w:rsid w:val="6CD85893"/>
    <w:rsid w:val="6CDF4BAC"/>
    <w:rsid w:val="6CE78F78"/>
    <w:rsid w:val="6CECD859"/>
    <w:rsid w:val="6CF9BCF1"/>
    <w:rsid w:val="6CFE55FD"/>
    <w:rsid w:val="6CFEC60E"/>
    <w:rsid w:val="6D0ACBD9"/>
    <w:rsid w:val="6D0BA3BF"/>
    <w:rsid w:val="6D0DD69E"/>
    <w:rsid w:val="6D1095F9"/>
    <w:rsid w:val="6D14C241"/>
    <w:rsid w:val="6D19BD89"/>
    <w:rsid w:val="6D19E51D"/>
    <w:rsid w:val="6D1D770A"/>
    <w:rsid w:val="6D206987"/>
    <w:rsid w:val="6D23AB21"/>
    <w:rsid w:val="6D23C292"/>
    <w:rsid w:val="6D2A59FC"/>
    <w:rsid w:val="6D2FFB59"/>
    <w:rsid w:val="6D30447B"/>
    <w:rsid w:val="6D31BBFA"/>
    <w:rsid w:val="6D33DFB0"/>
    <w:rsid w:val="6D3690A9"/>
    <w:rsid w:val="6D3B6753"/>
    <w:rsid w:val="6D3D517F"/>
    <w:rsid w:val="6D3D52BD"/>
    <w:rsid w:val="6D4CF85D"/>
    <w:rsid w:val="6D513800"/>
    <w:rsid w:val="6D529BB9"/>
    <w:rsid w:val="6D6BD7E7"/>
    <w:rsid w:val="6D6C2434"/>
    <w:rsid w:val="6D6C758C"/>
    <w:rsid w:val="6D6D8BED"/>
    <w:rsid w:val="6D6E31C1"/>
    <w:rsid w:val="6D6F05AD"/>
    <w:rsid w:val="6D70DA60"/>
    <w:rsid w:val="6D775BAA"/>
    <w:rsid w:val="6D783879"/>
    <w:rsid w:val="6D786385"/>
    <w:rsid w:val="6D787870"/>
    <w:rsid w:val="6D7AC257"/>
    <w:rsid w:val="6D7C1935"/>
    <w:rsid w:val="6D7C6B78"/>
    <w:rsid w:val="6D8B1588"/>
    <w:rsid w:val="6D8DD5A8"/>
    <w:rsid w:val="6D8FC7F2"/>
    <w:rsid w:val="6D915BA1"/>
    <w:rsid w:val="6D940438"/>
    <w:rsid w:val="6D9516A8"/>
    <w:rsid w:val="6D984D52"/>
    <w:rsid w:val="6D9B9B4D"/>
    <w:rsid w:val="6D9C08EA"/>
    <w:rsid w:val="6DA84132"/>
    <w:rsid w:val="6DAB1580"/>
    <w:rsid w:val="6DABE1D4"/>
    <w:rsid w:val="6DAC0547"/>
    <w:rsid w:val="6DB25818"/>
    <w:rsid w:val="6DB9416E"/>
    <w:rsid w:val="6DBB0324"/>
    <w:rsid w:val="6DBCF57F"/>
    <w:rsid w:val="6DBDCBC1"/>
    <w:rsid w:val="6DC0393B"/>
    <w:rsid w:val="6DC3A72E"/>
    <w:rsid w:val="6DCE28F7"/>
    <w:rsid w:val="6DCFD1FD"/>
    <w:rsid w:val="6DD0E38A"/>
    <w:rsid w:val="6DD31011"/>
    <w:rsid w:val="6DD81420"/>
    <w:rsid w:val="6DDB5EBE"/>
    <w:rsid w:val="6DDCA605"/>
    <w:rsid w:val="6DDD424C"/>
    <w:rsid w:val="6DDE8D77"/>
    <w:rsid w:val="6DEAC25B"/>
    <w:rsid w:val="6DEB26DF"/>
    <w:rsid w:val="6DEC3BB8"/>
    <w:rsid w:val="6DEEEAF0"/>
    <w:rsid w:val="6DF5B272"/>
    <w:rsid w:val="6DF70B69"/>
    <w:rsid w:val="6DF73358"/>
    <w:rsid w:val="6DF761C8"/>
    <w:rsid w:val="6DFC26FB"/>
    <w:rsid w:val="6E06B075"/>
    <w:rsid w:val="6E081B1A"/>
    <w:rsid w:val="6E083D3A"/>
    <w:rsid w:val="6E0C2EDF"/>
    <w:rsid w:val="6E0C73EF"/>
    <w:rsid w:val="6E0CE7AF"/>
    <w:rsid w:val="6E1213E4"/>
    <w:rsid w:val="6E141631"/>
    <w:rsid w:val="6E1CD718"/>
    <w:rsid w:val="6E1E2A28"/>
    <w:rsid w:val="6E1E831A"/>
    <w:rsid w:val="6E247A9C"/>
    <w:rsid w:val="6E282F14"/>
    <w:rsid w:val="6E290244"/>
    <w:rsid w:val="6E2D50F2"/>
    <w:rsid w:val="6E2EC413"/>
    <w:rsid w:val="6E2FB0B7"/>
    <w:rsid w:val="6E330F25"/>
    <w:rsid w:val="6E33CFCD"/>
    <w:rsid w:val="6E36446C"/>
    <w:rsid w:val="6E3759B1"/>
    <w:rsid w:val="6E3918CA"/>
    <w:rsid w:val="6E3DCEB9"/>
    <w:rsid w:val="6E3DF339"/>
    <w:rsid w:val="6E4087D4"/>
    <w:rsid w:val="6E40E1C0"/>
    <w:rsid w:val="6E46E2E4"/>
    <w:rsid w:val="6E47C425"/>
    <w:rsid w:val="6E5ACF14"/>
    <w:rsid w:val="6E5AED19"/>
    <w:rsid w:val="6E5B2687"/>
    <w:rsid w:val="6E5E1D7A"/>
    <w:rsid w:val="6E734198"/>
    <w:rsid w:val="6E74506B"/>
    <w:rsid w:val="6E79F286"/>
    <w:rsid w:val="6E818CAF"/>
    <w:rsid w:val="6E8BF915"/>
    <w:rsid w:val="6E8E1F21"/>
    <w:rsid w:val="6E983F97"/>
    <w:rsid w:val="6EA36A50"/>
    <w:rsid w:val="6EA8C475"/>
    <w:rsid w:val="6EA9E0CF"/>
    <w:rsid w:val="6EB55172"/>
    <w:rsid w:val="6EB6EA05"/>
    <w:rsid w:val="6EBEF927"/>
    <w:rsid w:val="6EC6EA92"/>
    <w:rsid w:val="6ECB9AA3"/>
    <w:rsid w:val="6ECC4945"/>
    <w:rsid w:val="6EDAD443"/>
    <w:rsid w:val="6EDC6709"/>
    <w:rsid w:val="6EE13AAD"/>
    <w:rsid w:val="6EE4F425"/>
    <w:rsid w:val="6EE66302"/>
    <w:rsid w:val="6EF6B017"/>
    <w:rsid w:val="6EFD4A7E"/>
    <w:rsid w:val="6EFEDC56"/>
    <w:rsid w:val="6F07DD35"/>
    <w:rsid w:val="6F0F4B50"/>
    <w:rsid w:val="6F14BDFD"/>
    <w:rsid w:val="6F17F9FA"/>
    <w:rsid w:val="6F1BC3EC"/>
    <w:rsid w:val="6F20E5FE"/>
    <w:rsid w:val="6F252158"/>
    <w:rsid w:val="6F25DCFD"/>
    <w:rsid w:val="6F274092"/>
    <w:rsid w:val="6F287350"/>
    <w:rsid w:val="6F2B60E0"/>
    <w:rsid w:val="6F2C2878"/>
    <w:rsid w:val="6F31172D"/>
    <w:rsid w:val="6F34AA9F"/>
    <w:rsid w:val="6F373628"/>
    <w:rsid w:val="6F3F715A"/>
    <w:rsid w:val="6F446A46"/>
    <w:rsid w:val="6F447671"/>
    <w:rsid w:val="6F571386"/>
    <w:rsid w:val="6F58D154"/>
    <w:rsid w:val="6F5936BF"/>
    <w:rsid w:val="6F5CA8A8"/>
    <w:rsid w:val="6F5D56A6"/>
    <w:rsid w:val="6F6361C1"/>
    <w:rsid w:val="6F6495B7"/>
    <w:rsid w:val="6F6740EE"/>
    <w:rsid w:val="6F69DCE2"/>
    <w:rsid w:val="6F716363"/>
    <w:rsid w:val="6F747453"/>
    <w:rsid w:val="6F790B56"/>
    <w:rsid w:val="6F7C0BA8"/>
    <w:rsid w:val="6F8865E6"/>
    <w:rsid w:val="6F8BB4A7"/>
    <w:rsid w:val="6F94082D"/>
    <w:rsid w:val="6F975353"/>
    <w:rsid w:val="6F9C9919"/>
    <w:rsid w:val="6FA5F24D"/>
    <w:rsid w:val="6FB19144"/>
    <w:rsid w:val="6FB7F861"/>
    <w:rsid w:val="6FBBC4A6"/>
    <w:rsid w:val="6FC03A1A"/>
    <w:rsid w:val="6FC0C8E5"/>
    <w:rsid w:val="6FC68E05"/>
    <w:rsid w:val="6FC7E6A0"/>
    <w:rsid w:val="6FD05149"/>
    <w:rsid w:val="6FD29809"/>
    <w:rsid w:val="6FD4E415"/>
    <w:rsid w:val="6FD9E555"/>
    <w:rsid w:val="6FDCEAE6"/>
    <w:rsid w:val="6FDD2FF8"/>
    <w:rsid w:val="6FE3C7DF"/>
    <w:rsid w:val="6FE97BC4"/>
    <w:rsid w:val="6FF78BA3"/>
    <w:rsid w:val="70071936"/>
    <w:rsid w:val="70081336"/>
    <w:rsid w:val="700B1DAF"/>
    <w:rsid w:val="700DA3C8"/>
    <w:rsid w:val="701D08A3"/>
    <w:rsid w:val="701D580F"/>
    <w:rsid w:val="701E46C6"/>
    <w:rsid w:val="70200709"/>
    <w:rsid w:val="70260236"/>
    <w:rsid w:val="70296AA4"/>
    <w:rsid w:val="702A7879"/>
    <w:rsid w:val="702F04D4"/>
    <w:rsid w:val="70342602"/>
    <w:rsid w:val="703920BE"/>
    <w:rsid w:val="703FA475"/>
    <w:rsid w:val="7044385D"/>
    <w:rsid w:val="7044E117"/>
    <w:rsid w:val="70458ECD"/>
    <w:rsid w:val="704C2C28"/>
    <w:rsid w:val="7050FF1D"/>
    <w:rsid w:val="7051E6C3"/>
    <w:rsid w:val="70543F2E"/>
    <w:rsid w:val="70564D5A"/>
    <w:rsid w:val="7062785C"/>
    <w:rsid w:val="7063BF8E"/>
    <w:rsid w:val="70673ECB"/>
    <w:rsid w:val="707C2623"/>
    <w:rsid w:val="7085B844"/>
    <w:rsid w:val="70864A9A"/>
    <w:rsid w:val="70991DDD"/>
    <w:rsid w:val="70A02EE7"/>
    <w:rsid w:val="70A234C2"/>
    <w:rsid w:val="70AEF4EE"/>
    <w:rsid w:val="70B28823"/>
    <w:rsid w:val="70B40207"/>
    <w:rsid w:val="70B72F5E"/>
    <w:rsid w:val="70B9107C"/>
    <w:rsid w:val="70BD6E87"/>
    <w:rsid w:val="70C0C6E0"/>
    <w:rsid w:val="70C1719C"/>
    <w:rsid w:val="70C362F0"/>
    <w:rsid w:val="70C376C8"/>
    <w:rsid w:val="70C551A8"/>
    <w:rsid w:val="70C62110"/>
    <w:rsid w:val="70CD0CEB"/>
    <w:rsid w:val="70CE9ADC"/>
    <w:rsid w:val="70D45846"/>
    <w:rsid w:val="70D4B91E"/>
    <w:rsid w:val="70D8AC2A"/>
    <w:rsid w:val="70E1A95D"/>
    <w:rsid w:val="70E2C1A5"/>
    <w:rsid w:val="70E2C38A"/>
    <w:rsid w:val="70E3143F"/>
    <w:rsid w:val="70E39279"/>
    <w:rsid w:val="70EB7DC1"/>
    <w:rsid w:val="70EDA6E2"/>
    <w:rsid w:val="70F06C4D"/>
    <w:rsid w:val="70F9B22B"/>
    <w:rsid w:val="70FBDE8C"/>
    <w:rsid w:val="70FCA304"/>
    <w:rsid w:val="7104B785"/>
    <w:rsid w:val="7108CFB3"/>
    <w:rsid w:val="710C924B"/>
    <w:rsid w:val="710D4F05"/>
    <w:rsid w:val="710F2A91"/>
    <w:rsid w:val="71177F3B"/>
    <w:rsid w:val="7118ED19"/>
    <w:rsid w:val="711A19A4"/>
    <w:rsid w:val="711C012A"/>
    <w:rsid w:val="7120ED1A"/>
    <w:rsid w:val="71215B96"/>
    <w:rsid w:val="7124377D"/>
    <w:rsid w:val="712505F2"/>
    <w:rsid w:val="71264A94"/>
    <w:rsid w:val="712749B4"/>
    <w:rsid w:val="7127B486"/>
    <w:rsid w:val="7129B652"/>
    <w:rsid w:val="71317091"/>
    <w:rsid w:val="713AE25C"/>
    <w:rsid w:val="713D1199"/>
    <w:rsid w:val="71402C5C"/>
    <w:rsid w:val="71428265"/>
    <w:rsid w:val="71446768"/>
    <w:rsid w:val="71490595"/>
    <w:rsid w:val="714C1529"/>
    <w:rsid w:val="714FDD8E"/>
    <w:rsid w:val="715158F5"/>
    <w:rsid w:val="71544EA9"/>
    <w:rsid w:val="7155A9AE"/>
    <w:rsid w:val="715A67FA"/>
    <w:rsid w:val="715D74F2"/>
    <w:rsid w:val="715E84BE"/>
    <w:rsid w:val="71670914"/>
    <w:rsid w:val="716712D7"/>
    <w:rsid w:val="7169CD5E"/>
    <w:rsid w:val="716D8B10"/>
    <w:rsid w:val="7177054F"/>
    <w:rsid w:val="7182F6E0"/>
    <w:rsid w:val="7182FD0E"/>
    <w:rsid w:val="71882FE1"/>
    <w:rsid w:val="7190DD3B"/>
    <w:rsid w:val="7193295D"/>
    <w:rsid w:val="71957581"/>
    <w:rsid w:val="719A8F51"/>
    <w:rsid w:val="719E53E8"/>
    <w:rsid w:val="71A45D8A"/>
    <w:rsid w:val="71A474BC"/>
    <w:rsid w:val="71A578DF"/>
    <w:rsid w:val="71AB0D31"/>
    <w:rsid w:val="71AC9A6D"/>
    <w:rsid w:val="71ADAA0B"/>
    <w:rsid w:val="71AFD48C"/>
    <w:rsid w:val="71AFE1E1"/>
    <w:rsid w:val="71B1CA02"/>
    <w:rsid w:val="71B83B43"/>
    <w:rsid w:val="71C232F9"/>
    <w:rsid w:val="71CF638D"/>
    <w:rsid w:val="71DA234F"/>
    <w:rsid w:val="71DD9103"/>
    <w:rsid w:val="71E41D75"/>
    <w:rsid w:val="71E7FB81"/>
    <w:rsid w:val="71E87D61"/>
    <w:rsid w:val="71EEBC99"/>
    <w:rsid w:val="71EEE574"/>
    <w:rsid w:val="71F49D50"/>
    <w:rsid w:val="71F4C400"/>
    <w:rsid w:val="71F4E8FB"/>
    <w:rsid w:val="71F68ED6"/>
    <w:rsid w:val="71FFB41B"/>
    <w:rsid w:val="7201F697"/>
    <w:rsid w:val="720947B4"/>
    <w:rsid w:val="720BA293"/>
    <w:rsid w:val="720DEEA9"/>
    <w:rsid w:val="72196AA1"/>
    <w:rsid w:val="721DE061"/>
    <w:rsid w:val="7237ADCB"/>
    <w:rsid w:val="7237AF56"/>
    <w:rsid w:val="723835C7"/>
    <w:rsid w:val="723B40B6"/>
    <w:rsid w:val="72495150"/>
    <w:rsid w:val="72532864"/>
    <w:rsid w:val="7254201B"/>
    <w:rsid w:val="72559D8A"/>
    <w:rsid w:val="7260F76E"/>
    <w:rsid w:val="7262B92F"/>
    <w:rsid w:val="726FF3D0"/>
    <w:rsid w:val="7274167A"/>
    <w:rsid w:val="7278CA71"/>
    <w:rsid w:val="727E6453"/>
    <w:rsid w:val="727E7E11"/>
    <w:rsid w:val="72892AAA"/>
    <w:rsid w:val="728B7FDB"/>
    <w:rsid w:val="728D439F"/>
    <w:rsid w:val="728D729B"/>
    <w:rsid w:val="728FF29C"/>
    <w:rsid w:val="72938AB1"/>
    <w:rsid w:val="729854F4"/>
    <w:rsid w:val="72994E67"/>
    <w:rsid w:val="729E16C0"/>
    <w:rsid w:val="729F78CE"/>
    <w:rsid w:val="72A223A1"/>
    <w:rsid w:val="72A2497E"/>
    <w:rsid w:val="72A32D3E"/>
    <w:rsid w:val="72B93B12"/>
    <w:rsid w:val="72B9E7D2"/>
    <w:rsid w:val="72C35F87"/>
    <w:rsid w:val="72C39803"/>
    <w:rsid w:val="72C7B85C"/>
    <w:rsid w:val="72DDCAAE"/>
    <w:rsid w:val="72DF8EF4"/>
    <w:rsid w:val="72E33E38"/>
    <w:rsid w:val="72EAB4F7"/>
    <w:rsid w:val="72EE2B4B"/>
    <w:rsid w:val="72FBC557"/>
    <w:rsid w:val="730A314F"/>
    <w:rsid w:val="730D990C"/>
    <w:rsid w:val="73113C10"/>
    <w:rsid w:val="7312C198"/>
    <w:rsid w:val="73142683"/>
    <w:rsid w:val="731C3D17"/>
    <w:rsid w:val="732B2710"/>
    <w:rsid w:val="732DCE4B"/>
    <w:rsid w:val="73348296"/>
    <w:rsid w:val="7334B56C"/>
    <w:rsid w:val="7338125C"/>
    <w:rsid w:val="7338B2B3"/>
    <w:rsid w:val="733F1971"/>
    <w:rsid w:val="7347154C"/>
    <w:rsid w:val="73493A92"/>
    <w:rsid w:val="734F3CB4"/>
    <w:rsid w:val="734F7B62"/>
    <w:rsid w:val="7353B6F6"/>
    <w:rsid w:val="73842FD0"/>
    <w:rsid w:val="7386C143"/>
    <w:rsid w:val="7387AE09"/>
    <w:rsid w:val="738C6F65"/>
    <w:rsid w:val="73918AFB"/>
    <w:rsid w:val="739402B3"/>
    <w:rsid w:val="73967C54"/>
    <w:rsid w:val="739B95F4"/>
    <w:rsid w:val="73A0437E"/>
    <w:rsid w:val="73A0B694"/>
    <w:rsid w:val="73B53357"/>
    <w:rsid w:val="73BD17E1"/>
    <w:rsid w:val="73BF6CFD"/>
    <w:rsid w:val="73C171D2"/>
    <w:rsid w:val="73C2DB9F"/>
    <w:rsid w:val="73C4715F"/>
    <w:rsid w:val="73C5A5B1"/>
    <w:rsid w:val="73C9D125"/>
    <w:rsid w:val="73D33B31"/>
    <w:rsid w:val="73DCA22F"/>
    <w:rsid w:val="73DCE405"/>
    <w:rsid w:val="73E30CF1"/>
    <w:rsid w:val="73E4B1C0"/>
    <w:rsid w:val="73E61149"/>
    <w:rsid w:val="73E68658"/>
    <w:rsid w:val="73E79B0E"/>
    <w:rsid w:val="73EC259B"/>
    <w:rsid w:val="73EDC474"/>
    <w:rsid w:val="73F0180D"/>
    <w:rsid w:val="73F0901E"/>
    <w:rsid w:val="73F20854"/>
    <w:rsid w:val="73F22817"/>
    <w:rsid w:val="73F5C53F"/>
    <w:rsid w:val="73FF05B1"/>
    <w:rsid w:val="7400EFB7"/>
    <w:rsid w:val="7404FC9A"/>
    <w:rsid w:val="74085055"/>
    <w:rsid w:val="740F125F"/>
    <w:rsid w:val="741098B8"/>
    <w:rsid w:val="7410FC72"/>
    <w:rsid w:val="7412E015"/>
    <w:rsid w:val="7417B3C8"/>
    <w:rsid w:val="7422B31C"/>
    <w:rsid w:val="7423543F"/>
    <w:rsid w:val="742AA73F"/>
    <w:rsid w:val="742AF256"/>
    <w:rsid w:val="742BEEFB"/>
    <w:rsid w:val="742ED0C7"/>
    <w:rsid w:val="7437383C"/>
    <w:rsid w:val="7439C0ED"/>
    <w:rsid w:val="743B7EA9"/>
    <w:rsid w:val="743BE3AF"/>
    <w:rsid w:val="7444A477"/>
    <w:rsid w:val="744DFF5E"/>
    <w:rsid w:val="7456384E"/>
    <w:rsid w:val="745EB66C"/>
    <w:rsid w:val="7461C3F5"/>
    <w:rsid w:val="7464CECA"/>
    <w:rsid w:val="746D3DC9"/>
    <w:rsid w:val="747628AB"/>
    <w:rsid w:val="748084BA"/>
    <w:rsid w:val="7480BC98"/>
    <w:rsid w:val="74835B80"/>
    <w:rsid w:val="7485F3DB"/>
    <w:rsid w:val="748B9850"/>
    <w:rsid w:val="748EAFAC"/>
    <w:rsid w:val="7492E511"/>
    <w:rsid w:val="749A7A41"/>
    <w:rsid w:val="749F2931"/>
    <w:rsid w:val="74A1FCB8"/>
    <w:rsid w:val="74A756DD"/>
    <w:rsid w:val="74B19DB8"/>
    <w:rsid w:val="74B6264E"/>
    <w:rsid w:val="74BA036C"/>
    <w:rsid w:val="74BE5BA1"/>
    <w:rsid w:val="74C01AEA"/>
    <w:rsid w:val="74C61076"/>
    <w:rsid w:val="74CFC6D4"/>
    <w:rsid w:val="74D38273"/>
    <w:rsid w:val="74D6E2F1"/>
    <w:rsid w:val="74D83839"/>
    <w:rsid w:val="74DD9E40"/>
    <w:rsid w:val="74DF4D2F"/>
    <w:rsid w:val="74E2EA16"/>
    <w:rsid w:val="74E37B5B"/>
    <w:rsid w:val="74E5D96B"/>
    <w:rsid w:val="74E94C82"/>
    <w:rsid w:val="74E97225"/>
    <w:rsid w:val="74ED99B3"/>
    <w:rsid w:val="74EDDD6C"/>
    <w:rsid w:val="74EF43DD"/>
    <w:rsid w:val="7503A67A"/>
    <w:rsid w:val="7507E083"/>
    <w:rsid w:val="7514DD0C"/>
    <w:rsid w:val="7518721A"/>
    <w:rsid w:val="75199C17"/>
    <w:rsid w:val="751AC2A6"/>
    <w:rsid w:val="751AE494"/>
    <w:rsid w:val="751C1D7E"/>
    <w:rsid w:val="751EFBB4"/>
    <w:rsid w:val="7522EA8F"/>
    <w:rsid w:val="752DBCEA"/>
    <w:rsid w:val="75384220"/>
    <w:rsid w:val="753E7518"/>
    <w:rsid w:val="754EC045"/>
    <w:rsid w:val="7551AD3D"/>
    <w:rsid w:val="7558F1D9"/>
    <w:rsid w:val="75614255"/>
    <w:rsid w:val="75642D83"/>
    <w:rsid w:val="7565676D"/>
    <w:rsid w:val="756AFB1F"/>
    <w:rsid w:val="75746973"/>
    <w:rsid w:val="757478AC"/>
    <w:rsid w:val="757BB798"/>
    <w:rsid w:val="75863092"/>
    <w:rsid w:val="758C9BFF"/>
    <w:rsid w:val="75932C01"/>
    <w:rsid w:val="75960FFB"/>
    <w:rsid w:val="7597F3EC"/>
    <w:rsid w:val="759BF8EC"/>
    <w:rsid w:val="759E0B21"/>
    <w:rsid w:val="759E735D"/>
    <w:rsid w:val="759F3430"/>
    <w:rsid w:val="759F4AD9"/>
    <w:rsid w:val="75A04A55"/>
    <w:rsid w:val="75A068AF"/>
    <w:rsid w:val="75A0ED7E"/>
    <w:rsid w:val="75A624B7"/>
    <w:rsid w:val="75ABA980"/>
    <w:rsid w:val="75B022E9"/>
    <w:rsid w:val="75B12533"/>
    <w:rsid w:val="75B8438B"/>
    <w:rsid w:val="75BCA389"/>
    <w:rsid w:val="75BCAF64"/>
    <w:rsid w:val="75BEC969"/>
    <w:rsid w:val="75C00568"/>
    <w:rsid w:val="75C03F5C"/>
    <w:rsid w:val="75C0AE33"/>
    <w:rsid w:val="75C1897B"/>
    <w:rsid w:val="75C237E1"/>
    <w:rsid w:val="75CB7C79"/>
    <w:rsid w:val="75CD7FCF"/>
    <w:rsid w:val="75D2D3E9"/>
    <w:rsid w:val="75D62977"/>
    <w:rsid w:val="75D6AE9B"/>
    <w:rsid w:val="75D6C4B3"/>
    <w:rsid w:val="75D98AC1"/>
    <w:rsid w:val="75DFD6C9"/>
    <w:rsid w:val="75EA0F13"/>
    <w:rsid w:val="75EBB1B3"/>
    <w:rsid w:val="75EF9CCB"/>
    <w:rsid w:val="75EFEB50"/>
    <w:rsid w:val="75F3AB7C"/>
    <w:rsid w:val="75F5EF21"/>
    <w:rsid w:val="75F9EDD8"/>
    <w:rsid w:val="75FEDED9"/>
    <w:rsid w:val="760049BC"/>
    <w:rsid w:val="76033BF3"/>
    <w:rsid w:val="760412F9"/>
    <w:rsid w:val="7605D2A7"/>
    <w:rsid w:val="7607A000"/>
    <w:rsid w:val="76091191"/>
    <w:rsid w:val="760E6F00"/>
    <w:rsid w:val="7610B16C"/>
    <w:rsid w:val="7612F660"/>
    <w:rsid w:val="761AFEA4"/>
    <w:rsid w:val="76202AB2"/>
    <w:rsid w:val="762ABB9C"/>
    <w:rsid w:val="762D481B"/>
    <w:rsid w:val="7631FF11"/>
    <w:rsid w:val="76366880"/>
    <w:rsid w:val="763723FB"/>
    <w:rsid w:val="763CAF0A"/>
    <w:rsid w:val="763CE928"/>
    <w:rsid w:val="76453ABB"/>
    <w:rsid w:val="764D4EBC"/>
    <w:rsid w:val="765119E4"/>
    <w:rsid w:val="76529351"/>
    <w:rsid w:val="7652C647"/>
    <w:rsid w:val="7657E306"/>
    <w:rsid w:val="765E26D3"/>
    <w:rsid w:val="76614997"/>
    <w:rsid w:val="7668662C"/>
    <w:rsid w:val="7669A85D"/>
    <w:rsid w:val="766B99FD"/>
    <w:rsid w:val="766C71B4"/>
    <w:rsid w:val="766F440C"/>
    <w:rsid w:val="7672F9B0"/>
    <w:rsid w:val="7674592C"/>
    <w:rsid w:val="767D4F06"/>
    <w:rsid w:val="7695F077"/>
    <w:rsid w:val="76963E84"/>
    <w:rsid w:val="7699CA0E"/>
    <w:rsid w:val="76A6402D"/>
    <w:rsid w:val="76AB2DDE"/>
    <w:rsid w:val="76B2344A"/>
    <w:rsid w:val="76B705A3"/>
    <w:rsid w:val="76BCF5C6"/>
    <w:rsid w:val="76BDC3C4"/>
    <w:rsid w:val="76BF6B5F"/>
    <w:rsid w:val="76C1D991"/>
    <w:rsid w:val="76C6B598"/>
    <w:rsid w:val="76D445F3"/>
    <w:rsid w:val="76E8C3DE"/>
    <w:rsid w:val="76EF1223"/>
    <w:rsid w:val="76EFCAC9"/>
    <w:rsid w:val="76F5855E"/>
    <w:rsid w:val="76F5E0E9"/>
    <w:rsid w:val="76FE7D43"/>
    <w:rsid w:val="76FF659E"/>
    <w:rsid w:val="77034EF3"/>
    <w:rsid w:val="77060A08"/>
    <w:rsid w:val="77083462"/>
    <w:rsid w:val="771571E4"/>
    <w:rsid w:val="771DB203"/>
    <w:rsid w:val="77245AB4"/>
    <w:rsid w:val="77314143"/>
    <w:rsid w:val="7732704E"/>
    <w:rsid w:val="7734FFB8"/>
    <w:rsid w:val="77386C7E"/>
    <w:rsid w:val="773F56D9"/>
    <w:rsid w:val="7745475D"/>
    <w:rsid w:val="7745CABB"/>
    <w:rsid w:val="77519609"/>
    <w:rsid w:val="7753C4C8"/>
    <w:rsid w:val="775F8659"/>
    <w:rsid w:val="7760AE3E"/>
    <w:rsid w:val="7763BA89"/>
    <w:rsid w:val="776B92D0"/>
    <w:rsid w:val="7772C568"/>
    <w:rsid w:val="777682D5"/>
    <w:rsid w:val="7787FE20"/>
    <w:rsid w:val="778C29BE"/>
    <w:rsid w:val="778D1790"/>
    <w:rsid w:val="778F4AB6"/>
    <w:rsid w:val="7793344C"/>
    <w:rsid w:val="7796D5C0"/>
    <w:rsid w:val="77A15499"/>
    <w:rsid w:val="77A39E70"/>
    <w:rsid w:val="77A71FB0"/>
    <w:rsid w:val="77B5087B"/>
    <w:rsid w:val="77B76B63"/>
    <w:rsid w:val="77C19206"/>
    <w:rsid w:val="77C52F4A"/>
    <w:rsid w:val="77CE6000"/>
    <w:rsid w:val="77CFD8FD"/>
    <w:rsid w:val="77DE1294"/>
    <w:rsid w:val="77DE77AC"/>
    <w:rsid w:val="77E0F100"/>
    <w:rsid w:val="77E1A5A5"/>
    <w:rsid w:val="77E2CC57"/>
    <w:rsid w:val="77E9BB24"/>
    <w:rsid w:val="77EE766C"/>
    <w:rsid w:val="77F23F74"/>
    <w:rsid w:val="77F2C94E"/>
    <w:rsid w:val="77F5068E"/>
    <w:rsid w:val="77F5CD22"/>
    <w:rsid w:val="77F85484"/>
    <w:rsid w:val="77FD8019"/>
    <w:rsid w:val="780C4CBD"/>
    <w:rsid w:val="780CB8EE"/>
    <w:rsid w:val="780F774E"/>
    <w:rsid w:val="78157E5F"/>
    <w:rsid w:val="781C07F4"/>
    <w:rsid w:val="781C1339"/>
    <w:rsid w:val="78251A79"/>
    <w:rsid w:val="7829E404"/>
    <w:rsid w:val="783B0ED8"/>
    <w:rsid w:val="783C27F8"/>
    <w:rsid w:val="783F0483"/>
    <w:rsid w:val="7843A8EB"/>
    <w:rsid w:val="78453FDE"/>
    <w:rsid w:val="7845DB95"/>
    <w:rsid w:val="784B2D6E"/>
    <w:rsid w:val="78516F18"/>
    <w:rsid w:val="78552D3A"/>
    <w:rsid w:val="7855B865"/>
    <w:rsid w:val="785CB8B6"/>
    <w:rsid w:val="786731EB"/>
    <w:rsid w:val="7867B796"/>
    <w:rsid w:val="786AD69C"/>
    <w:rsid w:val="786F6632"/>
    <w:rsid w:val="78793A48"/>
    <w:rsid w:val="787BAE13"/>
    <w:rsid w:val="787E717C"/>
    <w:rsid w:val="78811BC2"/>
    <w:rsid w:val="78862BFB"/>
    <w:rsid w:val="78912995"/>
    <w:rsid w:val="7892B006"/>
    <w:rsid w:val="789530BF"/>
    <w:rsid w:val="78962255"/>
    <w:rsid w:val="789D069F"/>
    <w:rsid w:val="78AD8F19"/>
    <w:rsid w:val="78AD8F90"/>
    <w:rsid w:val="78B06AD8"/>
    <w:rsid w:val="78B875CB"/>
    <w:rsid w:val="78BA1C52"/>
    <w:rsid w:val="78BEB949"/>
    <w:rsid w:val="78BF3216"/>
    <w:rsid w:val="78BFA71D"/>
    <w:rsid w:val="78BFE57B"/>
    <w:rsid w:val="78C1E7D7"/>
    <w:rsid w:val="78C411E9"/>
    <w:rsid w:val="78C9FD61"/>
    <w:rsid w:val="78CD49C7"/>
    <w:rsid w:val="78D26BA4"/>
    <w:rsid w:val="78D2E068"/>
    <w:rsid w:val="78D5C5D5"/>
    <w:rsid w:val="78DCE209"/>
    <w:rsid w:val="78E41805"/>
    <w:rsid w:val="78E5D2D9"/>
    <w:rsid w:val="78EFFB0D"/>
    <w:rsid w:val="78F60B5E"/>
    <w:rsid w:val="78FD3C11"/>
    <w:rsid w:val="79032641"/>
    <w:rsid w:val="790605F7"/>
    <w:rsid w:val="790AB10F"/>
    <w:rsid w:val="790F8B3D"/>
    <w:rsid w:val="7916294B"/>
    <w:rsid w:val="7919A485"/>
    <w:rsid w:val="791AAC70"/>
    <w:rsid w:val="791E3801"/>
    <w:rsid w:val="792028E7"/>
    <w:rsid w:val="792AC7B1"/>
    <w:rsid w:val="792D3A2A"/>
    <w:rsid w:val="7931FAC9"/>
    <w:rsid w:val="79360AA1"/>
    <w:rsid w:val="793B4D8E"/>
    <w:rsid w:val="793DC972"/>
    <w:rsid w:val="7945BD99"/>
    <w:rsid w:val="794701FB"/>
    <w:rsid w:val="79482049"/>
    <w:rsid w:val="794C6883"/>
    <w:rsid w:val="794C9167"/>
    <w:rsid w:val="794ED906"/>
    <w:rsid w:val="794EEC97"/>
    <w:rsid w:val="7955CD33"/>
    <w:rsid w:val="79580724"/>
    <w:rsid w:val="795B8752"/>
    <w:rsid w:val="795B8915"/>
    <w:rsid w:val="796422A8"/>
    <w:rsid w:val="796437A2"/>
    <w:rsid w:val="796502B5"/>
    <w:rsid w:val="796C5038"/>
    <w:rsid w:val="796CEB2D"/>
    <w:rsid w:val="797020DC"/>
    <w:rsid w:val="79718311"/>
    <w:rsid w:val="797289BC"/>
    <w:rsid w:val="7973BADC"/>
    <w:rsid w:val="797A212A"/>
    <w:rsid w:val="797B85A4"/>
    <w:rsid w:val="797F8ACD"/>
    <w:rsid w:val="7983346A"/>
    <w:rsid w:val="79897219"/>
    <w:rsid w:val="799A7310"/>
    <w:rsid w:val="79A3EA50"/>
    <w:rsid w:val="79A5BA27"/>
    <w:rsid w:val="79AB4AE0"/>
    <w:rsid w:val="79B43030"/>
    <w:rsid w:val="79BCEF74"/>
    <w:rsid w:val="79BD42C4"/>
    <w:rsid w:val="79C73DA9"/>
    <w:rsid w:val="79C9286E"/>
    <w:rsid w:val="79CF705A"/>
    <w:rsid w:val="79CFCCCC"/>
    <w:rsid w:val="79D04987"/>
    <w:rsid w:val="79DDB630"/>
    <w:rsid w:val="79DF38AF"/>
    <w:rsid w:val="79E1394D"/>
    <w:rsid w:val="79EC35B6"/>
    <w:rsid w:val="79EE5F0E"/>
    <w:rsid w:val="79F02597"/>
    <w:rsid w:val="79F4067E"/>
    <w:rsid w:val="79F8B21D"/>
    <w:rsid w:val="79F93F8D"/>
    <w:rsid w:val="79FB6506"/>
    <w:rsid w:val="7A077D3C"/>
    <w:rsid w:val="7A09994B"/>
    <w:rsid w:val="7A0F84EC"/>
    <w:rsid w:val="7A1376F0"/>
    <w:rsid w:val="7A16F016"/>
    <w:rsid w:val="7A1A054E"/>
    <w:rsid w:val="7A1E7D85"/>
    <w:rsid w:val="7A2098BF"/>
    <w:rsid w:val="7A21438A"/>
    <w:rsid w:val="7A27C040"/>
    <w:rsid w:val="7A28B703"/>
    <w:rsid w:val="7A2F8380"/>
    <w:rsid w:val="7A30B759"/>
    <w:rsid w:val="7A3B1DF8"/>
    <w:rsid w:val="7A3BAA25"/>
    <w:rsid w:val="7A3CC42B"/>
    <w:rsid w:val="7A4D916C"/>
    <w:rsid w:val="7A4EE80D"/>
    <w:rsid w:val="7A551BD2"/>
    <w:rsid w:val="7A551D4D"/>
    <w:rsid w:val="7A5672F6"/>
    <w:rsid w:val="7A5F0422"/>
    <w:rsid w:val="7A609A20"/>
    <w:rsid w:val="7A60FC7B"/>
    <w:rsid w:val="7A6EB884"/>
    <w:rsid w:val="7A6EF40A"/>
    <w:rsid w:val="7A734927"/>
    <w:rsid w:val="7A7829BE"/>
    <w:rsid w:val="7A7BBCDA"/>
    <w:rsid w:val="7A7CABEF"/>
    <w:rsid w:val="7A82B7C5"/>
    <w:rsid w:val="7A8441C4"/>
    <w:rsid w:val="7A859C90"/>
    <w:rsid w:val="7A8FADF6"/>
    <w:rsid w:val="7A937211"/>
    <w:rsid w:val="7A9919D1"/>
    <w:rsid w:val="7A9D3596"/>
    <w:rsid w:val="7AA9FAE8"/>
    <w:rsid w:val="7AAA699D"/>
    <w:rsid w:val="7AACD2CF"/>
    <w:rsid w:val="7AB77A81"/>
    <w:rsid w:val="7ABC94D4"/>
    <w:rsid w:val="7ABE50A8"/>
    <w:rsid w:val="7AC00C32"/>
    <w:rsid w:val="7AC1D0BB"/>
    <w:rsid w:val="7AC3DBD6"/>
    <w:rsid w:val="7AC49006"/>
    <w:rsid w:val="7AC70C34"/>
    <w:rsid w:val="7ACB1046"/>
    <w:rsid w:val="7ACD1206"/>
    <w:rsid w:val="7AD2E497"/>
    <w:rsid w:val="7AD3A02A"/>
    <w:rsid w:val="7AD43D1E"/>
    <w:rsid w:val="7AD6831E"/>
    <w:rsid w:val="7AD96223"/>
    <w:rsid w:val="7AE13DD0"/>
    <w:rsid w:val="7AE77C5C"/>
    <w:rsid w:val="7AEF9FCE"/>
    <w:rsid w:val="7AF0B6B1"/>
    <w:rsid w:val="7AF99EE4"/>
    <w:rsid w:val="7AFB0B66"/>
    <w:rsid w:val="7B0145B9"/>
    <w:rsid w:val="7B07FB7C"/>
    <w:rsid w:val="7B08F460"/>
    <w:rsid w:val="7B154AC3"/>
    <w:rsid w:val="7B16762C"/>
    <w:rsid w:val="7B2060B4"/>
    <w:rsid w:val="7B24D763"/>
    <w:rsid w:val="7B276617"/>
    <w:rsid w:val="7B3018CE"/>
    <w:rsid w:val="7B30F6DA"/>
    <w:rsid w:val="7B3A10B6"/>
    <w:rsid w:val="7B41A096"/>
    <w:rsid w:val="7B44D705"/>
    <w:rsid w:val="7B46D26F"/>
    <w:rsid w:val="7B5327AA"/>
    <w:rsid w:val="7B581FE5"/>
    <w:rsid w:val="7B5EDCDC"/>
    <w:rsid w:val="7B6B3EF2"/>
    <w:rsid w:val="7B744D76"/>
    <w:rsid w:val="7B7A9E26"/>
    <w:rsid w:val="7B885143"/>
    <w:rsid w:val="7B892EB1"/>
    <w:rsid w:val="7B8954D0"/>
    <w:rsid w:val="7B8B199D"/>
    <w:rsid w:val="7B93E091"/>
    <w:rsid w:val="7B9EB266"/>
    <w:rsid w:val="7BA50C4A"/>
    <w:rsid w:val="7BAAD152"/>
    <w:rsid w:val="7BAEFE05"/>
    <w:rsid w:val="7BB916E7"/>
    <w:rsid w:val="7BBBBF71"/>
    <w:rsid w:val="7BBC5B1B"/>
    <w:rsid w:val="7BBECE3C"/>
    <w:rsid w:val="7BC21D95"/>
    <w:rsid w:val="7BC7562D"/>
    <w:rsid w:val="7BCF6AFB"/>
    <w:rsid w:val="7BDC6DAC"/>
    <w:rsid w:val="7BE32E1B"/>
    <w:rsid w:val="7BE3A281"/>
    <w:rsid w:val="7BE6483B"/>
    <w:rsid w:val="7BEAA2A7"/>
    <w:rsid w:val="7BF17A73"/>
    <w:rsid w:val="7BF5EBCC"/>
    <w:rsid w:val="7BF63807"/>
    <w:rsid w:val="7BF97540"/>
    <w:rsid w:val="7BFB8A3A"/>
    <w:rsid w:val="7C03E061"/>
    <w:rsid w:val="7C06CBCF"/>
    <w:rsid w:val="7C100733"/>
    <w:rsid w:val="7C13474C"/>
    <w:rsid w:val="7C13BB14"/>
    <w:rsid w:val="7C15B0ED"/>
    <w:rsid w:val="7C1704BA"/>
    <w:rsid w:val="7C1B28A6"/>
    <w:rsid w:val="7C2129B2"/>
    <w:rsid w:val="7C273344"/>
    <w:rsid w:val="7C3047CC"/>
    <w:rsid w:val="7C38D915"/>
    <w:rsid w:val="7C3CDDF6"/>
    <w:rsid w:val="7C3F3C19"/>
    <w:rsid w:val="7C436597"/>
    <w:rsid w:val="7C436E50"/>
    <w:rsid w:val="7C5732B1"/>
    <w:rsid w:val="7C659D9A"/>
    <w:rsid w:val="7C726E56"/>
    <w:rsid w:val="7C73CE00"/>
    <w:rsid w:val="7C76C59A"/>
    <w:rsid w:val="7C77410B"/>
    <w:rsid w:val="7C7C92D5"/>
    <w:rsid w:val="7C815DA1"/>
    <w:rsid w:val="7C8333B8"/>
    <w:rsid w:val="7C879AAF"/>
    <w:rsid w:val="7C8857BA"/>
    <w:rsid w:val="7C8A2475"/>
    <w:rsid w:val="7C8FA229"/>
    <w:rsid w:val="7C92BD8D"/>
    <w:rsid w:val="7C9358E7"/>
    <w:rsid w:val="7C96258F"/>
    <w:rsid w:val="7C9797A7"/>
    <w:rsid w:val="7C9D9F34"/>
    <w:rsid w:val="7C9DB96E"/>
    <w:rsid w:val="7C9E4974"/>
    <w:rsid w:val="7CA198D4"/>
    <w:rsid w:val="7CA223B7"/>
    <w:rsid w:val="7CA573D8"/>
    <w:rsid w:val="7CA8DB50"/>
    <w:rsid w:val="7CACC2E0"/>
    <w:rsid w:val="7CAFCE5C"/>
    <w:rsid w:val="7CB13A91"/>
    <w:rsid w:val="7CB228E3"/>
    <w:rsid w:val="7CB23D34"/>
    <w:rsid w:val="7CB3FEDB"/>
    <w:rsid w:val="7CBAAFB2"/>
    <w:rsid w:val="7CBF321E"/>
    <w:rsid w:val="7CC2DDB9"/>
    <w:rsid w:val="7CC69ACA"/>
    <w:rsid w:val="7CCD9CD0"/>
    <w:rsid w:val="7CD03EEA"/>
    <w:rsid w:val="7CD2CB20"/>
    <w:rsid w:val="7CD9AF8C"/>
    <w:rsid w:val="7CDA654D"/>
    <w:rsid w:val="7CDF32F5"/>
    <w:rsid w:val="7CE6B9A4"/>
    <w:rsid w:val="7CEBE758"/>
    <w:rsid w:val="7CEDA500"/>
    <w:rsid w:val="7CF07047"/>
    <w:rsid w:val="7CF0E0F3"/>
    <w:rsid w:val="7CF3FCEB"/>
    <w:rsid w:val="7CF5FE5A"/>
    <w:rsid w:val="7CFB56D8"/>
    <w:rsid w:val="7CFCE73F"/>
    <w:rsid w:val="7CFD20AA"/>
    <w:rsid w:val="7CFD3B32"/>
    <w:rsid w:val="7CFE1E7E"/>
    <w:rsid w:val="7D0341E9"/>
    <w:rsid w:val="7D0436C4"/>
    <w:rsid w:val="7D0597FC"/>
    <w:rsid w:val="7D073258"/>
    <w:rsid w:val="7D0BD2CA"/>
    <w:rsid w:val="7D143CE1"/>
    <w:rsid w:val="7D15D54F"/>
    <w:rsid w:val="7D15F283"/>
    <w:rsid w:val="7D166ABE"/>
    <w:rsid w:val="7D1B056A"/>
    <w:rsid w:val="7D21227F"/>
    <w:rsid w:val="7D229230"/>
    <w:rsid w:val="7D252B7C"/>
    <w:rsid w:val="7D256AF6"/>
    <w:rsid w:val="7D26F246"/>
    <w:rsid w:val="7D26FDD6"/>
    <w:rsid w:val="7D2A3C1C"/>
    <w:rsid w:val="7D2B57BB"/>
    <w:rsid w:val="7D2D986F"/>
    <w:rsid w:val="7D2ED53B"/>
    <w:rsid w:val="7D2EDA0B"/>
    <w:rsid w:val="7D41A0F5"/>
    <w:rsid w:val="7D41C60C"/>
    <w:rsid w:val="7D427962"/>
    <w:rsid w:val="7D4985B2"/>
    <w:rsid w:val="7D4AE8F1"/>
    <w:rsid w:val="7D50ADDF"/>
    <w:rsid w:val="7D5DC2B0"/>
    <w:rsid w:val="7D63183D"/>
    <w:rsid w:val="7D64D215"/>
    <w:rsid w:val="7D6A827C"/>
    <w:rsid w:val="7D723B14"/>
    <w:rsid w:val="7D7A235F"/>
    <w:rsid w:val="7D8031CB"/>
    <w:rsid w:val="7D821156"/>
    <w:rsid w:val="7D8317D3"/>
    <w:rsid w:val="7D84DFCB"/>
    <w:rsid w:val="7D85210A"/>
    <w:rsid w:val="7D880778"/>
    <w:rsid w:val="7D97F6CB"/>
    <w:rsid w:val="7D99E28D"/>
    <w:rsid w:val="7D9EE828"/>
    <w:rsid w:val="7DA309CA"/>
    <w:rsid w:val="7DA5E1CC"/>
    <w:rsid w:val="7DA62937"/>
    <w:rsid w:val="7DA7B0FD"/>
    <w:rsid w:val="7DA90598"/>
    <w:rsid w:val="7DAF31A6"/>
    <w:rsid w:val="7DAFE702"/>
    <w:rsid w:val="7DB1485F"/>
    <w:rsid w:val="7DB3A88A"/>
    <w:rsid w:val="7DB49860"/>
    <w:rsid w:val="7DB54204"/>
    <w:rsid w:val="7DB9E4A3"/>
    <w:rsid w:val="7DBAE3E1"/>
    <w:rsid w:val="7DBBEDD3"/>
    <w:rsid w:val="7DC134D9"/>
    <w:rsid w:val="7DC1607B"/>
    <w:rsid w:val="7DC5D05E"/>
    <w:rsid w:val="7DC671E0"/>
    <w:rsid w:val="7DD333F8"/>
    <w:rsid w:val="7DD5D8A3"/>
    <w:rsid w:val="7DD9E777"/>
    <w:rsid w:val="7DDA06B0"/>
    <w:rsid w:val="7DDF1255"/>
    <w:rsid w:val="7DE5966C"/>
    <w:rsid w:val="7DE6E0B3"/>
    <w:rsid w:val="7DE98863"/>
    <w:rsid w:val="7DF51D78"/>
    <w:rsid w:val="7DF62441"/>
    <w:rsid w:val="7DFC5A69"/>
    <w:rsid w:val="7DFF4C0A"/>
    <w:rsid w:val="7E04A64C"/>
    <w:rsid w:val="7E0AB0B7"/>
    <w:rsid w:val="7E0B94B1"/>
    <w:rsid w:val="7E17CD78"/>
    <w:rsid w:val="7E1BB89E"/>
    <w:rsid w:val="7E1CA721"/>
    <w:rsid w:val="7E204535"/>
    <w:rsid w:val="7E224BF4"/>
    <w:rsid w:val="7E3411CE"/>
    <w:rsid w:val="7E37A1B0"/>
    <w:rsid w:val="7E428DCC"/>
    <w:rsid w:val="7E4F383A"/>
    <w:rsid w:val="7E51E14A"/>
    <w:rsid w:val="7E577489"/>
    <w:rsid w:val="7E590A68"/>
    <w:rsid w:val="7E59360E"/>
    <w:rsid w:val="7E59EB97"/>
    <w:rsid w:val="7E5DCD69"/>
    <w:rsid w:val="7E6AE683"/>
    <w:rsid w:val="7E6EF16E"/>
    <w:rsid w:val="7E7344D5"/>
    <w:rsid w:val="7E788482"/>
    <w:rsid w:val="7E7AA317"/>
    <w:rsid w:val="7E7D4DF2"/>
    <w:rsid w:val="7E7FAE57"/>
    <w:rsid w:val="7E819C1C"/>
    <w:rsid w:val="7E82960B"/>
    <w:rsid w:val="7E85F951"/>
    <w:rsid w:val="7E8D8F21"/>
    <w:rsid w:val="7E8E4A45"/>
    <w:rsid w:val="7E8FF6C8"/>
    <w:rsid w:val="7E938848"/>
    <w:rsid w:val="7E983648"/>
    <w:rsid w:val="7EA1E928"/>
    <w:rsid w:val="7EA44AA3"/>
    <w:rsid w:val="7EA4F917"/>
    <w:rsid w:val="7EAA848E"/>
    <w:rsid w:val="7EB76C31"/>
    <w:rsid w:val="7EB9CD5A"/>
    <w:rsid w:val="7EC3770E"/>
    <w:rsid w:val="7EC3D959"/>
    <w:rsid w:val="7EC56209"/>
    <w:rsid w:val="7EC73B75"/>
    <w:rsid w:val="7ED0D4B5"/>
    <w:rsid w:val="7ED5E5DD"/>
    <w:rsid w:val="7EE2C15C"/>
    <w:rsid w:val="7EE51DD8"/>
    <w:rsid w:val="7EE64883"/>
    <w:rsid w:val="7EF3D875"/>
    <w:rsid w:val="7EFA896E"/>
    <w:rsid w:val="7EFE1989"/>
    <w:rsid w:val="7F006ED2"/>
    <w:rsid w:val="7F007F68"/>
    <w:rsid w:val="7F0EB0C8"/>
    <w:rsid w:val="7F130D2C"/>
    <w:rsid w:val="7F19CD34"/>
    <w:rsid w:val="7F20FE1A"/>
    <w:rsid w:val="7F2139D0"/>
    <w:rsid w:val="7F24C0A9"/>
    <w:rsid w:val="7F265047"/>
    <w:rsid w:val="7F26F5BE"/>
    <w:rsid w:val="7F28E25D"/>
    <w:rsid w:val="7F2CEDEB"/>
    <w:rsid w:val="7F2E79EB"/>
    <w:rsid w:val="7F37D933"/>
    <w:rsid w:val="7F47DF5C"/>
    <w:rsid w:val="7F49C45E"/>
    <w:rsid w:val="7F4C94BE"/>
    <w:rsid w:val="7F4CB057"/>
    <w:rsid w:val="7F55DB25"/>
    <w:rsid w:val="7F5D0C28"/>
    <w:rsid w:val="7F609F33"/>
    <w:rsid w:val="7F643978"/>
    <w:rsid w:val="7F6784A9"/>
    <w:rsid w:val="7F68D723"/>
    <w:rsid w:val="7F716DA8"/>
    <w:rsid w:val="7F7757FE"/>
    <w:rsid w:val="7F7B8D9D"/>
    <w:rsid w:val="7F7F5713"/>
    <w:rsid w:val="7F7F63F5"/>
    <w:rsid w:val="7F80186E"/>
    <w:rsid w:val="7F8111BB"/>
    <w:rsid w:val="7F84BFCD"/>
    <w:rsid w:val="7F85A568"/>
    <w:rsid w:val="7F85F6A2"/>
    <w:rsid w:val="7F87E89F"/>
    <w:rsid w:val="7F8B6536"/>
    <w:rsid w:val="7F8CDD09"/>
    <w:rsid w:val="7F8D28C7"/>
    <w:rsid w:val="7F99070C"/>
    <w:rsid w:val="7F999584"/>
    <w:rsid w:val="7F999FA8"/>
    <w:rsid w:val="7FA7940F"/>
    <w:rsid w:val="7FA9279A"/>
    <w:rsid w:val="7FA9D74B"/>
    <w:rsid w:val="7FABC4DA"/>
    <w:rsid w:val="7FB70DFE"/>
    <w:rsid w:val="7FB93F6B"/>
    <w:rsid w:val="7FBEE57D"/>
    <w:rsid w:val="7FC3CAAF"/>
    <w:rsid w:val="7FCE7998"/>
    <w:rsid w:val="7FD21D46"/>
    <w:rsid w:val="7FD2B191"/>
    <w:rsid w:val="7FD6427B"/>
    <w:rsid w:val="7FD825AF"/>
    <w:rsid w:val="7FE38BA2"/>
    <w:rsid w:val="7FE8E828"/>
    <w:rsid w:val="7FECA6F9"/>
    <w:rsid w:val="7FEEFE6F"/>
    <w:rsid w:val="7FF43F30"/>
    <w:rsid w:val="7FFB37CF"/>
    <w:rsid w:val="7FFBFB7E"/>
    <w:rsid w:val="7FFCC1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6DBFD"/>
  <w15:docId w15:val="{249D077D-FF49-45E8-B00F-5129B6D82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76CC"/>
  </w:style>
  <w:style w:type="paragraph" w:styleId="Heading1">
    <w:name w:val="heading 1"/>
    <w:basedOn w:val="Normal"/>
    <w:next w:val="Normal"/>
    <w:link w:val="Heading1Char"/>
    <w:uiPriority w:val="9"/>
    <w:qFormat/>
    <w:rsid w:val="007965D2"/>
    <w:pPr>
      <w:keepNext/>
      <w:spacing w:after="0" w:line="360" w:lineRule="auto"/>
      <w:jc w:val="center"/>
      <w:outlineLvl w:val="0"/>
    </w:pPr>
    <w:rPr>
      <w:rFonts w:ascii="Times New Roman" w:hAnsi="Times New Roman"/>
      <w:b/>
      <w:bCs/>
    </w:rPr>
  </w:style>
  <w:style w:type="paragraph" w:styleId="Heading2">
    <w:name w:val="heading 2"/>
    <w:basedOn w:val="Normal"/>
    <w:next w:val="Normal"/>
    <w:link w:val="Heading2Char"/>
    <w:uiPriority w:val="9"/>
    <w:unhideWhenUsed/>
    <w:qFormat/>
    <w:rsid w:val="007965D2"/>
    <w:pPr>
      <w:spacing w:after="0" w:line="360" w:lineRule="auto"/>
      <w:outlineLvl w:val="1"/>
    </w:pPr>
    <w:rPr>
      <w:rFonts w:ascii="Times New Roman" w:hAnsi="Times New Roman"/>
      <w:b/>
      <w:bCs/>
      <w:color w:val="000000" w:themeColor="text1"/>
    </w:rPr>
  </w:style>
  <w:style w:type="paragraph" w:styleId="Heading3">
    <w:name w:val="heading 3"/>
    <w:basedOn w:val="Normal"/>
    <w:next w:val="Normal"/>
    <w:link w:val="Heading3Char"/>
    <w:uiPriority w:val="9"/>
    <w:unhideWhenUsed/>
    <w:qFormat/>
    <w:rsid w:val="007965D2"/>
    <w:pPr>
      <w:keepNext/>
      <w:keepLines/>
      <w:spacing w:before="160" w:after="80"/>
      <w:outlineLvl w:val="2"/>
    </w:pPr>
    <w:rPr>
      <w:rFonts w:ascii="Times New Roman" w:eastAsiaTheme="majorEastAsia" w:hAnsi="Times New Roman" w:cstheme="majorBidi"/>
      <w:b/>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965D2"/>
    <w:rPr>
      <w:rFonts w:ascii="Times New Roman" w:hAnsi="Times New Roman"/>
      <w:b/>
      <w:bCs/>
    </w:rPr>
  </w:style>
  <w:style w:type="character" w:customStyle="1" w:styleId="Heading2Char">
    <w:name w:val="Heading 2 Char"/>
    <w:link w:val="Heading2"/>
    <w:uiPriority w:val="9"/>
    <w:rsid w:val="007965D2"/>
    <w:rPr>
      <w:rFonts w:ascii="Times New Roman" w:hAnsi="Times New Roman"/>
      <w:b/>
      <w:bCs/>
      <w:color w:val="000000" w:themeColor="text1"/>
    </w:rPr>
  </w:style>
  <w:style w:type="character" w:customStyle="1" w:styleId="Heading3Char">
    <w:name w:val="Heading 3 Char"/>
    <w:basedOn w:val="DefaultParagraphFont"/>
    <w:link w:val="Heading3"/>
    <w:uiPriority w:val="9"/>
    <w:rsid w:val="007965D2"/>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uiPriority w:val="99"/>
    <w:unhideWhenUsed/>
    <w:rsid w:val="6F1BC3EC"/>
    <w:pPr>
      <w:tabs>
        <w:tab w:val="center" w:pos="4680"/>
        <w:tab w:val="right" w:pos="9360"/>
      </w:tabs>
      <w:spacing w:after="0" w:line="240" w:lineRule="auto"/>
    </w:pPr>
  </w:style>
  <w:style w:type="paragraph" w:styleId="Footer">
    <w:name w:val="footer"/>
    <w:basedOn w:val="Normal"/>
    <w:link w:val="FooterChar"/>
    <w:uiPriority w:val="99"/>
    <w:unhideWhenUsed/>
    <w:rsid w:val="6F1BC3EC"/>
    <w:pPr>
      <w:tabs>
        <w:tab w:val="center" w:pos="4680"/>
        <w:tab w:val="right" w:pos="9360"/>
      </w:tabs>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69442380"/>
    <w:pPr>
      <w:ind w:left="720"/>
      <w:contextualSpacing/>
    </w:pPr>
  </w:style>
  <w:style w:type="character" w:styleId="PlaceholderText">
    <w:name w:val="Placeholder Text"/>
    <w:basedOn w:val="DefaultParagraphFont"/>
    <w:uiPriority w:val="99"/>
    <w:semiHidden/>
    <w:rsid w:val="0C1F542C"/>
    <w:rPr>
      <w:color w:val="808080" w:themeColor="background1" w:themeShade="80"/>
    </w:rPr>
  </w:style>
  <w:style w:type="character" w:styleId="Hyperlink">
    <w:name w:val="Hyperlink"/>
    <w:basedOn w:val="DefaultParagraphFont"/>
    <w:uiPriority w:val="99"/>
    <w:unhideWhenUsed/>
    <w:rsid w:val="0C1F542C"/>
    <w:rPr>
      <w:color w:val="467886"/>
      <w:u w:val="single"/>
    </w:rPr>
  </w:style>
  <w:style w:type="paragraph" w:styleId="BalloonText">
    <w:name w:val="Balloon Text"/>
    <w:basedOn w:val="Normal"/>
    <w:link w:val="BalloonTextChar"/>
    <w:uiPriority w:val="99"/>
    <w:semiHidden/>
    <w:unhideWhenUsed/>
    <w:rsid w:val="007965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65D2"/>
    <w:rPr>
      <w:rFonts w:ascii="Tahoma" w:hAnsi="Tahoma" w:cs="Tahoma"/>
      <w:sz w:val="16"/>
      <w:szCs w:val="16"/>
    </w:rPr>
  </w:style>
  <w:style w:type="character" w:customStyle="1" w:styleId="FooterChar">
    <w:name w:val="Footer Char"/>
    <w:basedOn w:val="DefaultParagraphFont"/>
    <w:link w:val="Footer"/>
    <w:uiPriority w:val="99"/>
    <w:rsid w:val="002C133D"/>
  </w:style>
  <w:style w:type="paragraph" w:styleId="TOCHeading">
    <w:name w:val="TOC Heading"/>
    <w:basedOn w:val="Heading1"/>
    <w:next w:val="Normal"/>
    <w:uiPriority w:val="39"/>
    <w:semiHidden/>
    <w:unhideWhenUsed/>
    <w:qFormat/>
    <w:rsid w:val="002C133D"/>
    <w:pPr>
      <w:keepLines/>
      <w:spacing w:before="480" w:line="276" w:lineRule="auto"/>
      <w:jc w:val="left"/>
      <w:outlineLvl w:val="9"/>
    </w:pPr>
    <w:rPr>
      <w:rFonts w:asciiTheme="majorHAnsi" w:eastAsiaTheme="majorEastAsia" w:hAnsiTheme="majorHAnsi" w:cstheme="majorBidi"/>
      <w:color w:val="0F4761" w:themeColor="accent1" w:themeShade="BF"/>
      <w:sz w:val="28"/>
      <w:szCs w:val="28"/>
      <w:lang w:val="en-US"/>
    </w:rPr>
  </w:style>
  <w:style w:type="paragraph" w:styleId="TOC1">
    <w:name w:val="toc 1"/>
    <w:basedOn w:val="Normal"/>
    <w:next w:val="Normal"/>
    <w:autoRedefine/>
    <w:uiPriority w:val="39"/>
    <w:unhideWhenUsed/>
    <w:rsid w:val="0037101A"/>
    <w:pPr>
      <w:tabs>
        <w:tab w:val="right" w:leader="dot" w:pos="7928"/>
      </w:tabs>
      <w:spacing w:after="100" w:line="360" w:lineRule="auto"/>
      <w:jc w:val="both"/>
    </w:pPr>
  </w:style>
  <w:style w:type="paragraph" w:styleId="TOC2">
    <w:name w:val="toc 2"/>
    <w:basedOn w:val="Normal"/>
    <w:next w:val="Normal"/>
    <w:autoRedefine/>
    <w:uiPriority w:val="39"/>
    <w:unhideWhenUsed/>
    <w:rsid w:val="002C133D"/>
    <w:pPr>
      <w:spacing w:after="100"/>
      <w:ind w:left="240"/>
    </w:pPr>
  </w:style>
  <w:style w:type="paragraph" w:styleId="TOC3">
    <w:name w:val="toc 3"/>
    <w:basedOn w:val="Normal"/>
    <w:next w:val="Normal"/>
    <w:autoRedefine/>
    <w:uiPriority w:val="39"/>
    <w:unhideWhenUsed/>
    <w:rsid w:val="002C133D"/>
    <w:pPr>
      <w:spacing w:after="100"/>
      <w:ind w:left="480"/>
    </w:pPr>
  </w:style>
  <w:style w:type="paragraph" w:styleId="Caption">
    <w:name w:val="caption"/>
    <w:basedOn w:val="Normal"/>
    <w:next w:val="Normal"/>
    <w:uiPriority w:val="35"/>
    <w:unhideWhenUsed/>
    <w:qFormat/>
    <w:rsid w:val="004376E1"/>
    <w:pPr>
      <w:spacing w:after="200" w:line="240" w:lineRule="auto"/>
    </w:pPr>
    <w:rPr>
      <w:b/>
      <w:bCs/>
      <w:color w:val="156082" w:themeColor="accent1"/>
      <w:sz w:val="18"/>
      <w:szCs w:val="18"/>
    </w:rPr>
  </w:style>
  <w:style w:type="paragraph" w:styleId="TableofFigures">
    <w:name w:val="table of figures"/>
    <w:basedOn w:val="Normal"/>
    <w:next w:val="Normal"/>
    <w:uiPriority w:val="99"/>
    <w:unhideWhenUsed/>
    <w:rsid w:val="0055510B"/>
    <w:pPr>
      <w:spacing w:after="0"/>
    </w:pPr>
  </w:style>
  <w:style w:type="character" w:styleId="UnresolvedMention">
    <w:name w:val="Unresolved Mention"/>
    <w:basedOn w:val="DefaultParagraphFont"/>
    <w:uiPriority w:val="99"/>
    <w:semiHidden/>
    <w:unhideWhenUsed/>
    <w:rsid w:val="004250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988013">
      <w:bodyDiv w:val="1"/>
      <w:marLeft w:val="0"/>
      <w:marRight w:val="0"/>
      <w:marTop w:val="0"/>
      <w:marBottom w:val="0"/>
      <w:divBdr>
        <w:top w:val="none" w:sz="0" w:space="0" w:color="auto"/>
        <w:left w:val="none" w:sz="0" w:space="0" w:color="auto"/>
        <w:bottom w:val="none" w:sz="0" w:space="0" w:color="auto"/>
        <w:right w:val="none" w:sz="0" w:space="0" w:color="auto"/>
      </w:divBdr>
      <w:divsChild>
        <w:div w:id="1957561271">
          <w:marLeft w:val="0"/>
          <w:marRight w:val="0"/>
          <w:marTop w:val="0"/>
          <w:marBottom w:val="0"/>
          <w:divBdr>
            <w:top w:val="none" w:sz="0" w:space="0" w:color="auto"/>
            <w:left w:val="none" w:sz="0" w:space="0" w:color="auto"/>
            <w:bottom w:val="none" w:sz="0" w:space="0" w:color="auto"/>
            <w:right w:val="none" w:sz="0" w:space="0" w:color="auto"/>
          </w:divBdr>
          <w:divsChild>
            <w:div w:id="26007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79842">
      <w:bodyDiv w:val="1"/>
      <w:marLeft w:val="0"/>
      <w:marRight w:val="0"/>
      <w:marTop w:val="0"/>
      <w:marBottom w:val="0"/>
      <w:divBdr>
        <w:top w:val="none" w:sz="0" w:space="0" w:color="auto"/>
        <w:left w:val="none" w:sz="0" w:space="0" w:color="auto"/>
        <w:bottom w:val="none" w:sz="0" w:space="0" w:color="auto"/>
        <w:right w:val="none" w:sz="0" w:space="0" w:color="auto"/>
      </w:divBdr>
      <w:divsChild>
        <w:div w:id="1227103244">
          <w:marLeft w:val="0"/>
          <w:marRight w:val="0"/>
          <w:marTop w:val="0"/>
          <w:marBottom w:val="0"/>
          <w:divBdr>
            <w:top w:val="none" w:sz="0" w:space="0" w:color="auto"/>
            <w:left w:val="none" w:sz="0" w:space="0" w:color="auto"/>
            <w:bottom w:val="none" w:sz="0" w:space="0" w:color="auto"/>
            <w:right w:val="none" w:sz="0" w:space="0" w:color="auto"/>
          </w:divBdr>
          <w:divsChild>
            <w:div w:id="1230767435">
              <w:marLeft w:val="0"/>
              <w:marRight w:val="0"/>
              <w:marTop w:val="0"/>
              <w:marBottom w:val="0"/>
              <w:divBdr>
                <w:top w:val="none" w:sz="0" w:space="0" w:color="auto"/>
                <w:left w:val="none" w:sz="0" w:space="0" w:color="auto"/>
                <w:bottom w:val="none" w:sz="0" w:space="0" w:color="auto"/>
                <w:right w:val="none" w:sz="0" w:space="0" w:color="auto"/>
              </w:divBdr>
            </w:div>
            <w:div w:id="400447189">
              <w:marLeft w:val="0"/>
              <w:marRight w:val="0"/>
              <w:marTop w:val="0"/>
              <w:marBottom w:val="0"/>
              <w:divBdr>
                <w:top w:val="none" w:sz="0" w:space="0" w:color="auto"/>
                <w:left w:val="none" w:sz="0" w:space="0" w:color="auto"/>
                <w:bottom w:val="none" w:sz="0" w:space="0" w:color="auto"/>
                <w:right w:val="none" w:sz="0" w:space="0" w:color="auto"/>
              </w:divBdr>
            </w:div>
            <w:div w:id="979577885">
              <w:marLeft w:val="0"/>
              <w:marRight w:val="0"/>
              <w:marTop w:val="0"/>
              <w:marBottom w:val="0"/>
              <w:divBdr>
                <w:top w:val="none" w:sz="0" w:space="0" w:color="auto"/>
                <w:left w:val="none" w:sz="0" w:space="0" w:color="auto"/>
                <w:bottom w:val="none" w:sz="0" w:space="0" w:color="auto"/>
                <w:right w:val="none" w:sz="0" w:space="0" w:color="auto"/>
              </w:divBdr>
            </w:div>
            <w:div w:id="1902791707">
              <w:marLeft w:val="0"/>
              <w:marRight w:val="0"/>
              <w:marTop w:val="0"/>
              <w:marBottom w:val="0"/>
              <w:divBdr>
                <w:top w:val="none" w:sz="0" w:space="0" w:color="auto"/>
                <w:left w:val="none" w:sz="0" w:space="0" w:color="auto"/>
                <w:bottom w:val="none" w:sz="0" w:space="0" w:color="auto"/>
                <w:right w:val="none" w:sz="0" w:space="0" w:color="auto"/>
              </w:divBdr>
            </w:div>
            <w:div w:id="1377849668">
              <w:marLeft w:val="0"/>
              <w:marRight w:val="0"/>
              <w:marTop w:val="0"/>
              <w:marBottom w:val="0"/>
              <w:divBdr>
                <w:top w:val="none" w:sz="0" w:space="0" w:color="auto"/>
                <w:left w:val="none" w:sz="0" w:space="0" w:color="auto"/>
                <w:bottom w:val="none" w:sz="0" w:space="0" w:color="auto"/>
                <w:right w:val="none" w:sz="0" w:space="0" w:color="auto"/>
              </w:divBdr>
            </w:div>
            <w:div w:id="1085302573">
              <w:marLeft w:val="0"/>
              <w:marRight w:val="0"/>
              <w:marTop w:val="0"/>
              <w:marBottom w:val="0"/>
              <w:divBdr>
                <w:top w:val="none" w:sz="0" w:space="0" w:color="auto"/>
                <w:left w:val="none" w:sz="0" w:space="0" w:color="auto"/>
                <w:bottom w:val="none" w:sz="0" w:space="0" w:color="auto"/>
                <w:right w:val="none" w:sz="0" w:space="0" w:color="auto"/>
              </w:divBdr>
            </w:div>
            <w:div w:id="1230077752">
              <w:marLeft w:val="0"/>
              <w:marRight w:val="0"/>
              <w:marTop w:val="0"/>
              <w:marBottom w:val="0"/>
              <w:divBdr>
                <w:top w:val="none" w:sz="0" w:space="0" w:color="auto"/>
                <w:left w:val="none" w:sz="0" w:space="0" w:color="auto"/>
                <w:bottom w:val="none" w:sz="0" w:space="0" w:color="auto"/>
                <w:right w:val="none" w:sz="0" w:space="0" w:color="auto"/>
              </w:divBdr>
            </w:div>
            <w:div w:id="993332852">
              <w:marLeft w:val="0"/>
              <w:marRight w:val="0"/>
              <w:marTop w:val="0"/>
              <w:marBottom w:val="0"/>
              <w:divBdr>
                <w:top w:val="none" w:sz="0" w:space="0" w:color="auto"/>
                <w:left w:val="none" w:sz="0" w:space="0" w:color="auto"/>
                <w:bottom w:val="none" w:sz="0" w:space="0" w:color="auto"/>
                <w:right w:val="none" w:sz="0" w:space="0" w:color="auto"/>
              </w:divBdr>
            </w:div>
            <w:div w:id="147863612">
              <w:marLeft w:val="0"/>
              <w:marRight w:val="0"/>
              <w:marTop w:val="0"/>
              <w:marBottom w:val="0"/>
              <w:divBdr>
                <w:top w:val="none" w:sz="0" w:space="0" w:color="auto"/>
                <w:left w:val="none" w:sz="0" w:space="0" w:color="auto"/>
                <w:bottom w:val="none" w:sz="0" w:space="0" w:color="auto"/>
                <w:right w:val="none" w:sz="0" w:space="0" w:color="auto"/>
              </w:divBdr>
            </w:div>
            <w:div w:id="174811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371557">
      <w:bodyDiv w:val="1"/>
      <w:marLeft w:val="0"/>
      <w:marRight w:val="0"/>
      <w:marTop w:val="0"/>
      <w:marBottom w:val="0"/>
      <w:divBdr>
        <w:top w:val="none" w:sz="0" w:space="0" w:color="auto"/>
        <w:left w:val="none" w:sz="0" w:space="0" w:color="auto"/>
        <w:bottom w:val="none" w:sz="0" w:space="0" w:color="auto"/>
        <w:right w:val="none" w:sz="0" w:space="0" w:color="auto"/>
      </w:divBdr>
      <w:divsChild>
        <w:div w:id="1551310097">
          <w:marLeft w:val="0"/>
          <w:marRight w:val="0"/>
          <w:marTop w:val="0"/>
          <w:marBottom w:val="0"/>
          <w:divBdr>
            <w:top w:val="none" w:sz="0" w:space="0" w:color="auto"/>
            <w:left w:val="none" w:sz="0" w:space="0" w:color="auto"/>
            <w:bottom w:val="none" w:sz="0" w:space="0" w:color="auto"/>
            <w:right w:val="none" w:sz="0" w:space="0" w:color="auto"/>
          </w:divBdr>
          <w:divsChild>
            <w:div w:id="89327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8133">
      <w:bodyDiv w:val="1"/>
      <w:marLeft w:val="0"/>
      <w:marRight w:val="0"/>
      <w:marTop w:val="0"/>
      <w:marBottom w:val="0"/>
      <w:divBdr>
        <w:top w:val="none" w:sz="0" w:space="0" w:color="auto"/>
        <w:left w:val="none" w:sz="0" w:space="0" w:color="auto"/>
        <w:bottom w:val="none" w:sz="0" w:space="0" w:color="auto"/>
        <w:right w:val="none" w:sz="0" w:space="0" w:color="auto"/>
      </w:divBdr>
      <w:divsChild>
        <w:div w:id="1985037368">
          <w:marLeft w:val="0"/>
          <w:marRight w:val="0"/>
          <w:marTop w:val="0"/>
          <w:marBottom w:val="0"/>
          <w:divBdr>
            <w:top w:val="none" w:sz="0" w:space="0" w:color="auto"/>
            <w:left w:val="none" w:sz="0" w:space="0" w:color="auto"/>
            <w:bottom w:val="none" w:sz="0" w:space="0" w:color="auto"/>
            <w:right w:val="none" w:sz="0" w:space="0" w:color="auto"/>
          </w:divBdr>
          <w:divsChild>
            <w:div w:id="1926916301">
              <w:marLeft w:val="0"/>
              <w:marRight w:val="0"/>
              <w:marTop w:val="0"/>
              <w:marBottom w:val="0"/>
              <w:divBdr>
                <w:top w:val="none" w:sz="0" w:space="0" w:color="auto"/>
                <w:left w:val="none" w:sz="0" w:space="0" w:color="auto"/>
                <w:bottom w:val="none" w:sz="0" w:space="0" w:color="auto"/>
                <w:right w:val="none" w:sz="0" w:space="0" w:color="auto"/>
              </w:divBdr>
            </w:div>
            <w:div w:id="489181382">
              <w:marLeft w:val="0"/>
              <w:marRight w:val="0"/>
              <w:marTop w:val="0"/>
              <w:marBottom w:val="0"/>
              <w:divBdr>
                <w:top w:val="none" w:sz="0" w:space="0" w:color="auto"/>
                <w:left w:val="none" w:sz="0" w:space="0" w:color="auto"/>
                <w:bottom w:val="none" w:sz="0" w:space="0" w:color="auto"/>
                <w:right w:val="none" w:sz="0" w:space="0" w:color="auto"/>
              </w:divBdr>
            </w:div>
            <w:div w:id="134251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120047">
      <w:bodyDiv w:val="1"/>
      <w:marLeft w:val="0"/>
      <w:marRight w:val="0"/>
      <w:marTop w:val="0"/>
      <w:marBottom w:val="0"/>
      <w:divBdr>
        <w:top w:val="none" w:sz="0" w:space="0" w:color="auto"/>
        <w:left w:val="none" w:sz="0" w:space="0" w:color="auto"/>
        <w:bottom w:val="none" w:sz="0" w:space="0" w:color="auto"/>
        <w:right w:val="none" w:sz="0" w:space="0" w:color="auto"/>
      </w:divBdr>
      <w:divsChild>
        <w:div w:id="1324354034">
          <w:marLeft w:val="0"/>
          <w:marRight w:val="0"/>
          <w:marTop w:val="0"/>
          <w:marBottom w:val="0"/>
          <w:divBdr>
            <w:top w:val="none" w:sz="0" w:space="0" w:color="auto"/>
            <w:left w:val="none" w:sz="0" w:space="0" w:color="auto"/>
            <w:bottom w:val="none" w:sz="0" w:space="0" w:color="auto"/>
            <w:right w:val="none" w:sz="0" w:space="0" w:color="auto"/>
          </w:divBdr>
          <w:divsChild>
            <w:div w:id="787703691">
              <w:marLeft w:val="0"/>
              <w:marRight w:val="0"/>
              <w:marTop w:val="0"/>
              <w:marBottom w:val="0"/>
              <w:divBdr>
                <w:top w:val="none" w:sz="0" w:space="0" w:color="auto"/>
                <w:left w:val="none" w:sz="0" w:space="0" w:color="auto"/>
                <w:bottom w:val="none" w:sz="0" w:space="0" w:color="auto"/>
                <w:right w:val="none" w:sz="0" w:space="0" w:color="auto"/>
              </w:divBdr>
            </w:div>
            <w:div w:id="16014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6696">
      <w:bodyDiv w:val="1"/>
      <w:marLeft w:val="0"/>
      <w:marRight w:val="0"/>
      <w:marTop w:val="0"/>
      <w:marBottom w:val="0"/>
      <w:divBdr>
        <w:top w:val="none" w:sz="0" w:space="0" w:color="auto"/>
        <w:left w:val="none" w:sz="0" w:space="0" w:color="auto"/>
        <w:bottom w:val="none" w:sz="0" w:space="0" w:color="auto"/>
        <w:right w:val="none" w:sz="0" w:space="0" w:color="auto"/>
      </w:divBdr>
      <w:divsChild>
        <w:div w:id="1653439037">
          <w:marLeft w:val="0"/>
          <w:marRight w:val="0"/>
          <w:marTop w:val="0"/>
          <w:marBottom w:val="0"/>
          <w:divBdr>
            <w:top w:val="none" w:sz="0" w:space="0" w:color="auto"/>
            <w:left w:val="none" w:sz="0" w:space="0" w:color="auto"/>
            <w:bottom w:val="none" w:sz="0" w:space="0" w:color="auto"/>
            <w:right w:val="none" w:sz="0" w:space="0" w:color="auto"/>
          </w:divBdr>
          <w:divsChild>
            <w:div w:id="1419985806">
              <w:marLeft w:val="0"/>
              <w:marRight w:val="0"/>
              <w:marTop w:val="0"/>
              <w:marBottom w:val="0"/>
              <w:divBdr>
                <w:top w:val="none" w:sz="0" w:space="0" w:color="auto"/>
                <w:left w:val="none" w:sz="0" w:space="0" w:color="auto"/>
                <w:bottom w:val="none" w:sz="0" w:space="0" w:color="auto"/>
                <w:right w:val="none" w:sz="0" w:space="0" w:color="auto"/>
              </w:divBdr>
            </w:div>
            <w:div w:id="1250120457">
              <w:marLeft w:val="0"/>
              <w:marRight w:val="0"/>
              <w:marTop w:val="0"/>
              <w:marBottom w:val="0"/>
              <w:divBdr>
                <w:top w:val="none" w:sz="0" w:space="0" w:color="auto"/>
                <w:left w:val="none" w:sz="0" w:space="0" w:color="auto"/>
                <w:bottom w:val="none" w:sz="0" w:space="0" w:color="auto"/>
                <w:right w:val="none" w:sz="0" w:space="0" w:color="auto"/>
              </w:divBdr>
            </w:div>
            <w:div w:id="349458279">
              <w:marLeft w:val="0"/>
              <w:marRight w:val="0"/>
              <w:marTop w:val="0"/>
              <w:marBottom w:val="0"/>
              <w:divBdr>
                <w:top w:val="none" w:sz="0" w:space="0" w:color="auto"/>
                <w:left w:val="none" w:sz="0" w:space="0" w:color="auto"/>
                <w:bottom w:val="none" w:sz="0" w:space="0" w:color="auto"/>
                <w:right w:val="none" w:sz="0" w:space="0" w:color="auto"/>
              </w:divBdr>
            </w:div>
            <w:div w:id="961963861">
              <w:marLeft w:val="0"/>
              <w:marRight w:val="0"/>
              <w:marTop w:val="0"/>
              <w:marBottom w:val="0"/>
              <w:divBdr>
                <w:top w:val="none" w:sz="0" w:space="0" w:color="auto"/>
                <w:left w:val="none" w:sz="0" w:space="0" w:color="auto"/>
                <w:bottom w:val="none" w:sz="0" w:space="0" w:color="auto"/>
                <w:right w:val="none" w:sz="0" w:space="0" w:color="auto"/>
              </w:divBdr>
            </w:div>
            <w:div w:id="1605262292">
              <w:marLeft w:val="0"/>
              <w:marRight w:val="0"/>
              <w:marTop w:val="0"/>
              <w:marBottom w:val="0"/>
              <w:divBdr>
                <w:top w:val="none" w:sz="0" w:space="0" w:color="auto"/>
                <w:left w:val="none" w:sz="0" w:space="0" w:color="auto"/>
                <w:bottom w:val="none" w:sz="0" w:space="0" w:color="auto"/>
                <w:right w:val="none" w:sz="0" w:space="0" w:color="auto"/>
              </w:divBdr>
            </w:div>
            <w:div w:id="35861441">
              <w:marLeft w:val="0"/>
              <w:marRight w:val="0"/>
              <w:marTop w:val="0"/>
              <w:marBottom w:val="0"/>
              <w:divBdr>
                <w:top w:val="none" w:sz="0" w:space="0" w:color="auto"/>
                <w:left w:val="none" w:sz="0" w:space="0" w:color="auto"/>
                <w:bottom w:val="none" w:sz="0" w:space="0" w:color="auto"/>
                <w:right w:val="none" w:sz="0" w:space="0" w:color="auto"/>
              </w:divBdr>
            </w:div>
            <w:div w:id="70011149">
              <w:marLeft w:val="0"/>
              <w:marRight w:val="0"/>
              <w:marTop w:val="0"/>
              <w:marBottom w:val="0"/>
              <w:divBdr>
                <w:top w:val="none" w:sz="0" w:space="0" w:color="auto"/>
                <w:left w:val="none" w:sz="0" w:space="0" w:color="auto"/>
                <w:bottom w:val="none" w:sz="0" w:space="0" w:color="auto"/>
                <w:right w:val="none" w:sz="0" w:space="0" w:color="auto"/>
              </w:divBdr>
            </w:div>
            <w:div w:id="246379129">
              <w:marLeft w:val="0"/>
              <w:marRight w:val="0"/>
              <w:marTop w:val="0"/>
              <w:marBottom w:val="0"/>
              <w:divBdr>
                <w:top w:val="none" w:sz="0" w:space="0" w:color="auto"/>
                <w:left w:val="none" w:sz="0" w:space="0" w:color="auto"/>
                <w:bottom w:val="none" w:sz="0" w:space="0" w:color="auto"/>
                <w:right w:val="none" w:sz="0" w:space="0" w:color="auto"/>
              </w:divBdr>
            </w:div>
            <w:div w:id="1218736507">
              <w:marLeft w:val="0"/>
              <w:marRight w:val="0"/>
              <w:marTop w:val="0"/>
              <w:marBottom w:val="0"/>
              <w:divBdr>
                <w:top w:val="none" w:sz="0" w:space="0" w:color="auto"/>
                <w:left w:val="none" w:sz="0" w:space="0" w:color="auto"/>
                <w:bottom w:val="none" w:sz="0" w:space="0" w:color="auto"/>
                <w:right w:val="none" w:sz="0" w:space="0" w:color="auto"/>
              </w:divBdr>
            </w:div>
            <w:div w:id="919018449">
              <w:marLeft w:val="0"/>
              <w:marRight w:val="0"/>
              <w:marTop w:val="0"/>
              <w:marBottom w:val="0"/>
              <w:divBdr>
                <w:top w:val="none" w:sz="0" w:space="0" w:color="auto"/>
                <w:left w:val="none" w:sz="0" w:space="0" w:color="auto"/>
                <w:bottom w:val="none" w:sz="0" w:space="0" w:color="auto"/>
                <w:right w:val="none" w:sz="0" w:space="0" w:color="auto"/>
              </w:divBdr>
            </w:div>
            <w:div w:id="946500188">
              <w:marLeft w:val="0"/>
              <w:marRight w:val="0"/>
              <w:marTop w:val="0"/>
              <w:marBottom w:val="0"/>
              <w:divBdr>
                <w:top w:val="none" w:sz="0" w:space="0" w:color="auto"/>
                <w:left w:val="none" w:sz="0" w:space="0" w:color="auto"/>
                <w:bottom w:val="none" w:sz="0" w:space="0" w:color="auto"/>
                <w:right w:val="none" w:sz="0" w:space="0" w:color="auto"/>
              </w:divBdr>
            </w:div>
            <w:div w:id="1670327332">
              <w:marLeft w:val="0"/>
              <w:marRight w:val="0"/>
              <w:marTop w:val="0"/>
              <w:marBottom w:val="0"/>
              <w:divBdr>
                <w:top w:val="none" w:sz="0" w:space="0" w:color="auto"/>
                <w:left w:val="none" w:sz="0" w:space="0" w:color="auto"/>
                <w:bottom w:val="none" w:sz="0" w:space="0" w:color="auto"/>
                <w:right w:val="none" w:sz="0" w:space="0" w:color="auto"/>
              </w:divBdr>
            </w:div>
            <w:div w:id="1811708587">
              <w:marLeft w:val="0"/>
              <w:marRight w:val="0"/>
              <w:marTop w:val="0"/>
              <w:marBottom w:val="0"/>
              <w:divBdr>
                <w:top w:val="none" w:sz="0" w:space="0" w:color="auto"/>
                <w:left w:val="none" w:sz="0" w:space="0" w:color="auto"/>
                <w:bottom w:val="none" w:sz="0" w:space="0" w:color="auto"/>
                <w:right w:val="none" w:sz="0" w:space="0" w:color="auto"/>
              </w:divBdr>
            </w:div>
            <w:div w:id="239566627">
              <w:marLeft w:val="0"/>
              <w:marRight w:val="0"/>
              <w:marTop w:val="0"/>
              <w:marBottom w:val="0"/>
              <w:divBdr>
                <w:top w:val="none" w:sz="0" w:space="0" w:color="auto"/>
                <w:left w:val="none" w:sz="0" w:space="0" w:color="auto"/>
                <w:bottom w:val="none" w:sz="0" w:space="0" w:color="auto"/>
                <w:right w:val="none" w:sz="0" w:space="0" w:color="auto"/>
              </w:divBdr>
            </w:div>
            <w:div w:id="269892737">
              <w:marLeft w:val="0"/>
              <w:marRight w:val="0"/>
              <w:marTop w:val="0"/>
              <w:marBottom w:val="0"/>
              <w:divBdr>
                <w:top w:val="none" w:sz="0" w:space="0" w:color="auto"/>
                <w:left w:val="none" w:sz="0" w:space="0" w:color="auto"/>
                <w:bottom w:val="none" w:sz="0" w:space="0" w:color="auto"/>
                <w:right w:val="none" w:sz="0" w:space="0" w:color="auto"/>
              </w:divBdr>
            </w:div>
            <w:div w:id="985401425">
              <w:marLeft w:val="0"/>
              <w:marRight w:val="0"/>
              <w:marTop w:val="0"/>
              <w:marBottom w:val="0"/>
              <w:divBdr>
                <w:top w:val="none" w:sz="0" w:space="0" w:color="auto"/>
                <w:left w:val="none" w:sz="0" w:space="0" w:color="auto"/>
                <w:bottom w:val="none" w:sz="0" w:space="0" w:color="auto"/>
                <w:right w:val="none" w:sz="0" w:space="0" w:color="auto"/>
              </w:divBdr>
            </w:div>
            <w:div w:id="565262747">
              <w:marLeft w:val="0"/>
              <w:marRight w:val="0"/>
              <w:marTop w:val="0"/>
              <w:marBottom w:val="0"/>
              <w:divBdr>
                <w:top w:val="none" w:sz="0" w:space="0" w:color="auto"/>
                <w:left w:val="none" w:sz="0" w:space="0" w:color="auto"/>
                <w:bottom w:val="none" w:sz="0" w:space="0" w:color="auto"/>
                <w:right w:val="none" w:sz="0" w:space="0" w:color="auto"/>
              </w:divBdr>
            </w:div>
            <w:div w:id="2067676119">
              <w:marLeft w:val="0"/>
              <w:marRight w:val="0"/>
              <w:marTop w:val="0"/>
              <w:marBottom w:val="0"/>
              <w:divBdr>
                <w:top w:val="none" w:sz="0" w:space="0" w:color="auto"/>
                <w:left w:val="none" w:sz="0" w:space="0" w:color="auto"/>
                <w:bottom w:val="none" w:sz="0" w:space="0" w:color="auto"/>
                <w:right w:val="none" w:sz="0" w:space="0" w:color="auto"/>
              </w:divBdr>
            </w:div>
            <w:div w:id="1156923604">
              <w:marLeft w:val="0"/>
              <w:marRight w:val="0"/>
              <w:marTop w:val="0"/>
              <w:marBottom w:val="0"/>
              <w:divBdr>
                <w:top w:val="none" w:sz="0" w:space="0" w:color="auto"/>
                <w:left w:val="none" w:sz="0" w:space="0" w:color="auto"/>
                <w:bottom w:val="none" w:sz="0" w:space="0" w:color="auto"/>
                <w:right w:val="none" w:sz="0" w:space="0" w:color="auto"/>
              </w:divBdr>
            </w:div>
            <w:div w:id="332030681">
              <w:marLeft w:val="0"/>
              <w:marRight w:val="0"/>
              <w:marTop w:val="0"/>
              <w:marBottom w:val="0"/>
              <w:divBdr>
                <w:top w:val="none" w:sz="0" w:space="0" w:color="auto"/>
                <w:left w:val="none" w:sz="0" w:space="0" w:color="auto"/>
                <w:bottom w:val="none" w:sz="0" w:space="0" w:color="auto"/>
                <w:right w:val="none" w:sz="0" w:space="0" w:color="auto"/>
              </w:divBdr>
            </w:div>
            <w:div w:id="1088694252">
              <w:marLeft w:val="0"/>
              <w:marRight w:val="0"/>
              <w:marTop w:val="0"/>
              <w:marBottom w:val="0"/>
              <w:divBdr>
                <w:top w:val="none" w:sz="0" w:space="0" w:color="auto"/>
                <w:left w:val="none" w:sz="0" w:space="0" w:color="auto"/>
                <w:bottom w:val="none" w:sz="0" w:space="0" w:color="auto"/>
                <w:right w:val="none" w:sz="0" w:space="0" w:color="auto"/>
              </w:divBdr>
            </w:div>
            <w:div w:id="211431591">
              <w:marLeft w:val="0"/>
              <w:marRight w:val="0"/>
              <w:marTop w:val="0"/>
              <w:marBottom w:val="0"/>
              <w:divBdr>
                <w:top w:val="none" w:sz="0" w:space="0" w:color="auto"/>
                <w:left w:val="none" w:sz="0" w:space="0" w:color="auto"/>
                <w:bottom w:val="none" w:sz="0" w:space="0" w:color="auto"/>
                <w:right w:val="none" w:sz="0" w:space="0" w:color="auto"/>
              </w:divBdr>
            </w:div>
            <w:div w:id="426540501">
              <w:marLeft w:val="0"/>
              <w:marRight w:val="0"/>
              <w:marTop w:val="0"/>
              <w:marBottom w:val="0"/>
              <w:divBdr>
                <w:top w:val="none" w:sz="0" w:space="0" w:color="auto"/>
                <w:left w:val="none" w:sz="0" w:space="0" w:color="auto"/>
                <w:bottom w:val="none" w:sz="0" w:space="0" w:color="auto"/>
                <w:right w:val="none" w:sz="0" w:space="0" w:color="auto"/>
              </w:divBdr>
            </w:div>
            <w:div w:id="253366630">
              <w:marLeft w:val="0"/>
              <w:marRight w:val="0"/>
              <w:marTop w:val="0"/>
              <w:marBottom w:val="0"/>
              <w:divBdr>
                <w:top w:val="none" w:sz="0" w:space="0" w:color="auto"/>
                <w:left w:val="none" w:sz="0" w:space="0" w:color="auto"/>
                <w:bottom w:val="none" w:sz="0" w:space="0" w:color="auto"/>
                <w:right w:val="none" w:sz="0" w:space="0" w:color="auto"/>
              </w:divBdr>
            </w:div>
            <w:div w:id="221216160">
              <w:marLeft w:val="0"/>
              <w:marRight w:val="0"/>
              <w:marTop w:val="0"/>
              <w:marBottom w:val="0"/>
              <w:divBdr>
                <w:top w:val="none" w:sz="0" w:space="0" w:color="auto"/>
                <w:left w:val="none" w:sz="0" w:space="0" w:color="auto"/>
                <w:bottom w:val="none" w:sz="0" w:space="0" w:color="auto"/>
                <w:right w:val="none" w:sz="0" w:space="0" w:color="auto"/>
              </w:divBdr>
            </w:div>
            <w:div w:id="139855436">
              <w:marLeft w:val="0"/>
              <w:marRight w:val="0"/>
              <w:marTop w:val="0"/>
              <w:marBottom w:val="0"/>
              <w:divBdr>
                <w:top w:val="none" w:sz="0" w:space="0" w:color="auto"/>
                <w:left w:val="none" w:sz="0" w:space="0" w:color="auto"/>
                <w:bottom w:val="none" w:sz="0" w:space="0" w:color="auto"/>
                <w:right w:val="none" w:sz="0" w:space="0" w:color="auto"/>
              </w:divBdr>
            </w:div>
            <w:div w:id="578177529">
              <w:marLeft w:val="0"/>
              <w:marRight w:val="0"/>
              <w:marTop w:val="0"/>
              <w:marBottom w:val="0"/>
              <w:divBdr>
                <w:top w:val="none" w:sz="0" w:space="0" w:color="auto"/>
                <w:left w:val="none" w:sz="0" w:space="0" w:color="auto"/>
                <w:bottom w:val="none" w:sz="0" w:space="0" w:color="auto"/>
                <w:right w:val="none" w:sz="0" w:space="0" w:color="auto"/>
              </w:divBdr>
            </w:div>
            <w:div w:id="1951548442">
              <w:marLeft w:val="0"/>
              <w:marRight w:val="0"/>
              <w:marTop w:val="0"/>
              <w:marBottom w:val="0"/>
              <w:divBdr>
                <w:top w:val="none" w:sz="0" w:space="0" w:color="auto"/>
                <w:left w:val="none" w:sz="0" w:space="0" w:color="auto"/>
                <w:bottom w:val="none" w:sz="0" w:space="0" w:color="auto"/>
                <w:right w:val="none" w:sz="0" w:space="0" w:color="auto"/>
              </w:divBdr>
            </w:div>
            <w:div w:id="719978512">
              <w:marLeft w:val="0"/>
              <w:marRight w:val="0"/>
              <w:marTop w:val="0"/>
              <w:marBottom w:val="0"/>
              <w:divBdr>
                <w:top w:val="none" w:sz="0" w:space="0" w:color="auto"/>
                <w:left w:val="none" w:sz="0" w:space="0" w:color="auto"/>
                <w:bottom w:val="none" w:sz="0" w:space="0" w:color="auto"/>
                <w:right w:val="none" w:sz="0" w:space="0" w:color="auto"/>
              </w:divBdr>
            </w:div>
            <w:div w:id="1949122166">
              <w:marLeft w:val="0"/>
              <w:marRight w:val="0"/>
              <w:marTop w:val="0"/>
              <w:marBottom w:val="0"/>
              <w:divBdr>
                <w:top w:val="none" w:sz="0" w:space="0" w:color="auto"/>
                <w:left w:val="none" w:sz="0" w:space="0" w:color="auto"/>
                <w:bottom w:val="none" w:sz="0" w:space="0" w:color="auto"/>
                <w:right w:val="none" w:sz="0" w:space="0" w:color="auto"/>
              </w:divBdr>
            </w:div>
            <w:div w:id="164222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52190">
      <w:bodyDiv w:val="1"/>
      <w:marLeft w:val="0"/>
      <w:marRight w:val="0"/>
      <w:marTop w:val="0"/>
      <w:marBottom w:val="0"/>
      <w:divBdr>
        <w:top w:val="none" w:sz="0" w:space="0" w:color="auto"/>
        <w:left w:val="none" w:sz="0" w:space="0" w:color="auto"/>
        <w:bottom w:val="none" w:sz="0" w:space="0" w:color="auto"/>
        <w:right w:val="none" w:sz="0" w:space="0" w:color="auto"/>
      </w:divBdr>
      <w:divsChild>
        <w:div w:id="1336877260">
          <w:marLeft w:val="0"/>
          <w:marRight w:val="0"/>
          <w:marTop w:val="0"/>
          <w:marBottom w:val="0"/>
          <w:divBdr>
            <w:top w:val="none" w:sz="0" w:space="0" w:color="auto"/>
            <w:left w:val="none" w:sz="0" w:space="0" w:color="auto"/>
            <w:bottom w:val="none" w:sz="0" w:space="0" w:color="auto"/>
            <w:right w:val="none" w:sz="0" w:space="0" w:color="auto"/>
          </w:divBdr>
          <w:divsChild>
            <w:div w:id="1226337805">
              <w:marLeft w:val="0"/>
              <w:marRight w:val="0"/>
              <w:marTop w:val="0"/>
              <w:marBottom w:val="0"/>
              <w:divBdr>
                <w:top w:val="none" w:sz="0" w:space="0" w:color="auto"/>
                <w:left w:val="none" w:sz="0" w:space="0" w:color="auto"/>
                <w:bottom w:val="none" w:sz="0" w:space="0" w:color="auto"/>
                <w:right w:val="none" w:sz="0" w:space="0" w:color="auto"/>
              </w:divBdr>
            </w:div>
            <w:div w:id="299308146">
              <w:marLeft w:val="0"/>
              <w:marRight w:val="0"/>
              <w:marTop w:val="0"/>
              <w:marBottom w:val="0"/>
              <w:divBdr>
                <w:top w:val="none" w:sz="0" w:space="0" w:color="auto"/>
                <w:left w:val="none" w:sz="0" w:space="0" w:color="auto"/>
                <w:bottom w:val="none" w:sz="0" w:space="0" w:color="auto"/>
                <w:right w:val="none" w:sz="0" w:space="0" w:color="auto"/>
              </w:divBdr>
            </w:div>
            <w:div w:id="1723017388">
              <w:marLeft w:val="0"/>
              <w:marRight w:val="0"/>
              <w:marTop w:val="0"/>
              <w:marBottom w:val="0"/>
              <w:divBdr>
                <w:top w:val="none" w:sz="0" w:space="0" w:color="auto"/>
                <w:left w:val="none" w:sz="0" w:space="0" w:color="auto"/>
                <w:bottom w:val="none" w:sz="0" w:space="0" w:color="auto"/>
                <w:right w:val="none" w:sz="0" w:space="0" w:color="auto"/>
              </w:divBdr>
            </w:div>
            <w:div w:id="1377391192">
              <w:marLeft w:val="0"/>
              <w:marRight w:val="0"/>
              <w:marTop w:val="0"/>
              <w:marBottom w:val="0"/>
              <w:divBdr>
                <w:top w:val="none" w:sz="0" w:space="0" w:color="auto"/>
                <w:left w:val="none" w:sz="0" w:space="0" w:color="auto"/>
                <w:bottom w:val="none" w:sz="0" w:space="0" w:color="auto"/>
                <w:right w:val="none" w:sz="0" w:space="0" w:color="auto"/>
              </w:divBdr>
            </w:div>
            <w:div w:id="758453569">
              <w:marLeft w:val="0"/>
              <w:marRight w:val="0"/>
              <w:marTop w:val="0"/>
              <w:marBottom w:val="0"/>
              <w:divBdr>
                <w:top w:val="none" w:sz="0" w:space="0" w:color="auto"/>
                <w:left w:val="none" w:sz="0" w:space="0" w:color="auto"/>
                <w:bottom w:val="none" w:sz="0" w:space="0" w:color="auto"/>
                <w:right w:val="none" w:sz="0" w:space="0" w:color="auto"/>
              </w:divBdr>
            </w:div>
            <w:div w:id="2020304182">
              <w:marLeft w:val="0"/>
              <w:marRight w:val="0"/>
              <w:marTop w:val="0"/>
              <w:marBottom w:val="0"/>
              <w:divBdr>
                <w:top w:val="none" w:sz="0" w:space="0" w:color="auto"/>
                <w:left w:val="none" w:sz="0" w:space="0" w:color="auto"/>
                <w:bottom w:val="none" w:sz="0" w:space="0" w:color="auto"/>
                <w:right w:val="none" w:sz="0" w:space="0" w:color="auto"/>
              </w:divBdr>
            </w:div>
            <w:div w:id="1654530395">
              <w:marLeft w:val="0"/>
              <w:marRight w:val="0"/>
              <w:marTop w:val="0"/>
              <w:marBottom w:val="0"/>
              <w:divBdr>
                <w:top w:val="none" w:sz="0" w:space="0" w:color="auto"/>
                <w:left w:val="none" w:sz="0" w:space="0" w:color="auto"/>
                <w:bottom w:val="none" w:sz="0" w:space="0" w:color="auto"/>
                <w:right w:val="none" w:sz="0" w:space="0" w:color="auto"/>
              </w:divBdr>
            </w:div>
            <w:div w:id="557522539">
              <w:marLeft w:val="0"/>
              <w:marRight w:val="0"/>
              <w:marTop w:val="0"/>
              <w:marBottom w:val="0"/>
              <w:divBdr>
                <w:top w:val="none" w:sz="0" w:space="0" w:color="auto"/>
                <w:left w:val="none" w:sz="0" w:space="0" w:color="auto"/>
                <w:bottom w:val="none" w:sz="0" w:space="0" w:color="auto"/>
                <w:right w:val="none" w:sz="0" w:space="0" w:color="auto"/>
              </w:divBdr>
            </w:div>
            <w:div w:id="308175484">
              <w:marLeft w:val="0"/>
              <w:marRight w:val="0"/>
              <w:marTop w:val="0"/>
              <w:marBottom w:val="0"/>
              <w:divBdr>
                <w:top w:val="none" w:sz="0" w:space="0" w:color="auto"/>
                <w:left w:val="none" w:sz="0" w:space="0" w:color="auto"/>
                <w:bottom w:val="none" w:sz="0" w:space="0" w:color="auto"/>
                <w:right w:val="none" w:sz="0" w:space="0" w:color="auto"/>
              </w:divBdr>
            </w:div>
            <w:div w:id="1238974044">
              <w:marLeft w:val="0"/>
              <w:marRight w:val="0"/>
              <w:marTop w:val="0"/>
              <w:marBottom w:val="0"/>
              <w:divBdr>
                <w:top w:val="none" w:sz="0" w:space="0" w:color="auto"/>
                <w:left w:val="none" w:sz="0" w:space="0" w:color="auto"/>
                <w:bottom w:val="none" w:sz="0" w:space="0" w:color="auto"/>
                <w:right w:val="none" w:sz="0" w:space="0" w:color="auto"/>
              </w:divBdr>
            </w:div>
            <w:div w:id="206320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180337">
      <w:bodyDiv w:val="1"/>
      <w:marLeft w:val="0"/>
      <w:marRight w:val="0"/>
      <w:marTop w:val="0"/>
      <w:marBottom w:val="0"/>
      <w:divBdr>
        <w:top w:val="none" w:sz="0" w:space="0" w:color="auto"/>
        <w:left w:val="none" w:sz="0" w:space="0" w:color="auto"/>
        <w:bottom w:val="none" w:sz="0" w:space="0" w:color="auto"/>
        <w:right w:val="none" w:sz="0" w:space="0" w:color="auto"/>
      </w:divBdr>
      <w:divsChild>
        <w:div w:id="2126000610">
          <w:marLeft w:val="0"/>
          <w:marRight w:val="0"/>
          <w:marTop w:val="0"/>
          <w:marBottom w:val="0"/>
          <w:divBdr>
            <w:top w:val="none" w:sz="0" w:space="0" w:color="auto"/>
            <w:left w:val="none" w:sz="0" w:space="0" w:color="auto"/>
            <w:bottom w:val="none" w:sz="0" w:space="0" w:color="auto"/>
            <w:right w:val="none" w:sz="0" w:space="0" w:color="auto"/>
          </w:divBdr>
          <w:divsChild>
            <w:div w:id="575939208">
              <w:marLeft w:val="0"/>
              <w:marRight w:val="0"/>
              <w:marTop w:val="0"/>
              <w:marBottom w:val="0"/>
              <w:divBdr>
                <w:top w:val="none" w:sz="0" w:space="0" w:color="auto"/>
                <w:left w:val="none" w:sz="0" w:space="0" w:color="auto"/>
                <w:bottom w:val="none" w:sz="0" w:space="0" w:color="auto"/>
                <w:right w:val="none" w:sz="0" w:space="0" w:color="auto"/>
              </w:divBdr>
            </w:div>
            <w:div w:id="1135876523">
              <w:marLeft w:val="0"/>
              <w:marRight w:val="0"/>
              <w:marTop w:val="0"/>
              <w:marBottom w:val="0"/>
              <w:divBdr>
                <w:top w:val="none" w:sz="0" w:space="0" w:color="auto"/>
                <w:left w:val="none" w:sz="0" w:space="0" w:color="auto"/>
                <w:bottom w:val="none" w:sz="0" w:space="0" w:color="auto"/>
                <w:right w:val="none" w:sz="0" w:space="0" w:color="auto"/>
              </w:divBdr>
            </w:div>
            <w:div w:id="1368599572">
              <w:marLeft w:val="0"/>
              <w:marRight w:val="0"/>
              <w:marTop w:val="0"/>
              <w:marBottom w:val="0"/>
              <w:divBdr>
                <w:top w:val="none" w:sz="0" w:space="0" w:color="auto"/>
                <w:left w:val="none" w:sz="0" w:space="0" w:color="auto"/>
                <w:bottom w:val="none" w:sz="0" w:space="0" w:color="auto"/>
                <w:right w:val="none" w:sz="0" w:space="0" w:color="auto"/>
              </w:divBdr>
            </w:div>
            <w:div w:id="15741715">
              <w:marLeft w:val="0"/>
              <w:marRight w:val="0"/>
              <w:marTop w:val="0"/>
              <w:marBottom w:val="0"/>
              <w:divBdr>
                <w:top w:val="none" w:sz="0" w:space="0" w:color="auto"/>
                <w:left w:val="none" w:sz="0" w:space="0" w:color="auto"/>
                <w:bottom w:val="none" w:sz="0" w:space="0" w:color="auto"/>
                <w:right w:val="none" w:sz="0" w:space="0" w:color="auto"/>
              </w:divBdr>
            </w:div>
            <w:div w:id="206786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19482">
      <w:bodyDiv w:val="1"/>
      <w:marLeft w:val="0"/>
      <w:marRight w:val="0"/>
      <w:marTop w:val="0"/>
      <w:marBottom w:val="0"/>
      <w:divBdr>
        <w:top w:val="none" w:sz="0" w:space="0" w:color="auto"/>
        <w:left w:val="none" w:sz="0" w:space="0" w:color="auto"/>
        <w:bottom w:val="none" w:sz="0" w:space="0" w:color="auto"/>
        <w:right w:val="none" w:sz="0" w:space="0" w:color="auto"/>
      </w:divBdr>
      <w:divsChild>
        <w:div w:id="1239755694">
          <w:marLeft w:val="0"/>
          <w:marRight w:val="0"/>
          <w:marTop w:val="0"/>
          <w:marBottom w:val="0"/>
          <w:divBdr>
            <w:top w:val="none" w:sz="0" w:space="0" w:color="auto"/>
            <w:left w:val="none" w:sz="0" w:space="0" w:color="auto"/>
            <w:bottom w:val="none" w:sz="0" w:space="0" w:color="auto"/>
            <w:right w:val="none" w:sz="0" w:space="0" w:color="auto"/>
          </w:divBdr>
          <w:divsChild>
            <w:div w:id="677315582">
              <w:marLeft w:val="0"/>
              <w:marRight w:val="0"/>
              <w:marTop w:val="0"/>
              <w:marBottom w:val="0"/>
              <w:divBdr>
                <w:top w:val="none" w:sz="0" w:space="0" w:color="auto"/>
                <w:left w:val="none" w:sz="0" w:space="0" w:color="auto"/>
                <w:bottom w:val="none" w:sz="0" w:space="0" w:color="auto"/>
                <w:right w:val="none" w:sz="0" w:space="0" w:color="auto"/>
              </w:divBdr>
            </w:div>
            <w:div w:id="789974045">
              <w:marLeft w:val="0"/>
              <w:marRight w:val="0"/>
              <w:marTop w:val="0"/>
              <w:marBottom w:val="0"/>
              <w:divBdr>
                <w:top w:val="none" w:sz="0" w:space="0" w:color="auto"/>
                <w:left w:val="none" w:sz="0" w:space="0" w:color="auto"/>
                <w:bottom w:val="none" w:sz="0" w:space="0" w:color="auto"/>
                <w:right w:val="none" w:sz="0" w:space="0" w:color="auto"/>
              </w:divBdr>
            </w:div>
            <w:div w:id="1384601047">
              <w:marLeft w:val="0"/>
              <w:marRight w:val="0"/>
              <w:marTop w:val="0"/>
              <w:marBottom w:val="0"/>
              <w:divBdr>
                <w:top w:val="none" w:sz="0" w:space="0" w:color="auto"/>
                <w:left w:val="none" w:sz="0" w:space="0" w:color="auto"/>
                <w:bottom w:val="none" w:sz="0" w:space="0" w:color="auto"/>
                <w:right w:val="none" w:sz="0" w:space="0" w:color="auto"/>
              </w:divBdr>
            </w:div>
            <w:div w:id="888105985">
              <w:marLeft w:val="0"/>
              <w:marRight w:val="0"/>
              <w:marTop w:val="0"/>
              <w:marBottom w:val="0"/>
              <w:divBdr>
                <w:top w:val="none" w:sz="0" w:space="0" w:color="auto"/>
                <w:left w:val="none" w:sz="0" w:space="0" w:color="auto"/>
                <w:bottom w:val="none" w:sz="0" w:space="0" w:color="auto"/>
                <w:right w:val="none" w:sz="0" w:space="0" w:color="auto"/>
              </w:divBdr>
            </w:div>
            <w:div w:id="36587618">
              <w:marLeft w:val="0"/>
              <w:marRight w:val="0"/>
              <w:marTop w:val="0"/>
              <w:marBottom w:val="0"/>
              <w:divBdr>
                <w:top w:val="none" w:sz="0" w:space="0" w:color="auto"/>
                <w:left w:val="none" w:sz="0" w:space="0" w:color="auto"/>
                <w:bottom w:val="none" w:sz="0" w:space="0" w:color="auto"/>
                <w:right w:val="none" w:sz="0" w:space="0" w:color="auto"/>
              </w:divBdr>
            </w:div>
            <w:div w:id="2078625018">
              <w:marLeft w:val="0"/>
              <w:marRight w:val="0"/>
              <w:marTop w:val="0"/>
              <w:marBottom w:val="0"/>
              <w:divBdr>
                <w:top w:val="none" w:sz="0" w:space="0" w:color="auto"/>
                <w:left w:val="none" w:sz="0" w:space="0" w:color="auto"/>
                <w:bottom w:val="none" w:sz="0" w:space="0" w:color="auto"/>
                <w:right w:val="none" w:sz="0" w:space="0" w:color="auto"/>
              </w:divBdr>
            </w:div>
            <w:div w:id="695666605">
              <w:marLeft w:val="0"/>
              <w:marRight w:val="0"/>
              <w:marTop w:val="0"/>
              <w:marBottom w:val="0"/>
              <w:divBdr>
                <w:top w:val="none" w:sz="0" w:space="0" w:color="auto"/>
                <w:left w:val="none" w:sz="0" w:space="0" w:color="auto"/>
                <w:bottom w:val="none" w:sz="0" w:space="0" w:color="auto"/>
                <w:right w:val="none" w:sz="0" w:space="0" w:color="auto"/>
              </w:divBdr>
            </w:div>
            <w:div w:id="1993635101">
              <w:marLeft w:val="0"/>
              <w:marRight w:val="0"/>
              <w:marTop w:val="0"/>
              <w:marBottom w:val="0"/>
              <w:divBdr>
                <w:top w:val="none" w:sz="0" w:space="0" w:color="auto"/>
                <w:left w:val="none" w:sz="0" w:space="0" w:color="auto"/>
                <w:bottom w:val="none" w:sz="0" w:space="0" w:color="auto"/>
                <w:right w:val="none" w:sz="0" w:space="0" w:color="auto"/>
              </w:divBdr>
            </w:div>
            <w:div w:id="380327197">
              <w:marLeft w:val="0"/>
              <w:marRight w:val="0"/>
              <w:marTop w:val="0"/>
              <w:marBottom w:val="0"/>
              <w:divBdr>
                <w:top w:val="none" w:sz="0" w:space="0" w:color="auto"/>
                <w:left w:val="none" w:sz="0" w:space="0" w:color="auto"/>
                <w:bottom w:val="none" w:sz="0" w:space="0" w:color="auto"/>
                <w:right w:val="none" w:sz="0" w:space="0" w:color="auto"/>
              </w:divBdr>
            </w:div>
            <w:div w:id="1771007058">
              <w:marLeft w:val="0"/>
              <w:marRight w:val="0"/>
              <w:marTop w:val="0"/>
              <w:marBottom w:val="0"/>
              <w:divBdr>
                <w:top w:val="none" w:sz="0" w:space="0" w:color="auto"/>
                <w:left w:val="none" w:sz="0" w:space="0" w:color="auto"/>
                <w:bottom w:val="none" w:sz="0" w:space="0" w:color="auto"/>
                <w:right w:val="none" w:sz="0" w:space="0" w:color="auto"/>
              </w:divBdr>
            </w:div>
            <w:div w:id="914629102">
              <w:marLeft w:val="0"/>
              <w:marRight w:val="0"/>
              <w:marTop w:val="0"/>
              <w:marBottom w:val="0"/>
              <w:divBdr>
                <w:top w:val="none" w:sz="0" w:space="0" w:color="auto"/>
                <w:left w:val="none" w:sz="0" w:space="0" w:color="auto"/>
                <w:bottom w:val="none" w:sz="0" w:space="0" w:color="auto"/>
                <w:right w:val="none" w:sz="0" w:space="0" w:color="auto"/>
              </w:divBdr>
            </w:div>
            <w:div w:id="1089155062">
              <w:marLeft w:val="0"/>
              <w:marRight w:val="0"/>
              <w:marTop w:val="0"/>
              <w:marBottom w:val="0"/>
              <w:divBdr>
                <w:top w:val="none" w:sz="0" w:space="0" w:color="auto"/>
                <w:left w:val="none" w:sz="0" w:space="0" w:color="auto"/>
                <w:bottom w:val="none" w:sz="0" w:space="0" w:color="auto"/>
                <w:right w:val="none" w:sz="0" w:space="0" w:color="auto"/>
              </w:divBdr>
            </w:div>
            <w:div w:id="209119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037923">
      <w:bodyDiv w:val="1"/>
      <w:marLeft w:val="0"/>
      <w:marRight w:val="0"/>
      <w:marTop w:val="0"/>
      <w:marBottom w:val="0"/>
      <w:divBdr>
        <w:top w:val="none" w:sz="0" w:space="0" w:color="auto"/>
        <w:left w:val="none" w:sz="0" w:space="0" w:color="auto"/>
        <w:bottom w:val="none" w:sz="0" w:space="0" w:color="auto"/>
        <w:right w:val="none" w:sz="0" w:space="0" w:color="auto"/>
      </w:divBdr>
      <w:divsChild>
        <w:div w:id="205991370">
          <w:marLeft w:val="0"/>
          <w:marRight w:val="0"/>
          <w:marTop w:val="0"/>
          <w:marBottom w:val="0"/>
          <w:divBdr>
            <w:top w:val="none" w:sz="0" w:space="0" w:color="auto"/>
            <w:left w:val="none" w:sz="0" w:space="0" w:color="auto"/>
            <w:bottom w:val="none" w:sz="0" w:space="0" w:color="auto"/>
            <w:right w:val="none" w:sz="0" w:space="0" w:color="auto"/>
          </w:divBdr>
          <w:divsChild>
            <w:div w:id="561987284">
              <w:marLeft w:val="0"/>
              <w:marRight w:val="0"/>
              <w:marTop w:val="0"/>
              <w:marBottom w:val="0"/>
              <w:divBdr>
                <w:top w:val="none" w:sz="0" w:space="0" w:color="auto"/>
                <w:left w:val="none" w:sz="0" w:space="0" w:color="auto"/>
                <w:bottom w:val="none" w:sz="0" w:space="0" w:color="auto"/>
                <w:right w:val="none" w:sz="0" w:space="0" w:color="auto"/>
              </w:divBdr>
            </w:div>
            <w:div w:id="1530801865">
              <w:marLeft w:val="0"/>
              <w:marRight w:val="0"/>
              <w:marTop w:val="0"/>
              <w:marBottom w:val="0"/>
              <w:divBdr>
                <w:top w:val="none" w:sz="0" w:space="0" w:color="auto"/>
                <w:left w:val="none" w:sz="0" w:space="0" w:color="auto"/>
                <w:bottom w:val="none" w:sz="0" w:space="0" w:color="auto"/>
                <w:right w:val="none" w:sz="0" w:space="0" w:color="auto"/>
              </w:divBdr>
            </w:div>
            <w:div w:id="1865291193">
              <w:marLeft w:val="0"/>
              <w:marRight w:val="0"/>
              <w:marTop w:val="0"/>
              <w:marBottom w:val="0"/>
              <w:divBdr>
                <w:top w:val="none" w:sz="0" w:space="0" w:color="auto"/>
                <w:left w:val="none" w:sz="0" w:space="0" w:color="auto"/>
                <w:bottom w:val="none" w:sz="0" w:space="0" w:color="auto"/>
                <w:right w:val="none" w:sz="0" w:space="0" w:color="auto"/>
              </w:divBdr>
            </w:div>
            <w:div w:id="2049059846">
              <w:marLeft w:val="0"/>
              <w:marRight w:val="0"/>
              <w:marTop w:val="0"/>
              <w:marBottom w:val="0"/>
              <w:divBdr>
                <w:top w:val="none" w:sz="0" w:space="0" w:color="auto"/>
                <w:left w:val="none" w:sz="0" w:space="0" w:color="auto"/>
                <w:bottom w:val="none" w:sz="0" w:space="0" w:color="auto"/>
                <w:right w:val="none" w:sz="0" w:space="0" w:color="auto"/>
              </w:divBdr>
            </w:div>
            <w:div w:id="1832679060">
              <w:marLeft w:val="0"/>
              <w:marRight w:val="0"/>
              <w:marTop w:val="0"/>
              <w:marBottom w:val="0"/>
              <w:divBdr>
                <w:top w:val="none" w:sz="0" w:space="0" w:color="auto"/>
                <w:left w:val="none" w:sz="0" w:space="0" w:color="auto"/>
                <w:bottom w:val="none" w:sz="0" w:space="0" w:color="auto"/>
                <w:right w:val="none" w:sz="0" w:space="0" w:color="auto"/>
              </w:divBdr>
            </w:div>
            <w:div w:id="632832359">
              <w:marLeft w:val="0"/>
              <w:marRight w:val="0"/>
              <w:marTop w:val="0"/>
              <w:marBottom w:val="0"/>
              <w:divBdr>
                <w:top w:val="none" w:sz="0" w:space="0" w:color="auto"/>
                <w:left w:val="none" w:sz="0" w:space="0" w:color="auto"/>
                <w:bottom w:val="none" w:sz="0" w:space="0" w:color="auto"/>
                <w:right w:val="none" w:sz="0" w:space="0" w:color="auto"/>
              </w:divBdr>
            </w:div>
            <w:div w:id="865027275">
              <w:marLeft w:val="0"/>
              <w:marRight w:val="0"/>
              <w:marTop w:val="0"/>
              <w:marBottom w:val="0"/>
              <w:divBdr>
                <w:top w:val="none" w:sz="0" w:space="0" w:color="auto"/>
                <w:left w:val="none" w:sz="0" w:space="0" w:color="auto"/>
                <w:bottom w:val="none" w:sz="0" w:space="0" w:color="auto"/>
                <w:right w:val="none" w:sz="0" w:space="0" w:color="auto"/>
              </w:divBdr>
            </w:div>
            <w:div w:id="765808555">
              <w:marLeft w:val="0"/>
              <w:marRight w:val="0"/>
              <w:marTop w:val="0"/>
              <w:marBottom w:val="0"/>
              <w:divBdr>
                <w:top w:val="none" w:sz="0" w:space="0" w:color="auto"/>
                <w:left w:val="none" w:sz="0" w:space="0" w:color="auto"/>
                <w:bottom w:val="none" w:sz="0" w:space="0" w:color="auto"/>
                <w:right w:val="none" w:sz="0" w:space="0" w:color="auto"/>
              </w:divBdr>
            </w:div>
            <w:div w:id="1622422589">
              <w:marLeft w:val="0"/>
              <w:marRight w:val="0"/>
              <w:marTop w:val="0"/>
              <w:marBottom w:val="0"/>
              <w:divBdr>
                <w:top w:val="none" w:sz="0" w:space="0" w:color="auto"/>
                <w:left w:val="none" w:sz="0" w:space="0" w:color="auto"/>
                <w:bottom w:val="none" w:sz="0" w:space="0" w:color="auto"/>
                <w:right w:val="none" w:sz="0" w:space="0" w:color="auto"/>
              </w:divBdr>
            </w:div>
            <w:div w:id="493840783">
              <w:marLeft w:val="0"/>
              <w:marRight w:val="0"/>
              <w:marTop w:val="0"/>
              <w:marBottom w:val="0"/>
              <w:divBdr>
                <w:top w:val="none" w:sz="0" w:space="0" w:color="auto"/>
                <w:left w:val="none" w:sz="0" w:space="0" w:color="auto"/>
                <w:bottom w:val="none" w:sz="0" w:space="0" w:color="auto"/>
                <w:right w:val="none" w:sz="0" w:space="0" w:color="auto"/>
              </w:divBdr>
            </w:div>
            <w:div w:id="1030448400">
              <w:marLeft w:val="0"/>
              <w:marRight w:val="0"/>
              <w:marTop w:val="0"/>
              <w:marBottom w:val="0"/>
              <w:divBdr>
                <w:top w:val="none" w:sz="0" w:space="0" w:color="auto"/>
                <w:left w:val="none" w:sz="0" w:space="0" w:color="auto"/>
                <w:bottom w:val="none" w:sz="0" w:space="0" w:color="auto"/>
                <w:right w:val="none" w:sz="0" w:space="0" w:color="auto"/>
              </w:divBdr>
            </w:div>
            <w:div w:id="1092818043">
              <w:marLeft w:val="0"/>
              <w:marRight w:val="0"/>
              <w:marTop w:val="0"/>
              <w:marBottom w:val="0"/>
              <w:divBdr>
                <w:top w:val="none" w:sz="0" w:space="0" w:color="auto"/>
                <w:left w:val="none" w:sz="0" w:space="0" w:color="auto"/>
                <w:bottom w:val="none" w:sz="0" w:space="0" w:color="auto"/>
                <w:right w:val="none" w:sz="0" w:space="0" w:color="auto"/>
              </w:divBdr>
            </w:div>
            <w:div w:id="1149244875">
              <w:marLeft w:val="0"/>
              <w:marRight w:val="0"/>
              <w:marTop w:val="0"/>
              <w:marBottom w:val="0"/>
              <w:divBdr>
                <w:top w:val="none" w:sz="0" w:space="0" w:color="auto"/>
                <w:left w:val="none" w:sz="0" w:space="0" w:color="auto"/>
                <w:bottom w:val="none" w:sz="0" w:space="0" w:color="auto"/>
                <w:right w:val="none" w:sz="0" w:space="0" w:color="auto"/>
              </w:divBdr>
            </w:div>
            <w:div w:id="442501731">
              <w:marLeft w:val="0"/>
              <w:marRight w:val="0"/>
              <w:marTop w:val="0"/>
              <w:marBottom w:val="0"/>
              <w:divBdr>
                <w:top w:val="none" w:sz="0" w:space="0" w:color="auto"/>
                <w:left w:val="none" w:sz="0" w:space="0" w:color="auto"/>
                <w:bottom w:val="none" w:sz="0" w:space="0" w:color="auto"/>
                <w:right w:val="none" w:sz="0" w:space="0" w:color="auto"/>
              </w:divBdr>
            </w:div>
            <w:div w:id="40592962">
              <w:marLeft w:val="0"/>
              <w:marRight w:val="0"/>
              <w:marTop w:val="0"/>
              <w:marBottom w:val="0"/>
              <w:divBdr>
                <w:top w:val="none" w:sz="0" w:space="0" w:color="auto"/>
                <w:left w:val="none" w:sz="0" w:space="0" w:color="auto"/>
                <w:bottom w:val="none" w:sz="0" w:space="0" w:color="auto"/>
                <w:right w:val="none" w:sz="0" w:space="0" w:color="auto"/>
              </w:divBdr>
            </w:div>
            <w:div w:id="454645603">
              <w:marLeft w:val="0"/>
              <w:marRight w:val="0"/>
              <w:marTop w:val="0"/>
              <w:marBottom w:val="0"/>
              <w:divBdr>
                <w:top w:val="none" w:sz="0" w:space="0" w:color="auto"/>
                <w:left w:val="none" w:sz="0" w:space="0" w:color="auto"/>
                <w:bottom w:val="none" w:sz="0" w:space="0" w:color="auto"/>
                <w:right w:val="none" w:sz="0" w:space="0" w:color="auto"/>
              </w:divBdr>
            </w:div>
            <w:div w:id="16006634">
              <w:marLeft w:val="0"/>
              <w:marRight w:val="0"/>
              <w:marTop w:val="0"/>
              <w:marBottom w:val="0"/>
              <w:divBdr>
                <w:top w:val="none" w:sz="0" w:space="0" w:color="auto"/>
                <w:left w:val="none" w:sz="0" w:space="0" w:color="auto"/>
                <w:bottom w:val="none" w:sz="0" w:space="0" w:color="auto"/>
                <w:right w:val="none" w:sz="0" w:space="0" w:color="auto"/>
              </w:divBdr>
            </w:div>
            <w:div w:id="1305887814">
              <w:marLeft w:val="0"/>
              <w:marRight w:val="0"/>
              <w:marTop w:val="0"/>
              <w:marBottom w:val="0"/>
              <w:divBdr>
                <w:top w:val="none" w:sz="0" w:space="0" w:color="auto"/>
                <w:left w:val="none" w:sz="0" w:space="0" w:color="auto"/>
                <w:bottom w:val="none" w:sz="0" w:space="0" w:color="auto"/>
                <w:right w:val="none" w:sz="0" w:space="0" w:color="auto"/>
              </w:divBdr>
            </w:div>
            <w:div w:id="1541551942">
              <w:marLeft w:val="0"/>
              <w:marRight w:val="0"/>
              <w:marTop w:val="0"/>
              <w:marBottom w:val="0"/>
              <w:divBdr>
                <w:top w:val="none" w:sz="0" w:space="0" w:color="auto"/>
                <w:left w:val="none" w:sz="0" w:space="0" w:color="auto"/>
                <w:bottom w:val="none" w:sz="0" w:space="0" w:color="auto"/>
                <w:right w:val="none" w:sz="0" w:space="0" w:color="auto"/>
              </w:divBdr>
            </w:div>
            <w:div w:id="177737978">
              <w:marLeft w:val="0"/>
              <w:marRight w:val="0"/>
              <w:marTop w:val="0"/>
              <w:marBottom w:val="0"/>
              <w:divBdr>
                <w:top w:val="none" w:sz="0" w:space="0" w:color="auto"/>
                <w:left w:val="none" w:sz="0" w:space="0" w:color="auto"/>
                <w:bottom w:val="none" w:sz="0" w:space="0" w:color="auto"/>
                <w:right w:val="none" w:sz="0" w:space="0" w:color="auto"/>
              </w:divBdr>
            </w:div>
            <w:div w:id="1195073524">
              <w:marLeft w:val="0"/>
              <w:marRight w:val="0"/>
              <w:marTop w:val="0"/>
              <w:marBottom w:val="0"/>
              <w:divBdr>
                <w:top w:val="none" w:sz="0" w:space="0" w:color="auto"/>
                <w:left w:val="none" w:sz="0" w:space="0" w:color="auto"/>
                <w:bottom w:val="none" w:sz="0" w:space="0" w:color="auto"/>
                <w:right w:val="none" w:sz="0" w:space="0" w:color="auto"/>
              </w:divBdr>
            </w:div>
            <w:div w:id="1249995764">
              <w:marLeft w:val="0"/>
              <w:marRight w:val="0"/>
              <w:marTop w:val="0"/>
              <w:marBottom w:val="0"/>
              <w:divBdr>
                <w:top w:val="none" w:sz="0" w:space="0" w:color="auto"/>
                <w:left w:val="none" w:sz="0" w:space="0" w:color="auto"/>
                <w:bottom w:val="none" w:sz="0" w:space="0" w:color="auto"/>
                <w:right w:val="none" w:sz="0" w:space="0" w:color="auto"/>
              </w:divBdr>
            </w:div>
            <w:div w:id="488057732">
              <w:marLeft w:val="0"/>
              <w:marRight w:val="0"/>
              <w:marTop w:val="0"/>
              <w:marBottom w:val="0"/>
              <w:divBdr>
                <w:top w:val="none" w:sz="0" w:space="0" w:color="auto"/>
                <w:left w:val="none" w:sz="0" w:space="0" w:color="auto"/>
                <w:bottom w:val="none" w:sz="0" w:space="0" w:color="auto"/>
                <w:right w:val="none" w:sz="0" w:space="0" w:color="auto"/>
              </w:divBdr>
            </w:div>
            <w:div w:id="98137873">
              <w:marLeft w:val="0"/>
              <w:marRight w:val="0"/>
              <w:marTop w:val="0"/>
              <w:marBottom w:val="0"/>
              <w:divBdr>
                <w:top w:val="none" w:sz="0" w:space="0" w:color="auto"/>
                <w:left w:val="none" w:sz="0" w:space="0" w:color="auto"/>
                <w:bottom w:val="none" w:sz="0" w:space="0" w:color="auto"/>
                <w:right w:val="none" w:sz="0" w:space="0" w:color="auto"/>
              </w:divBdr>
            </w:div>
            <w:div w:id="2021346394">
              <w:marLeft w:val="0"/>
              <w:marRight w:val="0"/>
              <w:marTop w:val="0"/>
              <w:marBottom w:val="0"/>
              <w:divBdr>
                <w:top w:val="none" w:sz="0" w:space="0" w:color="auto"/>
                <w:left w:val="none" w:sz="0" w:space="0" w:color="auto"/>
                <w:bottom w:val="none" w:sz="0" w:space="0" w:color="auto"/>
                <w:right w:val="none" w:sz="0" w:space="0" w:color="auto"/>
              </w:divBdr>
            </w:div>
            <w:div w:id="916482024">
              <w:marLeft w:val="0"/>
              <w:marRight w:val="0"/>
              <w:marTop w:val="0"/>
              <w:marBottom w:val="0"/>
              <w:divBdr>
                <w:top w:val="none" w:sz="0" w:space="0" w:color="auto"/>
                <w:left w:val="none" w:sz="0" w:space="0" w:color="auto"/>
                <w:bottom w:val="none" w:sz="0" w:space="0" w:color="auto"/>
                <w:right w:val="none" w:sz="0" w:space="0" w:color="auto"/>
              </w:divBdr>
            </w:div>
            <w:div w:id="1364163099">
              <w:marLeft w:val="0"/>
              <w:marRight w:val="0"/>
              <w:marTop w:val="0"/>
              <w:marBottom w:val="0"/>
              <w:divBdr>
                <w:top w:val="none" w:sz="0" w:space="0" w:color="auto"/>
                <w:left w:val="none" w:sz="0" w:space="0" w:color="auto"/>
                <w:bottom w:val="none" w:sz="0" w:space="0" w:color="auto"/>
                <w:right w:val="none" w:sz="0" w:space="0" w:color="auto"/>
              </w:divBdr>
            </w:div>
            <w:div w:id="204803481">
              <w:marLeft w:val="0"/>
              <w:marRight w:val="0"/>
              <w:marTop w:val="0"/>
              <w:marBottom w:val="0"/>
              <w:divBdr>
                <w:top w:val="none" w:sz="0" w:space="0" w:color="auto"/>
                <w:left w:val="none" w:sz="0" w:space="0" w:color="auto"/>
                <w:bottom w:val="none" w:sz="0" w:space="0" w:color="auto"/>
                <w:right w:val="none" w:sz="0" w:space="0" w:color="auto"/>
              </w:divBdr>
            </w:div>
            <w:div w:id="831145600">
              <w:marLeft w:val="0"/>
              <w:marRight w:val="0"/>
              <w:marTop w:val="0"/>
              <w:marBottom w:val="0"/>
              <w:divBdr>
                <w:top w:val="none" w:sz="0" w:space="0" w:color="auto"/>
                <w:left w:val="none" w:sz="0" w:space="0" w:color="auto"/>
                <w:bottom w:val="none" w:sz="0" w:space="0" w:color="auto"/>
                <w:right w:val="none" w:sz="0" w:space="0" w:color="auto"/>
              </w:divBdr>
            </w:div>
            <w:div w:id="1037973597">
              <w:marLeft w:val="0"/>
              <w:marRight w:val="0"/>
              <w:marTop w:val="0"/>
              <w:marBottom w:val="0"/>
              <w:divBdr>
                <w:top w:val="none" w:sz="0" w:space="0" w:color="auto"/>
                <w:left w:val="none" w:sz="0" w:space="0" w:color="auto"/>
                <w:bottom w:val="none" w:sz="0" w:space="0" w:color="auto"/>
                <w:right w:val="none" w:sz="0" w:space="0" w:color="auto"/>
              </w:divBdr>
            </w:div>
            <w:div w:id="1599563754">
              <w:marLeft w:val="0"/>
              <w:marRight w:val="0"/>
              <w:marTop w:val="0"/>
              <w:marBottom w:val="0"/>
              <w:divBdr>
                <w:top w:val="none" w:sz="0" w:space="0" w:color="auto"/>
                <w:left w:val="none" w:sz="0" w:space="0" w:color="auto"/>
                <w:bottom w:val="none" w:sz="0" w:space="0" w:color="auto"/>
                <w:right w:val="none" w:sz="0" w:space="0" w:color="auto"/>
              </w:divBdr>
            </w:div>
            <w:div w:id="781075970">
              <w:marLeft w:val="0"/>
              <w:marRight w:val="0"/>
              <w:marTop w:val="0"/>
              <w:marBottom w:val="0"/>
              <w:divBdr>
                <w:top w:val="none" w:sz="0" w:space="0" w:color="auto"/>
                <w:left w:val="none" w:sz="0" w:space="0" w:color="auto"/>
                <w:bottom w:val="none" w:sz="0" w:space="0" w:color="auto"/>
                <w:right w:val="none" w:sz="0" w:space="0" w:color="auto"/>
              </w:divBdr>
            </w:div>
            <w:div w:id="1171870508">
              <w:marLeft w:val="0"/>
              <w:marRight w:val="0"/>
              <w:marTop w:val="0"/>
              <w:marBottom w:val="0"/>
              <w:divBdr>
                <w:top w:val="none" w:sz="0" w:space="0" w:color="auto"/>
                <w:left w:val="none" w:sz="0" w:space="0" w:color="auto"/>
                <w:bottom w:val="none" w:sz="0" w:space="0" w:color="auto"/>
                <w:right w:val="none" w:sz="0" w:space="0" w:color="auto"/>
              </w:divBdr>
            </w:div>
            <w:div w:id="1706172683">
              <w:marLeft w:val="0"/>
              <w:marRight w:val="0"/>
              <w:marTop w:val="0"/>
              <w:marBottom w:val="0"/>
              <w:divBdr>
                <w:top w:val="none" w:sz="0" w:space="0" w:color="auto"/>
                <w:left w:val="none" w:sz="0" w:space="0" w:color="auto"/>
                <w:bottom w:val="none" w:sz="0" w:space="0" w:color="auto"/>
                <w:right w:val="none" w:sz="0" w:space="0" w:color="auto"/>
              </w:divBdr>
            </w:div>
            <w:div w:id="1090809940">
              <w:marLeft w:val="0"/>
              <w:marRight w:val="0"/>
              <w:marTop w:val="0"/>
              <w:marBottom w:val="0"/>
              <w:divBdr>
                <w:top w:val="none" w:sz="0" w:space="0" w:color="auto"/>
                <w:left w:val="none" w:sz="0" w:space="0" w:color="auto"/>
                <w:bottom w:val="none" w:sz="0" w:space="0" w:color="auto"/>
                <w:right w:val="none" w:sz="0" w:space="0" w:color="auto"/>
              </w:divBdr>
            </w:div>
            <w:div w:id="201949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347027">
      <w:bodyDiv w:val="1"/>
      <w:marLeft w:val="0"/>
      <w:marRight w:val="0"/>
      <w:marTop w:val="0"/>
      <w:marBottom w:val="0"/>
      <w:divBdr>
        <w:top w:val="none" w:sz="0" w:space="0" w:color="auto"/>
        <w:left w:val="none" w:sz="0" w:space="0" w:color="auto"/>
        <w:bottom w:val="none" w:sz="0" w:space="0" w:color="auto"/>
        <w:right w:val="none" w:sz="0" w:space="0" w:color="auto"/>
      </w:divBdr>
      <w:divsChild>
        <w:div w:id="391075417">
          <w:marLeft w:val="0"/>
          <w:marRight w:val="0"/>
          <w:marTop w:val="0"/>
          <w:marBottom w:val="0"/>
          <w:divBdr>
            <w:top w:val="none" w:sz="0" w:space="0" w:color="auto"/>
            <w:left w:val="none" w:sz="0" w:space="0" w:color="auto"/>
            <w:bottom w:val="none" w:sz="0" w:space="0" w:color="auto"/>
            <w:right w:val="none" w:sz="0" w:space="0" w:color="auto"/>
          </w:divBdr>
          <w:divsChild>
            <w:div w:id="2076580802">
              <w:marLeft w:val="0"/>
              <w:marRight w:val="0"/>
              <w:marTop w:val="0"/>
              <w:marBottom w:val="0"/>
              <w:divBdr>
                <w:top w:val="none" w:sz="0" w:space="0" w:color="auto"/>
                <w:left w:val="none" w:sz="0" w:space="0" w:color="auto"/>
                <w:bottom w:val="none" w:sz="0" w:space="0" w:color="auto"/>
                <w:right w:val="none" w:sz="0" w:space="0" w:color="auto"/>
              </w:divBdr>
            </w:div>
            <w:div w:id="1916864922">
              <w:marLeft w:val="0"/>
              <w:marRight w:val="0"/>
              <w:marTop w:val="0"/>
              <w:marBottom w:val="0"/>
              <w:divBdr>
                <w:top w:val="none" w:sz="0" w:space="0" w:color="auto"/>
                <w:left w:val="none" w:sz="0" w:space="0" w:color="auto"/>
                <w:bottom w:val="none" w:sz="0" w:space="0" w:color="auto"/>
                <w:right w:val="none" w:sz="0" w:space="0" w:color="auto"/>
              </w:divBdr>
            </w:div>
            <w:div w:id="1810246704">
              <w:marLeft w:val="0"/>
              <w:marRight w:val="0"/>
              <w:marTop w:val="0"/>
              <w:marBottom w:val="0"/>
              <w:divBdr>
                <w:top w:val="none" w:sz="0" w:space="0" w:color="auto"/>
                <w:left w:val="none" w:sz="0" w:space="0" w:color="auto"/>
                <w:bottom w:val="none" w:sz="0" w:space="0" w:color="auto"/>
                <w:right w:val="none" w:sz="0" w:space="0" w:color="auto"/>
              </w:divBdr>
            </w:div>
            <w:div w:id="1033070424">
              <w:marLeft w:val="0"/>
              <w:marRight w:val="0"/>
              <w:marTop w:val="0"/>
              <w:marBottom w:val="0"/>
              <w:divBdr>
                <w:top w:val="none" w:sz="0" w:space="0" w:color="auto"/>
                <w:left w:val="none" w:sz="0" w:space="0" w:color="auto"/>
                <w:bottom w:val="none" w:sz="0" w:space="0" w:color="auto"/>
                <w:right w:val="none" w:sz="0" w:space="0" w:color="auto"/>
              </w:divBdr>
            </w:div>
            <w:div w:id="1092236740">
              <w:marLeft w:val="0"/>
              <w:marRight w:val="0"/>
              <w:marTop w:val="0"/>
              <w:marBottom w:val="0"/>
              <w:divBdr>
                <w:top w:val="none" w:sz="0" w:space="0" w:color="auto"/>
                <w:left w:val="none" w:sz="0" w:space="0" w:color="auto"/>
                <w:bottom w:val="none" w:sz="0" w:space="0" w:color="auto"/>
                <w:right w:val="none" w:sz="0" w:space="0" w:color="auto"/>
              </w:divBdr>
            </w:div>
            <w:div w:id="10727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231112">
      <w:bodyDiv w:val="1"/>
      <w:marLeft w:val="0"/>
      <w:marRight w:val="0"/>
      <w:marTop w:val="0"/>
      <w:marBottom w:val="0"/>
      <w:divBdr>
        <w:top w:val="none" w:sz="0" w:space="0" w:color="auto"/>
        <w:left w:val="none" w:sz="0" w:space="0" w:color="auto"/>
        <w:bottom w:val="none" w:sz="0" w:space="0" w:color="auto"/>
        <w:right w:val="none" w:sz="0" w:space="0" w:color="auto"/>
      </w:divBdr>
    </w:div>
    <w:div w:id="1227955174">
      <w:bodyDiv w:val="1"/>
      <w:marLeft w:val="0"/>
      <w:marRight w:val="0"/>
      <w:marTop w:val="0"/>
      <w:marBottom w:val="0"/>
      <w:divBdr>
        <w:top w:val="none" w:sz="0" w:space="0" w:color="auto"/>
        <w:left w:val="none" w:sz="0" w:space="0" w:color="auto"/>
        <w:bottom w:val="none" w:sz="0" w:space="0" w:color="auto"/>
        <w:right w:val="none" w:sz="0" w:space="0" w:color="auto"/>
      </w:divBdr>
      <w:divsChild>
        <w:div w:id="100533430">
          <w:marLeft w:val="0"/>
          <w:marRight w:val="0"/>
          <w:marTop w:val="0"/>
          <w:marBottom w:val="0"/>
          <w:divBdr>
            <w:top w:val="none" w:sz="0" w:space="0" w:color="auto"/>
            <w:left w:val="none" w:sz="0" w:space="0" w:color="auto"/>
            <w:bottom w:val="none" w:sz="0" w:space="0" w:color="auto"/>
            <w:right w:val="none" w:sz="0" w:space="0" w:color="auto"/>
          </w:divBdr>
          <w:divsChild>
            <w:div w:id="1068185447">
              <w:marLeft w:val="0"/>
              <w:marRight w:val="0"/>
              <w:marTop w:val="0"/>
              <w:marBottom w:val="0"/>
              <w:divBdr>
                <w:top w:val="none" w:sz="0" w:space="0" w:color="auto"/>
                <w:left w:val="none" w:sz="0" w:space="0" w:color="auto"/>
                <w:bottom w:val="none" w:sz="0" w:space="0" w:color="auto"/>
                <w:right w:val="none" w:sz="0" w:space="0" w:color="auto"/>
              </w:divBdr>
            </w:div>
            <w:div w:id="1906838467">
              <w:marLeft w:val="0"/>
              <w:marRight w:val="0"/>
              <w:marTop w:val="0"/>
              <w:marBottom w:val="0"/>
              <w:divBdr>
                <w:top w:val="none" w:sz="0" w:space="0" w:color="auto"/>
                <w:left w:val="none" w:sz="0" w:space="0" w:color="auto"/>
                <w:bottom w:val="none" w:sz="0" w:space="0" w:color="auto"/>
                <w:right w:val="none" w:sz="0" w:space="0" w:color="auto"/>
              </w:divBdr>
            </w:div>
            <w:div w:id="1166088250">
              <w:marLeft w:val="0"/>
              <w:marRight w:val="0"/>
              <w:marTop w:val="0"/>
              <w:marBottom w:val="0"/>
              <w:divBdr>
                <w:top w:val="none" w:sz="0" w:space="0" w:color="auto"/>
                <w:left w:val="none" w:sz="0" w:space="0" w:color="auto"/>
                <w:bottom w:val="none" w:sz="0" w:space="0" w:color="auto"/>
                <w:right w:val="none" w:sz="0" w:space="0" w:color="auto"/>
              </w:divBdr>
            </w:div>
            <w:div w:id="1926956929">
              <w:marLeft w:val="0"/>
              <w:marRight w:val="0"/>
              <w:marTop w:val="0"/>
              <w:marBottom w:val="0"/>
              <w:divBdr>
                <w:top w:val="none" w:sz="0" w:space="0" w:color="auto"/>
                <w:left w:val="none" w:sz="0" w:space="0" w:color="auto"/>
                <w:bottom w:val="none" w:sz="0" w:space="0" w:color="auto"/>
                <w:right w:val="none" w:sz="0" w:space="0" w:color="auto"/>
              </w:divBdr>
            </w:div>
            <w:div w:id="1458720692">
              <w:marLeft w:val="0"/>
              <w:marRight w:val="0"/>
              <w:marTop w:val="0"/>
              <w:marBottom w:val="0"/>
              <w:divBdr>
                <w:top w:val="none" w:sz="0" w:space="0" w:color="auto"/>
                <w:left w:val="none" w:sz="0" w:space="0" w:color="auto"/>
                <w:bottom w:val="none" w:sz="0" w:space="0" w:color="auto"/>
                <w:right w:val="none" w:sz="0" w:space="0" w:color="auto"/>
              </w:divBdr>
            </w:div>
            <w:div w:id="1066610977">
              <w:marLeft w:val="0"/>
              <w:marRight w:val="0"/>
              <w:marTop w:val="0"/>
              <w:marBottom w:val="0"/>
              <w:divBdr>
                <w:top w:val="none" w:sz="0" w:space="0" w:color="auto"/>
                <w:left w:val="none" w:sz="0" w:space="0" w:color="auto"/>
                <w:bottom w:val="none" w:sz="0" w:space="0" w:color="auto"/>
                <w:right w:val="none" w:sz="0" w:space="0" w:color="auto"/>
              </w:divBdr>
            </w:div>
            <w:div w:id="1544321907">
              <w:marLeft w:val="0"/>
              <w:marRight w:val="0"/>
              <w:marTop w:val="0"/>
              <w:marBottom w:val="0"/>
              <w:divBdr>
                <w:top w:val="none" w:sz="0" w:space="0" w:color="auto"/>
                <w:left w:val="none" w:sz="0" w:space="0" w:color="auto"/>
                <w:bottom w:val="none" w:sz="0" w:space="0" w:color="auto"/>
                <w:right w:val="none" w:sz="0" w:space="0" w:color="auto"/>
              </w:divBdr>
            </w:div>
            <w:div w:id="515966631">
              <w:marLeft w:val="0"/>
              <w:marRight w:val="0"/>
              <w:marTop w:val="0"/>
              <w:marBottom w:val="0"/>
              <w:divBdr>
                <w:top w:val="none" w:sz="0" w:space="0" w:color="auto"/>
                <w:left w:val="none" w:sz="0" w:space="0" w:color="auto"/>
                <w:bottom w:val="none" w:sz="0" w:space="0" w:color="auto"/>
                <w:right w:val="none" w:sz="0" w:space="0" w:color="auto"/>
              </w:divBdr>
            </w:div>
            <w:div w:id="1105929153">
              <w:marLeft w:val="0"/>
              <w:marRight w:val="0"/>
              <w:marTop w:val="0"/>
              <w:marBottom w:val="0"/>
              <w:divBdr>
                <w:top w:val="none" w:sz="0" w:space="0" w:color="auto"/>
                <w:left w:val="none" w:sz="0" w:space="0" w:color="auto"/>
                <w:bottom w:val="none" w:sz="0" w:space="0" w:color="auto"/>
                <w:right w:val="none" w:sz="0" w:space="0" w:color="auto"/>
              </w:divBdr>
            </w:div>
            <w:div w:id="109105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390661">
      <w:bodyDiv w:val="1"/>
      <w:marLeft w:val="0"/>
      <w:marRight w:val="0"/>
      <w:marTop w:val="0"/>
      <w:marBottom w:val="0"/>
      <w:divBdr>
        <w:top w:val="none" w:sz="0" w:space="0" w:color="auto"/>
        <w:left w:val="none" w:sz="0" w:space="0" w:color="auto"/>
        <w:bottom w:val="none" w:sz="0" w:space="0" w:color="auto"/>
        <w:right w:val="none" w:sz="0" w:space="0" w:color="auto"/>
      </w:divBdr>
      <w:divsChild>
        <w:div w:id="344792308">
          <w:marLeft w:val="0"/>
          <w:marRight w:val="0"/>
          <w:marTop w:val="0"/>
          <w:marBottom w:val="0"/>
          <w:divBdr>
            <w:top w:val="none" w:sz="0" w:space="0" w:color="auto"/>
            <w:left w:val="none" w:sz="0" w:space="0" w:color="auto"/>
            <w:bottom w:val="none" w:sz="0" w:space="0" w:color="auto"/>
            <w:right w:val="none" w:sz="0" w:space="0" w:color="auto"/>
          </w:divBdr>
          <w:divsChild>
            <w:div w:id="881480867">
              <w:marLeft w:val="0"/>
              <w:marRight w:val="0"/>
              <w:marTop w:val="0"/>
              <w:marBottom w:val="0"/>
              <w:divBdr>
                <w:top w:val="none" w:sz="0" w:space="0" w:color="auto"/>
                <w:left w:val="none" w:sz="0" w:space="0" w:color="auto"/>
                <w:bottom w:val="none" w:sz="0" w:space="0" w:color="auto"/>
                <w:right w:val="none" w:sz="0" w:space="0" w:color="auto"/>
              </w:divBdr>
            </w:div>
            <w:div w:id="432017610">
              <w:marLeft w:val="0"/>
              <w:marRight w:val="0"/>
              <w:marTop w:val="0"/>
              <w:marBottom w:val="0"/>
              <w:divBdr>
                <w:top w:val="none" w:sz="0" w:space="0" w:color="auto"/>
                <w:left w:val="none" w:sz="0" w:space="0" w:color="auto"/>
                <w:bottom w:val="none" w:sz="0" w:space="0" w:color="auto"/>
                <w:right w:val="none" w:sz="0" w:space="0" w:color="auto"/>
              </w:divBdr>
            </w:div>
            <w:div w:id="25775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637426">
      <w:bodyDiv w:val="1"/>
      <w:marLeft w:val="0"/>
      <w:marRight w:val="0"/>
      <w:marTop w:val="0"/>
      <w:marBottom w:val="0"/>
      <w:divBdr>
        <w:top w:val="none" w:sz="0" w:space="0" w:color="auto"/>
        <w:left w:val="none" w:sz="0" w:space="0" w:color="auto"/>
        <w:bottom w:val="none" w:sz="0" w:space="0" w:color="auto"/>
        <w:right w:val="none" w:sz="0" w:space="0" w:color="auto"/>
      </w:divBdr>
      <w:divsChild>
        <w:div w:id="635530260">
          <w:marLeft w:val="0"/>
          <w:marRight w:val="0"/>
          <w:marTop w:val="0"/>
          <w:marBottom w:val="0"/>
          <w:divBdr>
            <w:top w:val="none" w:sz="0" w:space="0" w:color="auto"/>
            <w:left w:val="none" w:sz="0" w:space="0" w:color="auto"/>
            <w:bottom w:val="none" w:sz="0" w:space="0" w:color="auto"/>
            <w:right w:val="none" w:sz="0" w:space="0" w:color="auto"/>
          </w:divBdr>
          <w:divsChild>
            <w:div w:id="106700776">
              <w:marLeft w:val="0"/>
              <w:marRight w:val="0"/>
              <w:marTop w:val="0"/>
              <w:marBottom w:val="0"/>
              <w:divBdr>
                <w:top w:val="none" w:sz="0" w:space="0" w:color="auto"/>
                <w:left w:val="none" w:sz="0" w:space="0" w:color="auto"/>
                <w:bottom w:val="none" w:sz="0" w:space="0" w:color="auto"/>
                <w:right w:val="none" w:sz="0" w:space="0" w:color="auto"/>
              </w:divBdr>
            </w:div>
            <w:div w:id="239366845">
              <w:marLeft w:val="0"/>
              <w:marRight w:val="0"/>
              <w:marTop w:val="0"/>
              <w:marBottom w:val="0"/>
              <w:divBdr>
                <w:top w:val="none" w:sz="0" w:space="0" w:color="auto"/>
                <w:left w:val="none" w:sz="0" w:space="0" w:color="auto"/>
                <w:bottom w:val="none" w:sz="0" w:space="0" w:color="auto"/>
                <w:right w:val="none" w:sz="0" w:space="0" w:color="auto"/>
              </w:divBdr>
            </w:div>
            <w:div w:id="1495104087">
              <w:marLeft w:val="0"/>
              <w:marRight w:val="0"/>
              <w:marTop w:val="0"/>
              <w:marBottom w:val="0"/>
              <w:divBdr>
                <w:top w:val="none" w:sz="0" w:space="0" w:color="auto"/>
                <w:left w:val="none" w:sz="0" w:space="0" w:color="auto"/>
                <w:bottom w:val="none" w:sz="0" w:space="0" w:color="auto"/>
                <w:right w:val="none" w:sz="0" w:space="0" w:color="auto"/>
              </w:divBdr>
            </w:div>
            <w:div w:id="2146653713">
              <w:marLeft w:val="0"/>
              <w:marRight w:val="0"/>
              <w:marTop w:val="0"/>
              <w:marBottom w:val="0"/>
              <w:divBdr>
                <w:top w:val="none" w:sz="0" w:space="0" w:color="auto"/>
                <w:left w:val="none" w:sz="0" w:space="0" w:color="auto"/>
                <w:bottom w:val="none" w:sz="0" w:space="0" w:color="auto"/>
                <w:right w:val="none" w:sz="0" w:space="0" w:color="auto"/>
              </w:divBdr>
            </w:div>
            <w:div w:id="1722173311">
              <w:marLeft w:val="0"/>
              <w:marRight w:val="0"/>
              <w:marTop w:val="0"/>
              <w:marBottom w:val="0"/>
              <w:divBdr>
                <w:top w:val="none" w:sz="0" w:space="0" w:color="auto"/>
                <w:left w:val="none" w:sz="0" w:space="0" w:color="auto"/>
                <w:bottom w:val="none" w:sz="0" w:space="0" w:color="auto"/>
                <w:right w:val="none" w:sz="0" w:space="0" w:color="auto"/>
              </w:divBdr>
            </w:div>
            <w:div w:id="1722947224">
              <w:marLeft w:val="0"/>
              <w:marRight w:val="0"/>
              <w:marTop w:val="0"/>
              <w:marBottom w:val="0"/>
              <w:divBdr>
                <w:top w:val="none" w:sz="0" w:space="0" w:color="auto"/>
                <w:left w:val="none" w:sz="0" w:space="0" w:color="auto"/>
                <w:bottom w:val="none" w:sz="0" w:space="0" w:color="auto"/>
                <w:right w:val="none" w:sz="0" w:space="0" w:color="auto"/>
              </w:divBdr>
            </w:div>
            <w:div w:id="1713530012">
              <w:marLeft w:val="0"/>
              <w:marRight w:val="0"/>
              <w:marTop w:val="0"/>
              <w:marBottom w:val="0"/>
              <w:divBdr>
                <w:top w:val="none" w:sz="0" w:space="0" w:color="auto"/>
                <w:left w:val="none" w:sz="0" w:space="0" w:color="auto"/>
                <w:bottom w:val="none" w:sz="0" w:space="0" w:color="auto"/>
                <w:right w:val="none" w:sz="0" w:space="0" w:color="auto"/>
              </w:divBdr>
            </w:div>
            <w:div w:id="1376008093">
              <w:marLeft w:val="0"/>
              <w:marRight w:val="0"/>
              <w:marTop w:val="0"/>
              <w:marBottom w:val="0"/>
              <w:divBdr>
                <w:top w:val="none" w:sz="0" w:space="0" w:color="auto"/>
                <w:left w:val="none" w:sz="0" w:space="0" w:color="auto"/>
                <w:bottom w:val="none" w:sz="0" w:space="0" w:color="auto"/>
                <w:right w:val="none" w:sz="0" w:space="0" w:color="auto"/>
              </w:divBdr>
            </w:div>
            <w:div w:id="735205784">
              <w:marLeft w:val="0"/>
              <w:marRight w:val="0"/>
              <w:marTop w:val="0"/>
              <w:marBottom w:val="0"/>
              <w:divBdr>
                <w:top w:val="none" w:sz="0" w:space="0" w:color="auto"/>
                <w:left w:val="none" w:sz="0" w:space="0" w:color="auto"/>
                <w:bottom w:val="none" w:sz="0" w:space="0" w:color="auto"/>
                <w:right w:val="none" w:sz="0" w:space="0" w:color="auto"/>
              </w:divBdr>
            </w:div>
            <w:div w:id="1340692835">
              <w:marLeft w:val="0"/>
              <w:marRight w:val="0"/>
              <w:marTop w:val="0"/>
              <w:marBottom w:val="0"/>
              <w:divBdr>
                <w:top w:val="none" w:sz="0" w:space="0" w:color="auto"/>
                <w:left w:val="none" w:sz="0" w:space="0" w:color="auto"/>
                <w:bottom w:val="none" w:sz="0" w:space="0" w:color="auto"/>
                <w:right w:val="none" w:sz="0" w:space="0" w:color="auto"/>
              </w:divBdr>
            </w:div>
            <w:div w:id="1537278118">
              <w:marLeft w:val="0"/>
              <w:marRight w:val="0"/>
              <w:marTop w:val="0"/>
              <w:marBottom w:val="0"/>
              <w:divBdr>
                <w:top w:val="none" w:sz="0" w:space="0" w:color="auto"/>
                <w:left w:val="none" w:sz="0" w:space="0" w:color="auto"/>
                <w:bottom w:val="none" w:sz="0" w:space="0" w:color="auto"/>
                <w:right w:val="none" w:sz="0" w:space="0" w:color="auto"/>
              </w:divBdr>
            </w:div>
            <w:div w:id="2067143548">
              <w:marLeft w:val="0"/>
              <w:marRight w:val="0"/>
              <w:marTop w:val="0"/>
              <w:marBottom w:val="0"/>
              <w:divBdr>
                <w:top w:val="none" w:sz="0" w:space="0" w:color="auto"/>
                <w:left w:val="none" w:sz="0" w:space="0" w:color="auto"/>
                <w:bottom w:val="none" w:sz="0" w:space="0" w:color="auto"/>
                <w:right w:val="none" w:sz="0" w:space="0" w:color="auto"/>
              </w:divBdr>
            </w:div>
            <w:div w:id="1729110491">
              <w:marLeft w:val="0"/>
              <w:marRight w:val="0"/>
              <w:marTop w:val="0"/>
              <w:marBottom w:val="0"/>
              <w:divBdr>
                <w:top w:val="none" w:sz="0" w:space="0" w:color="auto"/>
                <w:left w:val="none" w:sz="0" w:space="0" w:color="auto"/>
                <w:bottom w:val="none" w:sz="0" w:space="0" w:color="auto"/>
                <w:right w:val="none" w:sz="0" w:space="0" w:color="auto"/>
              </w:divBdr>
            </w:div>
            <w:div w:id="1921670780">
              <w:marLeft w:val="0"/>
              <w:marRight w:val="0"/>
              <w:marTop w:val="0"/>
              <w:marBottom w:val="0"/>
              <w:divBdr>
                <w:top w:val="none" w:sz="0" w:space="0" w:color="auto"/>
                <w:left w:val="none" w:sz="0" w:space="0" w:color="auto"/>
                <w:bottom w:val="none" w:sz="0" w:space="0" w:color="auto"/>
                <w:right w:val="none" w:sz="0" w:space="0" w:color="auto"/>
              </w:divBdr>
            </w:div>
            <w:div w:id="1308969845">
              <w:marLeft w:val="0"/>
              <w:marRight w:val="0"/>
              <w:marTop w:val="0"/>
              <w:marBottom w:val="0"/>
              <w:divBdr>
                <w:top w:val="none" w:sz="0" w:space="0" w:color="auto"/>
                <w:left w:val="none" w:sz="0" w:space="0" w:color="auto"/>
                <w:bottom w:val="none" w:sz="0" w:space="0" w:color="auto"/>
                <w:right w:val="none" w:sz="0" w:space="0" w:color="auto"/>
              </w:divBdr>
            </w:div>
            <w:div w:id="1830290174">
              <w:marLeft w:val="0"/>
              <w:marRight w:val="0"/>
              <w:marTop w:val="0"/>
              <w:marBottom w:val="0"/>
              <w:divBdr>
                <w:top w:val="none" w:sz="0" w:space="0" w:color="auto"/>
                <w:left w:val="none" w:sz="0" w:space="0" w:color="auto"/>
                <w:bottom w:val="none" w:sz="0" w:space="0" w:color="auto"/>
                <w:right w:val="none" w:sz="0" w:space="0" w:color="auto"/>
              </w:divBdr>
            </w:div>
            <w:div w:id="1499080122">
              <w:marLeft w:val="0"/>
              <w:marRight w:val="0"/>
              <w:marTop w:val="0"/>
              <w:marBottom w:val="0"/>
              <w:divBdr>
                <w:top w:val="none" w:sz="0" w:space="0" w:color="auto"/>
                <w:left w:val="none" w:sz="0" w:space="0" w:color="auto"/>
                <w:bottom w:val="none" w:sz="0" w:space="0" w:color="auto"/>
                <w:right w:val="none" w:sz="0" w:space="0" w:color="auto"/>
              </w:divBdr>
            </w:div>
            <w:div w:id="1950240867">
              <w:marLeft w:val="0"/>
              <w:marRight w:val="0"/>
              <w:marTop w:val="0"/>
              <w:marBottom w:val="0"/>
              <w:divBdr>
                <w:top w:val="none" w:sz="0" w:space="0" w:color="auto"/>
                <w:left w:val="none" w:sz="0" w:space="0" w:color="auto"/>
                <w:bottom w:val="none" w:sz="0" w:space="0" w:color="auto"/>
                <w:right w:val="none" w:sz="0" w:space="0" w:color="auto"/>
              </w:divBdr>
            </w:div>
            <w:div w:id="358313145">
              <w:marLeft w:val="0"/>
              <w:marRight w:val="0"/>
              <w:marTop w:val="0"/>
              <w:marBottom w:val="0"/>
              <w:divBdr>
                <w:top w:val="none" w:sz="0" w:space="0" w:color="auto"/>
                <w:left w:val="none" w:sz="0" w:space="0" w:color="auto"/>
                <w:bottom w:val="none" w:sz="0" w:space="0" w:color="auto"/>
                <w:right w:val="none" w:sz="0" w:space="0" w:color="auto"/>
              </w:divBdr>
            </w:div>
            <w:div w:id="750737285">
              <w:marLeft w:val="0"/>
              <w:marRight w:val="0"/>
              <w:marTop w:val="0"/>
              <w:marBottom w:val="0"/>
              <w:divBdr>
                <w:top w:val="none" w:sz="0" w:space="0" w:color="auto"/>
                <w:left w:val="none" w:sz="0" w:space="0" w:color="auto"/>
                <w:bottom w:val="none" w:sz="0" w:space="0" w:color="auto"/>
                <w:right w:val="none" w:sz="0" w:space="0" w:color="auto"/>
              </w:divBdr>
            </w:div>
            <w:div w:id="73297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047522">
      <w:bodyDiv w:val="1"/>
      <w:marLeft w:val="0"/>
      <w:marRight w:val="0"/>
      <w:marTop w:val="0"/>
      <w:marBottom w:val="0"/>
      <w:divBdr>
        <w:top w:val="none" w:sz="0" w:space="0" w:color="auto"/>
        <w:left w:val="none" w:sz="0" w:space="0" w:color="auto"/>
        <w:bottom w:val="none" w:sz="0" w:space="0" w:color="auto"/>
        <w:right w:val="none" w:sz="0" w:space="0" w:color="auto"/>
      </w:divBdr>
      <w:divsChild>
        <w:div w:id="1097212993">
          <w:marLeft w:val="0"/>
          <w:marRight w:val="0"/>
          <w:marTop w:val="0"/>
          <w:marBottom w:val="0"/>
          <w:divBdr>
            <w:top w:val="none" w:sz="0" w:space="0" w:color="auto"/>
            <w:left w:val="none" w:sz="0" w:space="0" w:color="auto"/>
            <w:bottom w:val="none" w:sz="0" w:space="0" w:color="auto"/>
            <w:right w:val="none" w:sz="0" w:space="0" w:color="auto"/>
          </w:divBdr>
          <w:divsChild>
            <w:div w:id="801730804">
              <w:marLeft w:val="0"/>
              <w:marRight w:val="0"/>
              <w:marTop w:val="0"/>
              <w:marBottom w:val="0"/>
              <w:divBdr>
                <w:top w:val="none" w:sz="0" w:space="0" w:color="auto"/>
                <w:left w:val="none" w:sz="0" w:space="0" w:color="auto"/>
                <w:bottom w:val="none" w:sz="0" w:space="0" w:color="auto"/>
                <w:right w:val="none" w:sz="0" w:space="0" w:color="auto"/>
              </w:divBdr>
            </w:div>
            <w:div w:id="1847137501">
              <w:marLeft w:val="0"/>
              <w:marRight w:val="0"/>
              <w:marTop w:val="0"/>
              <w:marBottom w:val="0"/>
              <w:divBdr>
                <w:top w:val="none" w:sz="0" w:space="0" w:color="auto"/>
                <w:left w:val="none" w:sz="0" w:space="0" w:color="auto"/>
                <w:bottom w:val="none" w:sz="0" w:space="0" w:color="auto"/>
                <w:right w:val="none" w:sz="0" w:space="0" w:color="auto"/>
              </w:divBdr>
            </w:div>
            <w:div w:id="162379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935166">
      <w:bodyDiv w:val="1"/>
      <w:marLeft w:val="0"/>
      <w:marRight w:val="0"/>
      <w:marTop w:val="0"/>
      <w:marBottom w:val="0"/>
      <w:divBdr>
        <w:top w:val="none" w:sz="0" w:space="0" w:color="auto"/>
        <w:left w:val="none" w:sz="0" w:space="0" w:color="auto"/>
        <w:bottom w:val="none" w:sz="0" w:space="0" w:color="auto"/>
        <w:right w:val="none" w:sz="0" w:space="0" w:color="auto"/>
      </w:divBdr>
      <w:divsChild>
        <w:div w:id="1025785342">
          <w:marLeft w:val="0"/>
          <w:marRight w:val="0"/>
          <w:marTop w:val="0"/>
          <w:marBottom w:val="0"/>
          <w:divBdr>
            <w:top w:val="none" w:sz="0" w:space="0" w:color="auto"/>
            <w:left w:val="none" w:sz="0" w:space="0" w:color="auto"/>
            <w:bottom w:val="none" w:sz="0" w:space="0" w:color="auto"/>
            <w:right w:val="none" w:sz="0" w:space="0" w:color="auto"/>
          </w:divBdr>
          <w:divsChild>
            <w:div w:id="204547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461660">
      <w:bodyDiv w:val="1"/>
      <w:marLeft w:val="0"/>
      <w:marRight w:val="0"/>
      <w:marTop w:val="0"/>
      <w:marBottom w:val="0"/>
      <w:divBdr>
        <w:top w:val="none" w:sz="0" w:space="0" w:color="auto"/>
        <w:left w:val="none" w:sz="0" w:space="0" w:color="auto"/>
        <w:bottom w:val="none" w:sz="0" w:space="0" w:color="auto"/>
        <w:right w:val="none" w:sz="0" w:space="0" w:color="auto"/>
      </w:divBdr>
      <w:divsChild>
        <w:div w:id="450906313">
          <w:marLeft w:val="0"/>
          <w:marRight w:val="0"/>
          <w:marTop w:val="0"/>
          <w:marBottom w:val="0"/>
          <w:divBdr>
            <w:top w:val="none" w:sz="0" w:space="0" w:color="auto"/>
            <w:left w:val="none" w:sz="0" w:space="0" w:color="auto"/>
            <w:bottom w:val="none" w:sz="0" w:space="0" w:color="auto"/>
            <w:right w:val="none" w:sz="0" w:space="0" w:color="auto"/>
          </w:divBdr>
          <w:divsChild>
            <w:div w:id="2007975809">
              <w:marLeft w:val="0"/>
              <w:marRight w:val="0"/>
              <w:marTop w:val="0"/>
              <w:marBottom w:val="0"/>
              <w:divBdr>
                <w:top w:val="none" w:sz="0" w:space="0" w:color="auto"/>
                <w:left w:val="none" w:sz="0" w:space="0" w:color="auto"/>
                <w:bottom w:val="none" w:sz="0" w:space="0" w:color="auto"/>
                <w:right w:val="none" w:sz="0" w:space="0" w:color="auto"/>
              </w:divBdr>
            </w:div>
            <w:div w:id="1119448046">
              <w:marLeft w:val="0"/>
              <w:marRight w:val="0"/>
              <w:marTop w:val="0"/>
              <w:marBottom w:val="0"/>
              <w:divBdr>
                <w:top w:val="none" w:sz="0" w:space="0" w:color="auto"/>
                <w:left w:val="none" w:sz="0" w:space="0" w:color="auto"/>
                <w:bottom w:val="none" w:sz="0" w:space="0" w:color="auto"/>
                <w:right w:val="none" w:sz="0" w:space="0" w:color="auto"/>
              </w:divBdr>
            </w:div>
            <w:div w:id="621109540">
              <w:marLeft w:val="0"/>
              <w:marRight w:val="0"/>
              <w:marTop w:val="0"/>
              <w:marBottom w:val="0"/>
              <w:divBdr>
                <w:top w:val="none" w:sz="0" w:space="0" w:color="auto"/>
                <w:left w:val="none" w:sz="0" w:space="0" w:color="auto"/>
                <w:bottom w:val="none" w:sz="0" w:space="0" w:color="auto"/>
                <w:right w:val="none" w:sz="0" w:space="0" w:color="auto"/>
              </w:divBdr>
            </w:div>
            <w:div w:id="1042709247">
              <w:marLeft w:val="0"/>
              <w:marRight w:val="0"/>
              <w:marTop w:val="0"/>
              <w:marBottom w:val="0"/>
              <w:divBdr>
                <w:top w:val="none" w:sz="0" w:space="0" w:color="auto"/>
                <w:left w:val="none" w:sz="0" w:space="0" w:color="auto"/>
                <w:bottom w:val="none" w:sz="0" w:space="0" w:color="auto"/>
                <w:right w:val="none" w:sz="0" w:space="0" w:color="auto"/>
              </w:divBdr>
            </w:div>
            <w:div w:id="725569327">
              <w:marLeft w:val="0"/>
              <w:marRight w:val="0"/>
              <w:marTop w:val="0"/>
              <w:marBottom w:val="0"/>
              <w:divBdr>
                <w:top w:val="none" w:sz="0" w:space="0" w:color="auto"/>
                <w:left w:val="none" w:sz="0" w:space="0" w:color="auto"/>
                <w:bottom w:val="none" w:sz="0" w:space="0" w:color="auto"/>
                <w:right w:val="none" w:sz="0" w:space="0" w:color="auto"/>
              </w:divBdr>
            </w:div>
            <w:div w:id="1370494341">
              <w:marLeft w:val="0"/>
              <w:marRight w:val="0"/>
              <w:marTop w:val="0"/>
              <w:marBottom w:val="0"/>
              <w:divBdr>
                <w:top w:val="none" w:sz="0" w:space="0" w:color="auto"/>
                <w:left w:val="none" w:sz="0" w:space="0" w:color="auto"/>
                <w:bottom w:val="none" w:sz="0" w:space="0" w:color="auto"/>
                <w:right w:val="none" w:sz="0" w:space="0" w:color="auto"/>
              </w:divBdr>
            </w:div>
            <w:div w:id="218170198">
              <w:marLeft w:val="0"/>
              <w:marRight w:val="0"/>
              <w:marTop w:val="0"/>
              <w:marBottom w:val="0"/>
              <w:divBdr>
                <w:top w:val="none" w:sz="0" w:space="0" w:color="auto"/>
                <w:left w:val="none" w:sz="0" w:space="0" w:color="auto"/>
                <w:bottom w:val="none" w:sz="0" w:space="0" w:color="auto"/>
                <w:right w:val="none" w:sz="0" w:space="0" w:color="auto"/>
              </w:divBdr>
            </w:div>
            <w:div w:id="127668846">
              <w:marLeft w:val="0"/>
              <w:marRight w:val="0"/>
              <w:marTop w:val="0"/>
              <w:marBottom w:val="0"/>
              <w:divBdr>
                <w:top w:val="none" w:sz="0" w:space="0" w:color="auto"/>
                <w:left w:val="none" w:sz="0" w:space="0" w:color="auto"/>
                <w:bottom w:val="none" w:sz="0" w:space="0" w:color="auto"/>
                <w:right w:val="none" w:sz="0" w:space="0" w:color="auto"/>
              </w:divBdr>
            </w:div>
            <w:div w:id="632829349">
              <w:marLeft w:val="0"/>
              <w:marRight w:val="0"/>
              <w:marTop w:val="0"/>
              <w:marBottom w:val="0"/>
              <w:divBdr>
                <w:top w:val="none" w:sz="0" w:space="0" w:color="auto"/>
                <w:left w:val="none" w:sz="0" w:space="0" w:color="auto"/>
                <w:bottom w:val="none" w:sz="0" w:space="0" w:color="auto"/>
                <w:right w:val="none" w:sz="0" w:space="0" w:color="auto"/>
              </w:divBdr>
            </w:div>
            <w:div w:id="619916351">
              <w:marLeft w:val="0"/>
              <w:marRight w:val="0"/>
              <w:marTop w:val="0"/>
              <w:marBottom w:val="0"/>
              <w:divBdr>
                <w:top w:val="none" w:sz="0" w:space="0" w:color="auto"/>
                <w:left w:val="none" w:sz="0" w:space="0" w:color="auto"/>
                <w:bottom w:val="none" w:sz="0" w:space="0" w:color="auto"/>
                <w:right w:val="none" w:sz="0" w:space="0" w:color="auto"/>
              </w:divBdr>
            </w:div>
            <w:div w:id="326636701">
              <w:marLeft w:val="0"/>
              <w:marRight w:val="0"/>
              <w:marTop w:val="0"/>
              <w:marBottom w:val="0"/>
              <w:divBdr>
                <w:top w:val="none" w:sz="0" w:space="0" w:color="auto"/>
                <w:left w:val="none" w:sz="0" w:space="0" w:color="auto"/>
                <w:bottom w:val="none" w:sz="0" w:space="0" w:color="auto"/>
                <w:right w:val="none" w:sz="0" w:space="0" w:color="auto"/>
              </w:divBdr>
            </w:div>
            <w:div w:id="1433621744">
              <w:marLeft w:val="0"/>
              <w:marRight w:val="0"/>
              <w:marTop w:val="0"/>
              <w:marBottom w:val="0"/>
              <w:divBdr>
                <w:top w:val="none" w:sz="0" w:space="0" w:color="auto"/>
                <w:left w:val="none" w:sz="0" w:space="0" w:color="auto"/>
                <w:bottom w:val="none" w:sz="0" w:space="0" w:color="auto"/>
                <w:right w:val="none" w:sz="0" w:space="0" w:color="auto"/>
              </w:divBdr>
            </w:div>
            <w:div w:id="496775520">
              <w:marLeft w:val="0"/>
              <w:marRight w:val="0"/>
              <w:marTop w:val="0"/>
              <w:marBottom w:val="0"/>
              <w:divBdr>
                <w:top w:val="none" w:sz="0" w:space="0" w:color="auto"/>
                <w:left w:val="none" w:sz="0" w:space="0" w:color="auto"/>
                <w:bottom w:val="none" w:sz="0" w:space="0" w:color="auto"/>
                <w:right w:val="none" w:sz="0" w:space="0" w:color="auto"/>
              </w:divBdr>
            </w:div>
            <w:div w:id="1434473021">
              <w:marLeft w:val="0"/>
              <w:marRight w:val="0"/>
              <w:marTop w:val="0"/>
              <w:marBottom w:val="0"/>
              <w:divBdr>
                <w:top w:val="none" w:sz="0" w:space="0" w:color="auto"/>
                <w:left w:val="none" w:sz="0" w:space="0" w:color="auto"/>
                <w:bottom w:val="none" w:sz="0" w:space="0" w:color="auto"/>
                <w:right w:val="none" w:sz="0" w:space="0" w:color="auto"/>
              </w:divBdr>
            </w:div>
            <w:div w:id="111436053">
              <w:marLeft w:val="0"/>
              <w:marRight w:val="0"/>
              <w:marTop w:val="0"/>
              <w:marBottom w:val="0"/>
              <w:divBdr>
                <w:top w:val="none" w:sz="0" w:space="0" w:color="auto"/>
                <w:left w:val="none" w:sz="0" w:space="0" w:color="auto"/>
                <w:bottom w:val="none" w:sz="0" w:space="0" w:color="auto"/>
                <w:right w:val="none" w:sz="0" w:space="0" w:color="auto"/>
              </w:divBdr>
            </w:div>
            <w:div w:id="117071600">
              <w:marLeft w:val="0"/>
              <w:marRight w:val="0"/>
              <w:marTop w:val="0"/>
              <w:marBottom w:val="0"/>
              <w:divBdr>
                <w:top w:val="none" w:sz="0" w:space="0" w:color="auto"/>
                <w:left w:val="none" w:sz="0" w:space="0" w:color="auto"/>
                <w:bottom w:val="none" w:sz="0" w:space="0" w:color="auto"/>
                <w:right w:val="none" w:sz="0" w:space="0" w:color="auto"/>
              </w:divBdr>
            </w:div>
            <w:div w:id="1085884823">
              <w:marLeft w:val="0"/>
              <w:marRight w:val="0"/>
              <w:marTop w:val="0"/>
              <w:marBottom w:val="0"/>
              <w:divBdr>
                <w:top w:val="none" w:sz="0" w:space="0" w:color="auto"/>
                <w:left w:val="none" w:sz="0" w:space="0" w:color="auto"/>
                <w:bottom w:val="none" w:sz="0" w:space="0" w:color="auto"/>
                <w:right w:val="none" w:sz="0" w:space="0" w:color="auto"/>
              </w:divBdr>
            </w:div>
            <w:div w:id="1073821365">
              <w:marLeft w:val="0"/>
              <w:marRight w:val="0"/>
              <w:marTop w:val="0"/>
              <w:marBottom w:val="0"/>
              <w:divBdr>
                <w:top w:val="none" w:sz="0" w:space="0" w:color="auto"/>
                <w:left w:val="none" w:sz="0" w:space="0" w:color="auto"/>
                <w:bottom w:val="none" w:sz="0" w:space="0" w:color="auto"/>
                <w:right w:val="none" w:sz="0" w:space="0" w:color="auto"/>
              </w:divBdr>
            </w:div>
            <w:div w:id="1679766759">
              <w:marLeft w:val="0"/>
              <w:marRight w:val="0"/>
              <w:marTop w:val="0"/>
              <w:marBottom w:val="0"/>
              <w:divBdr>
                <w:top w:val="none" w:sz="0" w:space="0" w:color="auto"/>
                <w:left w:val="none" w:sz="0" w:space="0" w:color="auto"/>
                <w:bottom w:val="none" w:sz="0" w:space="0" w:color="auto"/>
                <w:right w:val="none" w:sz="0" w:space="0" w:color="auto"/>
              </w:divBdr>
            </w:div>
            <w:div w:id="526678043">
              <w:marLeft w:val="0"/>
              <w:marRight w:val="0"/>
              <w:marTop w:val="0"/>
              <w:marBottom w:val="0"/>
              <w:divBdr>
                <w:top w:val="none" w:sz="0" w:space="0" w:color="auto"/>
                <w:left w:val="none" w:sz="0" w:space="0" w:color="auto"/>
                <w:bottom w:val="none" w:sz="0" w:space="0" w:color="auto"/>
                <w:right w:val="none" w:sz="0" w:space="0" w:color="auto"/>
              </w:divBdr>
            </w:div>
            <w:div w:id="1076049359">
              <w:marLeft w:val="0"/>
              <w:marRight w:val="0"/>
              <w:marTop w:val="0"/>
              <w:marBottom w:val="0"/>
              <w:divBdr>
                <w:top w:val="none" w:sz="0" w:space="0" w:color="auto"/>
                <w:left w:val="none" w:sz="0" w:space="0" w:color="auto"/>
                <w:bottom w:val="none" w:sz="0" w:space="0" w:color="auto"/>
                <w:right w:val="none" w:sz="0" w:space="0" w:color="auto"/>
              </w:divBdr>
            </w:div>
            <w:div w:id="1358506130">
              <w:marLeft w:val="0"/>
              <w:marRight w:val="0"/>
              <w:marTop w:val="0"/>
              <w:marBottom w:val="0"/>
              <w:divBdr>
                <w:top w:val="none" w:sz="0" w:space="0" w:color="auto"/>
                <w:left w:val="none" w:sz="0" w:space="0" w:color="auto"/>
                <w:bottom w:val="none" w:sz="0" w:space="0" w:color="auto"/>
                <w:right w:val="none" w:sz="0" w:space="0" w:color="auto"/>
              </w:divBdr>
            </w:div>
            <w:div w:id="186335564">
              <w:marLeft w:val="0"/>
              <w:marRight w:val="0"/>
              <w:marTop w:val="0"/>
              <w:marBottom w:val="0"/>
              <w:divBdr>
                <w:top w:val="none" w:sz="0" w:space="0" w:color="auto"/>
                <w:left w:val="none" w:sz="0" w:space="0" w:color="auto"/>
                <w:bottom w:val="none" w:sz="0" w:space="0" w:color="auto"/>
                <w:right w:val="none" w:sz="0" w:space="0" w:color="auto"/>
              </w:divBdr>
            </w:div>
            <w:div w:id="216858705">
              <w:marLeft w:val="0"/>
              <w:marRight w:val="0"/>
              <w:marTop w:val="0"/>
              <w:marBottom w:val="0"/>
              <w:divBdr>
                <w:top w:val="none" w:sz="0" w:space="0" w:color="auto"/>
                <w:left w:val="none" w:sz="0" w:space="0" w:color="auto"/>
                <w:bottom w:val="none" w:sz="0" w:space="0" w:color="auto"/>
                <w:right w:val="none" w:sz="0" w:space="0" w:color="auto"/>
              </w:divBdr>
            </w:div>
            <w:div w:id="861356933">
              <w:marLeft w:val="0"/>
              <w:marRight w:val="0"/>
              <w:marTop w:val="0"/>
              <w:marBottom w:val="0"/>
              <w:divBdr>
                <w:top w:val="none" w:sz="0" w:space="0" w:color="auto"/>
                <w:left w:val="none" w:sz="0" w:space="0" w:color="auto"/>
                <w:bottom w:val="none" w:sz="0" w:space="0" w:color="auto"/>
                <w:right w:val="none" w:sz="0" w:space="0" w:color="auto"/>
              </w:divBdr>
            </w:div>
            <w:div w:id="1601837644">
              <w:marLeft w:val="0"/>
              <w:marRight w:val="0"/>
              <w:marTop w:val="0"/>
              <w:marBottom w:val="0"/>
              <w:divBdr>
                <w:top w:val="none" w:sz="0" w:space="0" w:color="auto"/>
                <w:left w:val="none" w:sz="0" w:space="0" w:color="auto"/>
                <w:bottom w:val="none" w:sz="0" w:space="0" w:color="auto"/>
                <w:right w:val="none" w:sz="0" w:space="0" w:color="auto"/>
              </w:divBdr>
            </w:div>
            <w:div w:id="2005040474">
              <w:marLeft w:val="0"/>
              <w:marRight w:val="0"/>
              <w:marTop w:val="0"/>
              <w:marBottom w:val="0"/>
              <w:divBdr>
                <w:top w:val="none" w:sz="0" w:space="0" w:color="auto"/>
                <w:left w:val="none" w:sz="0" w:space="0" w:color="auto"/>
                <w:bottom w:val="none" w:sz="0" w:space="0" w:color="auto"/>
                <w:right w:val="none" w:sz="0" w:space="0" w:color="auto"/>
              </w:divBdr>
            </w:div>
            <w:div w:id="67309075">
              <w:marLeft w:val="0"/>
              <w:marRight w:val="0"/>
              <w:marTop w:val="0"/>
              <w:marBottom w:val="0"/>
              <w:divBdr>
                <w:top w:val="none" w:sz="0" w:space="0" w:color="auto"/>
                <w:left w:val="none" w:sz="0" w:space="0" w:color="auto"/>
                <w:bottom w:val="none" w:sz="0" w:space="0" w:color="auto"/>
                <w:right w:val="none" w:sz="0" w:space="0" w:color="auto"/>
              </w:divBdr>
            </w:div>
            <w:div w:id="98910777">
              <w:marLeft w:val="0"/>
              <w:marRight w:val="0"/>
              <w:marTop w:val="0"/>
              <w:marBottom w:val="0"/>
              <w:divBdr>
                <w:top w:val="none" w:sz="0" w:space="0" w:color="auto"/>
                <w:left w:val="none" w:sz="0" w:space="0" w:color="auto"/>
                <w:bottom w:val="none" w:sz="0" w:space="0" w:color="auto"/>
                <w:right w:val="none" w:sz="0" w:space="0" w:color="auto"/>
              </w:divBdr>
            </w:div>
            <w:div w:id="257952769">
              <w:marLeft w:val="0"/>
              <w:marRight w:val="0"/>
              <w:marTop w:val="0"/>
              <w:marBottom w:val="0"/>
              <w:divBdr>
                <w:top w:val="none" w:sz="0" w:space="0" w:color="auto"/>
                <w:left w:val="none" w:sz="0" w:space="0" w:color="auto"/>
                <w:bottom w:val="none" w:sz="0" w:space="0" w:color="auto"/>
                <w:right w:val="none" w:sz="0" w:space="0" w:color="auto"/>
              </w:divBdr>
            </w:div>
            <w:div w:id="393048899">
              <w:marLeft w:val="0"/>
              <w:marRight w:val="0"/>
              <w:marTop w:val="0"/>
              <w:marBottom w:val="0"/>
              <w:divBdr>
                <w:top w:val="none" w:sz="0" w:space="0" w:color="auto"/>
                <w:left w:val="none" w:sz="0" w:space="0" w:color="auto"/>
                <w:bottom w:val="none" w:sz="0" w:space="0" w:color="auto"/>
                <w:right w:val="none" w:sz="0" w:space="0" w:color="auto"/>
              </w:divBdr>
            </w:div>
            <w:div w:id="1919096191">
              <w:marLeft w:val="0"/>
              <w:marRight w:val="0"/>
              <w:marTop w:val="0"/>
              <w:marBottom w:val="0"/>
              <w:divBdr>
                <w:top w:val="none" w:sz="0" w:space="0" w:color="auto"/>
                <w:left w:val="none" w:sz="0" w:space="0" w:color="auto"/>
                <w:bottom w:val="none" w:sz="0" w:space="0" w:color="auto"/>
                <w:right w:val="none" w:sz="0" w:space="0" w:color="auto"/>
              </w:divBdr>
            </w:div>
            <w:div w:id="953512330">
              <w:marLeft w:val="0"/>
              <w:marRight w:val="0"/>
              <w:marTop w:val="0"/>
              <w:marBottom w:val="0"/>
              <w:divBdr>
                <w:top w:val="none" w:sz="0" w:space="0" w:color="auto"/>
                <w:left w:val="none" w:sz="0" w:space="0" w:color="auto"/>
                <w:bottom w:val="none" w:sz="0" w:space="0" w:color="auto"/>
                <w:right w:val="none" w:sz="0" w:space="0" w:color="auto"/>
              </w:divBdr>
            </w:div>
            <w:div w:id="1427505244">
              <w:marLeft w:val="0"/>
              <w:marRight w:val="0"/>
              <w:marTop w:val="0"/>
              <w:marBottom w:val="0"/>
              <w:divBdr>
                <w:top w:val="none" w:sz="0" w:space="0" w:color="auto"/>
                <w:left w:val="none" w:sz="0" w:space="0" w:color="auto"/>
                <w:bottom w:val="none" w:sz="0" w:space="0" w:color="auto"/>
                <w:right w:val="none" w:sz="0" w:space="0" w:color="auto"/>
              </w:divBdr>
            </w:div>
            <w:div w:id="1417946761">
              <w:marLeft w:val="0"/>
              <w:marRight w:val="0"/>
              <w:marTop w:val="0"/>
              <w:marBottom w:val="0"/>
              <w:divBdr>
                <w:top w:val="none" w:sz="0" w:space="0" w:color="auto"/>
                <w:left w:val="none" w:sz="0" w:space="0" w:color="auto"/>
                <w:bottom w:val="none" w:sz="0" w:space="0" w:color="auto"/>
                <w:right w:val="none" w:sz="0" w:space="0" w:color="auto"/>
              </w:divBdr>
            </w:div>
            <w:div w:id="1938058136">
              <w:marLeft w:val="0"/>
              <w:marRight w:val="0"/>
              <w:marTop w:val="0"/>
              <w:marBottom w:val="0"/>
              <w:divBdr>
                <w:top w:val="none" w:sz="0" w:space="0" w:color="auto"/>
                <w:left w:val="none" w:sz="0" w:space="0" w:color="auto"/>
                <w:bottom w:val="none" w:sz="0" w:space="0" w:color="auto"/>
                <w:right w:val="none" w:sz="0" w:space="0" w:color="auto"/>
              </w:divBdr>
            </w:div>
            <w:div w:id="1159494427">
              <w:marLeft w:val="0"/>
              <w:marRight w:val="0"/>
              <w:marTop w:val="0"/>
              <w:marBottom w:val="0"/>
              <w:divBdr>
                <w:top w:val="none" w:sz="0" w:space="0" w:color="auto"/>
                <w:left w:val="none" w:sz="0" w:space="0" w:color="auto"/>
                <w:bottom w:val="none" w:sz="0" w:space="0" w:color="auto"/>
                <w:right w:val="none" w:sz="0" w:space="0" w:color="auto"/>
              </w:divBdr>
            </w:div>
            <w:div w:id="1865358876">
              <w:marLeft w:val="0"/>
              <w:marRight w:val="0"/>
              <w:marTop w:val="0"/>
              <w:marBottom w:val="0"/>
              <w:divBdr>
                <w:top w:val="none" w:sz="0" w:space="0" w:color="auto"/>
                <w:left w:val="none" w:sz="0" w:space="0" w:color="auto"/>
                <w:bottom w:val="none" w:sz="0" w:space="0" w:color="auto"/>
                <w:right w:val="none" w:sz="0" w:space="0" w:color="auto"/>
              </w:divBdr>
            </w:div>
            <w:div w:id="503016254">
              <w:marLeft w:val="0"/>
              <w:marRight w:val="0"/>
              <w:marTop w:val="0"/>
              <w:marBottom w:val="0"/>
              <w:divBdr>
                <w:top w:val="none" w:sz="0" w:space="0" w:color="auto"/>
                <w:left w:val="none" w:sz="0" w:space="0" w:color="auto"/>
                <w:bottom w:val="none" w:sz="0" w:space="0" w:color="auto"/>
                <w:right w:val="none" w:sz="0" w:space="0" w:color="auto"/>
              </w:divBdr>
            </w:div>
            <w:div w:id="1430657881">
              <w:marLeft w:val="0"/>
              <w:marRight w:val="0"/>
              <w:marTop w:val="0"/>
              <w:marBottom w:val="0"/>
              <w:divBdr>
                <w:top w:val="none" w:sz="0" w:space="0" w:color="auto"/>
                <w:left w:val="none" w:sz="0" w:space="0" w:color="auto"/>
                <w:bottom w:val="none" w:sz="0" w:space="0" w:color="auto"/>
                <w:right w:val="none" w:sz="0" w:space="0" w:color="auto"/>
              </w:divBdr>
            </w:div>
            <w:div w:id="1054044596">
              <w:marLeft w:val="0"/>
              <w:marRight w:val="0"/>
              <w:marTop w:val="0"/>
              <w:marBottom w:val="0"/>
              <w:divBdr>
                <w:top w:val="none" w:sz="0" w:space="0" w:color="auto"/>
                <w:left w:val="none" w:sz="0" w:space="0" w:color="auto"/>
                <w:bottom w:val="none" w:sz="0" w:space="0" w:color="auto"/>
                <w:right w:val="none" w:sz="0" w:space="0" w:color="auto"/>
              </w:divBdr>
            </w:div>
            <w:div w:id="986082179">
              <w:marLeft w:val="0"/>
              <w:marRight w:val="0"/>
              <w:marTop w:val="0"/>
              <w:marBottom w:val="0"/>
              <w:divBdr>
                <w:top w:val="none" w:sz="0" w:space="0" w:color="auto"/>
                <w:left w:val="none" w:sz="0" w:space="0" w:color="auto"/>
                <w:bottom w:val="none" w:sz="0" w:space="0" w:color="auto"/>
                <w:right w:val="none" w:sz="0" w:space="0" w:color="auto"/>
              </w:divBdr>
            </w:div>
            <w:div w:id="511650375">
              <w:marLeft w:val="0"/>
              <w:marRight w:val="0"/>
              <w:marTop w:val="0"/>
              <w:marBottom w:val="0"/>
              <w:divBdr>
                <w:top w:val="none" w:sz="0" w:space="0" w:color="auto"/>
                <w:left w:val="none" w:sz="0" w:space="0" w:color="auto"/>
                <w:bottom w:val="none" w:sz="0" w:space="0" w:color="auto"/>
                <w:right w:val="none" w:sz="0" w:space="0" w:color="auto"/>
              </w:divBdr>
            </w:div>
            <w:div w:id="1869760046">
              <w:marLeft w:val="0"/>
              <w:marRight w:val="0"/>
              <w:marTop w:val="0"/>
              <w:marBottom w:val="0"/>
              <w:divBdr>
                <w:top w:val="none" w:sz="0" w:space="0" w:color="auto"/>
                <w:left w:val="none" w:sz="0" w:space="0" w:color="auto"/>
                <w:bottom w:val="none" w:sz="0" w:space="0" w:color="auto"/>
                <w:right w:val="none" w:sz="0" w:space="0" w:color="auto"/>
              </w:divBdr>
            </w:div>
            <w:div w:id="1886136592">
              <w:marLeft w:val="0"/>
              <w:marRight w:val="0"/>
              <w:marTop w:val="0"/>
              <w:marBottom w:val="0"/>
              <w:divBdr>
                <w:top w:val="none" w:sz="0" w:space="0" w:color="auto"/>
                <w:left w:val="none" w:sz="0" w:space="0" w:color="auto"/>
                <w:bottom w:val="none" w:sz="0" w:space="0" w:color="auto"/>
                <w:right w:val="none" w:sz="0" w:space="0" w:color="auto"/>
              </w:divBdr>
            </w:div>
            <w:div w:id="1455060723">
              <w:marLeft w:val="0"/>
              <w:marRight w:val="0"/>
              <w:marTop w:val="0"/>
              <w:marBottom w:val="0"/>
              <w:divBdr>
                <w:top w:val="none" w:sz="0" w:space="0" w:color="auto"/>
                <w:left w:val="none" w:sz="0" w:space="0" w:color="auto"/>
                <w:bottom w:val="none" w:sz="0" w:space="0" w:color="auto"/>
                <w:right w:val="none" w:sz="0" w:space="0" w:color="auto"/>
              </w:divBdr>
            </w:div>
            <w:div w:id="1853371189">
              <w:marLeft w:val="0"/>
              <w:marRight w:val="0"/>
              <w:marTop w:val="0"/>
              <w:marBottom w:val="0"/>
              <w:divBdr>
                <w:top w:val="none" w:sz="0" w:space="0" w:color="auto"/>
                <w:left w:val="none" w:sz="0" w:space="0" w:color="auto"/>
                <w:bottom w:val="none" w:sz="0" w:space="0" w:color="auto"/>
                <w:right w:val="none" w:sz="0" w:space="0" w:color="auto"/>
              </w:divBdr>
            </w:div>
            <w:div w:id="542401741">
              <w:marLeft w:val="0"/>
              <w:marRight w:val="0"/>
              <w:marTop w:val="0"/>
              <w:marBottom w:val="0"/>
              <w:divBdr>
                <w:top w:val="none" w:sz="0" w:space="0" w:color="auto"/>
                <w:left w:val="none" w:sz="0" w:space="0" w:color="auto"/>
                <w:bottom w:val="none" w:sz="0" w:space="0" w:color="auto"/>
                <w:right w:val="none" w:sz="0" w:space="0" w:color="auto"/>
              </w:divBdr>
            </w:div>
            <w:div w:id="842668741">
              <w:marLeft w:val="0"/>
              <w:marRight w:val="0"/>
              <w:marTop w:val="0"/>
              <w:marBottom w:val="0"/>
              <w:divBdr>
                <w:top w:val="none" w:sz="0" w:space="0" w:color="auto"/>
                <w:left w:val="none" w:sz="0" w:space="0" w:color="auto"/>
                <w:bottom w:val="none" w:sz="0" w:space="0" w:color="auto"/>
                <w:right w:val="none" w:sz="0" w:space="0" w:color="auto"/>
              </w:divBdr>
            </w:div>
            <w:div w:id="2129545300">
              <w:marLeft w:val="0"/>
              <w:marRight w:val="0"/>
              <w:marTop w:val="0"/>
              <w:marBottom w:val="0"/>
              <w:divBdr>
                <w:top w:val="none" w:sz="0" w:space="0" w:color="auto"/>
                <w:left w:val="none" w:sz="0" w:space="0" w:color="auto"/>
                <w:bottom w:val="none" w:sz="0" w:space="0" w:color="auto"/>
                <w:right w:val="none" w:sz="0" w:space="0" w:color="auto"/>
              </w:divBdr>
            </w:div>
            <w:div w:id="1755586168">
              <w:marLeft w:val="0"/>
              <w:marRight w:val="0"/>
              <w:marTop w:val="0"/>
              <w:marBottom w:val="0"/>
              <w:divBdr>
                <w:top w:val="none" w:sz="0" w:space="0" w:color="auto"/>
                <w:left w:val="none" w:sz="0" w:space="0" w:color="auto"/>
                <w:bottom w:val="none" w:sz="0" w:space="0" w:color="auto"/>
                <w:right w:val="none" w:sz="0" w:space="0" w:color="auto"/>
              </w:divBdr>
            </w:div>
            <w:div w:id="1740128095">
              <w:marLeft w:val="0"/>
              <w:marRight w:val="0"/>
              <w:marTop w:val="0"/>
              <w:marBottom w:val="0"/>
              <w:divBdr>
                <w:top w:val="none" w:sz="0" w:space="0" w:color="auto"/>
                <w:left w:val="none" w:sz="0" w:space="0" w:color="auto"/>
                <w:bottom w:val="none" w:sz="0" w:space="0" w:color="auto"/>
                <w:right w:val="none" w:sz="0" w:space="0" w:color="auto"/>
              </w:divBdr>
            </w:div>
            <w:div w:id="1007368168">
              <w:marLeft w:val="0"/>
              <w:marRight w:val="0"/>
              <w:marTop w:val="0"/>
              <w:marBottom w:val="0"/>
              <w:divBdr>
                <w:top w:val="none" w:sz="0" w:space="0" w:color="auto"/>
                <w:left w:val="none" w:sz="0" w:space="0" w:color="auto"/>
                <w:bottom w:val="none" w:sz="0" w:space="0" w:color="auto"/>
                <w:right w:val="none" w:sz="0" w:space="0" w:color="auto"/>
              </w:divBdr>
            </w:div>
            <w:div w:id="1697190580">
              <w:marLeft w:val="0"/>
              <w:marRight w:val="0"/>
              <w:marTop w:val="0"/>
              <w:marBottom w:val="0"/>
              <w:divBdr>
                <w:top w:val="none" w:sz="0" w:space="0" w:color="auto"/>
                <w:left w:val="none" w:sz="0" w:space="0" w:color="auto"/>
                <w:bottom w:val="none" w:sz="0" w:space="0" w:color="auto"/>
                <w:right w:val="none" w:sz="0" w:space="0" w:color="auto"/>
              </w:divBdr>
            </w:div>
            <w:div w:id="597636915">
              <w:marLeft w:val="0"/>
              <w:marRight w:val="0"/>
              <w:marTop w:val="0"/>
              <w:marBottom w:val="0"/>
              <w:divBdr>
                <w:top w:val="none" w:sz="0" w:space="0" w:color="auto"/>
                <w:left w:val="none" w:sz="0" w:space="0" w:color="auto"/>
                <w:bottom w:val="none" w:sz="0" w:space="0" w:color="auto"/>
                <w:right w:val="none" w:sz="0" w:space="0" w:color="auto"/>
              </w:divBdr>
            </w:div>
            <w:div w:id="1247112865">
              <w:marLeft w:val="0"/>
              <w:marRight w:val="0"/>
              <w:marTop w:val="0"/>
              <w:marBottom w:val="0"/>
              <w:divBdr>
                <w:top w:val="none" w:sz="0" w:space="0" w:color="auto"/>
                <w:left w:val="none" w:sz="0" w:space="0" w:color="auto"/>
                <w:bottom w:val="none" w:sz="0" w:space="0" w:color="auto"/>
                <w:right w:val="none" w:sz="0" w:space="0" w:color="auto"/>
              </w:divBdr>
            </w:div>
            <w:div w:id="1025910838">
              <w:marLeft w:val="0"/>
              <w:marRight w:val="0"/>
              <w:marTop w:val="0"/>
              <w:marBottom w:val="0"/>
              <w:divBdr>
                <w:top w:val="none" w:sz="0" w:space="0" w:color="auto"/>
                <w:left w:val="none" w:sz="0" w:space="0" w:color="auto"/>
                <w:bottom w:val="none" w:sz="0" w:space="0" w:color="auto"/>
                <w:right w:val="none" w:sz="0" w:space="0" w:color="auto"/>
              </w:divBdr>
            </w:div>
            <w:div w:id="623584505">
              <w:marLeft w:val="0"/>
              <w:marRight w:val="0"/>
              <w:marTop w:val="0"/>
              <w:marBottom w:val="0"/>
              <w:divBdr>
                <w:top w:val="none" w:sz="0" w:space="0" w:color="auto"/>
                <w:left w:val="none" w:sz="0" w:space="0" w:color="auto"/>
                <w:bottom w:val="none" w:sz="0" w:space="0" w:color="auto"/>
                <w:right w:val="none" w:sz="0" w:space="0" w:color="auto"/>
              </w:divBdr>
            </w:div>
            <w:div w:id="1880431014">
              <w:marLeft w:val="0"/>
              <w:marRight w:val="0"/>
              <w:marTop w:val="0"/>
              <w:marBottom w:val="0"/>
              <w:divBdr>
                <w:top w:val="none" w:sz="0" w:space="0" w:color="auto"/>
                <w:left w:val="none" w:sz="0" w:space="0" w:color="auto"/>
                <w:bottom w:val="none" w:sz="0" w:space="0" w:color="auto"/>
                <w:right w:val="none" w:sz="0" w:space="0" w:color="auto"/>
              </w:divBdr>
            </w:div>
            <w:div w:id="2003655536">
              <w:marLeft w:val="0"/>
              <w:marRight w:val="0"/>
              <w:marTop w:val="0"/>
              <w:marBottom w:val="0"/>
              <w:divBdr>
                <w:top w:val="none" w:sz="0" w:space="0" w:color="auto"/>
                <w:left w:val="none" w:sz="0" w:space="0" w:color="auto"/>
                <w:bottom w:val="none" w:sz="0" w:space="0" w:color="auto"/>
                <w:right w:val="none" w:sz="0" w:space="0" w:color="auto"/>
              </w:divBdr>
            </w:div>
            <w:div w:id="1934512416">
              <w:marLeft w:val="0"/>
              <w:marRight w:val="0"/>
              <w:marTop w:val="0"/>
              <w:marBottom w:val="0"/>
              <w:divBdr>
                <w:top w:val="none" w:sz="0" w:space="0" w:color="auto"/>
                <w:left w:val="none" w:sz="0" w:space="0" w:color="auto"/>
                <w:bottom w:val="none" w:sz="0" w:space="0" w:color="auto"/>
                <w:right w:val="none" w:sz="0" w:space="0" w:color="auto"/>
              </w:divBdr>
            </w:div>
            <w:div w:id="1739012096">
              <w:marLeft w:val="0"/>
              <w:marRight w:val="0"/>
              <w:marTop w:val="0"/>
              <w:marBottom w:val="0"/>
              <w:divBdr>
                <w:top w:val="none" w:sz="0" w:space="0" w:color="auto"/>
                <w:left w:val="none" w:sz="0" w:space="0" w:color="auto"/>
                <w:bottom w:val="none" w:sz="0" w:space="0" w:color="auto"/>
                <w:right w:val="none" w:sz="0" w:space="0" w:color="auto"/>
              </w:divBdr>
            </w:div>
            <w:div w:id="1721399115">
              <w:marLeft w:val="0"/>
              <w:marRight w:val="0"/>
              <w:marTop w:val="0"/>
              <w:marBottom w:val="0"/>
              <w:divBdr>
                <w:top w:val="none" w:sz="0" w:space="0" w:color="auto"/>
                <w:left w:val="none" w:sz="0" w:space="0" w:color="auto"/>
                <w:bottom w:val="none" w:sz="0" w:space="0" w:color="auto"/>
                <w:right w:val="none" w:sz="0" w:space="0" w:color="auto"/>
              </w:divBdr>
            </w:div>
            <w:div w:id="476338540">
              <w:marLeft w:val="0"/>
              <w:marRight w:val="0"/>
              <w:marTop w:val="0"/>
              <w:marBottom w:val="0"/>
              <w:divBdr>
                <w:top w:val="none" w:sz="0" w:space="0" w:color="auto"/>
                <w:left w:val="none" w:sz="0" w:space="0" w:color="auto"/>
                <w:bottom w:val="none" w:sz="0" w:space="0" w:color="auto"/>
                <w:right w:val="none" w:sz="0" w:space="0" w:color="auto"/>
              </w:divBdr>
            </w:div>
            <w:div w:id="366762535">
              <w:marLeft w:val="0"/>
              <w:marRight w:val="0"/>
              <w:marTop w:val="0"/>
              <w:marBottom w:val="0"/>
              <w:divBdr>
                <w:top w:val="none" w:sz="0" w:space="0" w:color="auto"/>
                <w:left w:val="none" w:sz="0" w:space="0" w:color="auto"/>
                <w:bottom w:val="none" w:sz="0" w:space="0" w:color="auto"/>
                <w:right w:val="none" w:sz="0" w:space="0" w:color="auto"/>
              </w:divBdr>
            </w:div>
            <w:div w:id="686716535">
              <w:marLeft w:val="0"/>
              <w:marRight w:val="0"/>
              <w:marTop w:val="0"/>
              <w:marBottom w:val="0"/>
              <w:divBdr>
                <w:top w:val="none" w:sz="0" w:space="0" w:color="auto"/>
                <w:left w:val="none" w:sz="0" w:space="0" w:color="auto"/>
                <w:bottom w:val="none" w:sz="0" w:space="0" w:color="auto"/>
                <w:right w:val="none" w:sz="0" w:space="0" w:color="auto"/>
              </w:divBdr>
            </w:div>
            <w:div w:id="1441875710">
              <w:marLeft w:val="0"/>
              <w:marRight w:val="0"/>
              <w:marTop w:val="0"/>
              <w:marBottom w:val="0"/>
              <w:divBdr>
                <w:top w:val="none" w:sz="0" w:space="0" w:color="auto"/>
                <w:left w:val="none" w:sz="0" w:space="0" w:color="auto"/>
                <w:bottom w:val="none" w:sz="0" w:space="0" w:color="auto"/>
                <w:right w:val="none" w:sz="0" w:space="0" w:color="auto"/>
              </w:divBdr>
            </w:div>
            <w:div w:id="276109274">
              <w:marLeft w:val="0"/>
              <w:marRight w:val="0"/>
              <w:marTop w:val="0"/>
              <w:marBottom w:val="0"/>
              <w:divBdr>
                <w:top w:val="none" w:sz="0" w:space="0" w:color="auto"/>
                <w:left w:val="none" w:sz="0" w:space="0" w:color="auto"/>
                <w:bottom w:val="none" w:sz="0" w:space="0" w:color="auto"/>
                <w:right w:val="none" w:sz="0" w:space="0" w:color="auto"/>
              </w:divBdr>
            </w:div>
            <w:div w:id="309486567">
              <w:marLeft w:val="0"/>
              <w:marRight w:val="0"/>
              <w:marTop w:val="0"/>
              <w:marBottom w:val="0"/>
              <w:divBdr>
                <w:top w:val="none" w:sz="0" w:space="0" w:color="auto"/>
                <w:left w:val="none" w:sz="0" w:space="0" w:color="auto"/>
                <w:bottom w:val="none" w:sz="0" w:space="0" w:color="auto"/>
                <w:right w:val="none" w:sz="0" w:space="0" w:color="auto"/>
              </w:divBdr>
            </w:div>
            <w:div w:id="753165346">
              <w:marLeft w:val="0"/>
              <w:marRight w:val="0"/>
              <w:marTop w:val="0"/>
              <w:marBottom w:val="0"/>
              <w:divBdr>
                <w:top w:val="none" w:sz="0" w:space="0" w:color="auto"/>
                <w:left w:val="none" w:sz="0" w:space="0" w:color="auto"/>
                <w:bottom w:val="none" w:sz="0" w:space="0" w:color="auto"/>
                <w:right w:val="none" w:sz="0" w:space="0" w:color="auto"/>
              </w:divBdr>
            </w:div>
            <w:div w:id="305018091">
              <w:marLeft w:val="0"/>
              <w:marRight w:val="0"/>
              <w:marTop w:val="0"/>
              <w:marBottom w:val="0"/>
              <w:divBdr>
                <w:top w:val="none" w:sz="0" w:space="0" w:color="auto"/>
                <w:left w:val="none" w:sz="0" w:space="0" w:color="auto"/>
                <w:bottom w:val="none" w:sz="0" w:space="0" w:color="auto"/>
                <w:right w:val="none" w:sz="0" w:space="0" w:color="auto"/>
              </w:divBdr>
            </w:div>
            <w:div w:id="607467701">
              <w:marLeft w:val="0"/>
              <w:marRight w:val="0"/>
              <w:marTop w:val="0"/>
              <w:marBottom w:val="0"/>
              <w:divBdr>
                <w:top w:val="none" w:sz="0" w:space="0" w:color="auto"/>
                <w:left w:val="none" w:sz="0" w:space="0" w:color="auto"/>
                <w:bottom w:val="none" w:sz="0" w:space="0" w:color="auto"/>
                <w:right w:val="none" w:sz="0" w:space="0" w:color="auto"/>
              </w:divBdr>
            </w:div>
            <w:div w:id="2112964684">
              <w:marLeft w:val="0"/>
              <w:marRight w:val="0"/>
              <w:marTop w:val="0"/>
              <w:marBottom w:val="0"/>
              <w:divBdr>
                <w:top w:val="none" w:sz="0" w:space="0" w:color="auto"/>
                <w:left w:val="none" w:sz="0" w:space="0" w:color="auto"/>
                <w:bottom w:val="none" w:sz="0" w:space="0" w:color="auto"/>
                <w:right w:val="none" w:sz="0" w:space="0" w:color="auto"/>
              </w:divBdr>
            </w:div>
            <w:div w:id="512111425">
              <w:marLeft w:val="0"/>
              <w:marRight w:val="0"/>
              <w:marTop w:val="0"/>
              <w:marBottom w:val="0"/>
              <w:divBdr>
                <w:top w:val="none" w:sz="0" w:space="0" w:color="auto"/>
                <w:left w:val="none" w:sz="0" w:space="0" w:color="auto"/>
                <w:bottom w:val="none" w:sz="0" w:space="0" w:color="auto"/>
                <w:right w:val="none" w:sz="0" w:space="0" w:color="auto"/>
              </w:divBdr>
            </w:div>
            <w:div w:id="1304310360">
              <w:marLeft w:val="0"/>
              <w:marRight w:val="0"/>
              <w:marTop w:val="0"/>
              <w:marBottom w:val="0"/>
              <w:divBdr>
                <w:top w:val="none" w:sz="0" w:space="0" w:color="auto"/>
                <w:left w:val="none" w:sz="0" w:space="0" w:color="auto"/>
                <w:bottom w:val="none" w:sz="0" w:space="0" w:color="auto"/>
                <w:right w:val="none" w:sz="0" w:space="0" w:color="auto"/>
              </w:divBdr>
            </w:div>
            <w:div w:id="1675299701">
              <w:marLeft w:val="0"/>
              <w:marRight w:val="0"/>
              <w:marTop w:val="0"/>
              <w:marBottom w:val="0"/>
              <w:divBdr>
                <w:top w:val="none" w:sz="0" w:space="0" w:color="auto"/>
                <w:left w:val="none" w:sz="0" w:space="0" w:color="auto"/>
                <w:bottom w:val="none" w:sz="0" w:space="0" w:color="auto"/>
                <w:right w:val="none" w:sz="0" w:space="0" w:color="auto"/>
              </w:divBdr>
            </w:div>
            <w:div w:id="15723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969613">
      <w:bodyDiv w:val="1"/>
      <w:marLeft w:val="0"/>
      <w:marRight w:val="0"/>
      <w:marTop w:val="0"/>
      <w:marBottom w:val="0"/>
      <w:divBdr>
        <w:top w:val="none" w:sz="0" w:space="0" w:color="auto"/>
        <w:left w:val="none" w:sz="0" w:space="0" w:color="auto"/>
        <w:bottom w:val="none" w:sz="0" w:space="0" w:color="auto"/>
        <w:right w:val="none" w:sz="0" w:space="0" w:color="auto"/>
      </w:divBdr>
      <w:divsChild>
        <w:div w:id="1101994095">
          <w:marLeft w:val="0"/>
          <w:marRight w:val="0"/>
          <w:marTop w:val="0"/>
          <w:marBottom w:val="0"/>
          <w:divBdr>
            <w:top w:val="none" w:sz="0" w:space="0" w:color="auto"/>
            <w:left w:val="none" w:sz="0" w:space="0" w:color="auto"/>
            <w:bottom w:val="none" w:sz="0" w:space="0" w:color="auto"/>
            <w:right w:val="none" w:sz="0" w:space="0" w:color="auto"/>
          </w:divBdr>
          <w:divsChild>
            <w:div w:id="1174029354">
              <w:marLeft w:val="0"/>
              <w:marRight w:val="0"/>
              <w:marTop w:val="0"/>
              <w:marBottom w:val="0"/>
              <w:divBdr>
                <w:top w:val="none" w:sz="0" w:space="0" w:color="auto"/>
                <w:left w:val="none" w:sz="0" w:space="0" w:color="auto"/>
                <w:bottom w:val="none" w:sz="0" w:space="0" w:color="auto"/>
                <w:right w:val="none" w:sz="0" w:space="0" w:color="auto"/>
              </w:divBdr>
            </w:div>
            <w:div w:id="551189192">
              <w:marLeft w:val="0"/>
              <w:marRight w:val="0"/>
              <w:marTop w:val="0"/>
              <w:marBottom w:val="0"/>
              <w:divBdr>
                <w:top w:val="none" w:sz="0" w:space="0" w:color="auto"/>
                <w:left w:val="none" w:sz="0" w:space="0" w:color="auto"/>
                <w:bottom w:val="none" w:sz="0" w:space="0" w:color="auto"/>
                <w:right w:val="none" w:sz="0" w:space="0" w:color="auto"/>
              </w:divBdr>
            </w:div>
            <w:div w:id="2122530471">
              <w:marLeft w:val="0"/>
              <w:marRight w:val="0"/>
              <w:marTop w:val="0"/>
              <w:marBottom w:val="0"/>
              <w:divBdr>
                <w:top w:val="none" w:sz="0" w:space="0" w:color="auto"/>
                <w:left w:val="none" w:sz="0" w:space="0" w:color="auto"/>
                <w:bottom w:val="none" w:sz="0" w:space="0" w:color="auto"/>
                <w:right w:val="none" w:sz="0" w:space="0" w:color="auto"/>
              </w:divBdr>
            </w:div>
            <w:div w:id="404382382">
              <w:marLeft w:val="0"/>
              <w:marRight w:val="0"/>
              <w:marTop w:val="0"/>
              <w:marBottom w:val="0"/>
              <w:divBdr>
                <w:top w:val="none" w:sz="0" w:space="0" w:color="auto"/>
                <w:left w:val="none" w:sz="0" w:space="0" w:color="auto"/>
                <w:bottom w:val="none" w:sz="0" w:space="0" w:color="auto"/>
                <w:right w:val="none" w:sz="0" w:space="0" w:color="auto"/>
              </w:divBdr>
            </w:div>
            <w:div w:id="120864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089204">
      <w:bodyDiv w:val="1"/>
      <w:marLeft w:val="0"/>
      <w:marRight w:val="0"/>
      <w:marTop w:val="0"/>
      <w:marBottom w:val="0"/>
      <w:divBdr>
        <w:top w:val="none" w:sz="0" w:space="0" w:color="auto"/>
        <w:left w:val="none" w:sz="0" w:space="0" w:color="auto"/>
        <w:bottom w:val="none" w:sz="0" w:space="0" w:color="auto"/>
        <w:right w:val="none" w:sz="0" w:space="0" w:color="auto"/>
      </w:divBdr>
      <w:divsChild>
        <w:div w:id="576400033">
          <w:marLeft w:val="0"/>
          <w:marRight w:val="0"/>
          <w:marTop w:val="0"/>
          <w:marBottom w:val="0"/>
          <w:divBdr>
            <w:top w:val="none" w:sz="0" w:space="0" w:color="auto"/>
            <w:left w:val="none" w:sz="0" w:space="0" w:color="auto"/>
            <w:bottom w:val="none" w:sz="0" w:space="0" w:color="auto"/>
            <w:right w:val="none" w:sz="0" w:space="0" w:color="auto"/>
          </w:divBdr>
          <w:divsChild>
            <w:div w:id="1291594576">
              <w:marLeft w:val="0"/>
              <w:marRight w:val="0"/>
              <w:marTop w:val="0"/>
              <w:marBottom w:val="0"/>
              <w:divBdr>
                <w:top w:val="none" w:sz="0" w:space="0" w:color="auto"/>
                <w:left w:val="none" w:sz="0" w:space="0" w:color="auto"/>
                <w:bottom w:val="none" w:sz="0" w:space="0" w:color="auto"/>
                <w:right w:val="none" w:sz="0" w:space="0" w:color="auto"/>
              </w:divBdr>
            </w:div>
            <w:div w:id="588277734">
              <w:marLeft w:val="0"/>
              <w:marRight w:val="0"/>
              <w:marTop w:val="0"/>
              <w:marBottom w:val="0"/>
              <w:divBdr>
                <w:top w:val="none" w:sz="0" w:space="0" w:color="auto"/>
                <w:left w:val="none" w:sz="0" w:space="0" w:color="auto"/>
                <w:bottom w:val="none" w:sz="0" w:space="0" w:color="auto"/>
                <w:right w:val="none" w:sz="0" w:space="0" w:color="auto"/>
              </w:divBdr>
            </w:div>
            <w:div w:id="433214619">
              <w:marLeft w:val="0"/>
              <w:marRight w:val="0"/>
              <w:marTop w:val="0"/>
              <w:marBottom w:val="0"/>
              <w:divBdr>
                <w:top w:val="none" w:sz="0" w:space="0" w:color="auto"/>
                <w:left w:val="none" w:sz="0" w:space="0" w:color="auto"/>
                <w:bottom w:val="none" w:sz="0" w:space="0" w:color="auto"/>
                <w:right w:val="none" w:sz="0" w:space="0" w:color="auto"/>
              </w:divBdr>
            </w:div>
            <w:div w:id="1664624857">
              <w:marLeft w:val="0"/>
              <w:marRight w:val="0"/>
              <w:marTop w:val="0"/>
              <w:marBottom w:val="0"/>
              <w:divBdr>
                <w:top w:val="none" w:sz="0" w:space="0" w:color="auto"/>
                <w:left w:val="none" w:sz="0" w:space="0" w:color="auto"/>
                <w:bottom w:val="none" w:sz="0" w:space="0" w:color="auto"/>
                <w:right w:val="none" w:sz="0" w:space="0" w:color="auto"/>
              </w:divBdr>
            </w:div>
            <w:div w:id="785394543">
              <w:marLeft w:val="0"/>
              <w:marRight w:val="0"/>
              <w:marTop w:val="0"/>
              <w:marBottom w:val="0"/>
              <w:divBdr>
                <w:top w:val="none" w:sz="0" w:space="0" w:color="auto"/>
                <w:left w:val="none" w:sz="0" w:space="0" w:color="auto"/>
                <w:bottom w:val="none" w:sz="0" w:space="0" w:color="auto"/>
                <w:right w:val="none" w:sz="0" w:space="0" w:color="auto"/>
              </w:divBdr>
            </w:div>
            <w:div w:id="128635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127463">
      <w:bodyDiv w:val="1"/>
      <w:marLeft w:val="0"/>
      <w:marRight w:val="0"/>
      <w:marTop w:val="0"/>
      <w:marBottom w:val="0"/>
      <w:divBdr>
        <w:top w:val="none" w:sz="0" w:space="0" w:color="auto"/>
        <w:left w:val="none" w:sz="0" w:space="0" w:color="auto"/>
        <w:bottom w:val="none" w:sz="0" w:space="0" w:color="auto"/>
        <w:right w:val="none" w:sz="0" w:space="0" w:color="auto"/>
      </w:divBdr>
      <w:divsChild>
        <w:div w:id="582448803">
          <w:marLeft w:val="0"/>
          <w:marRight w:val="0"/>
          <w:marTop w:val="0"/>
          <w:marBottom w:val="0"/>
          <w:divBdr>
            <w:top w:val="none" w:sz="0" w:space="0" w:color="auto"/>
            <w:left w:val="none" w:sz="0" w:space="0" w:color="auto"/>
            <w:bottom w:val="none" w:sz="0" w:space="0" w:color="auto"/>
            <w:right w:val="none" w:sz="0" w:space="0" w:color="auto"/>
          </w:divBdr>
          <w:divsChild>
            <w:div w:id="145321862">
              <w:marLeft w:val="0"/>
              <w:marRight w:val="0"/>
              <w:marTop w:val="0"/>
              <w:marBottom w:val="0"/>
              <w:divBdr>
                <w:top w:val="none" w:sz="0" w:space="0" w:color="auto"/>
                <w:left w:val="none" w:sz="0" w:space="0" w:color="auto"/>
                <w:bottom w:val="none" w:sz="0" w:space="0" w:color="auto"/>
                <w:right w:val="none" w:sz="0" w:space="0" w:color="auto"/>
              </w:divBdr>
            </w:div>
            <w:div w:id="278881755">
              <w:marLeft w:val="0"/>
              <w:marRight w:val="0"/>
              <w:marTop w:val="0"/>
              <w:marBottom w:val="0"/>
              <w:divBdr>
                <w:top w:val="none" w:sz="0" w:space="0" w:color="auto"/>
                <w:left w:val="none" w:sz="0" w:space="0" w:color="auto"/>
                <w:bottom w:val="none" w:sz="0" w:space="0" w:color="auto"/>
                <w:right w:val="none" w:sz="0" w:space="0" w:color="auto"/>
              </w:divBdr>
            </w:div>
            <w:div w:id="837380792">
              <w:marLeft w:val="0"/>
              <w:marRight w:val="0"/>
              <w:marTop w:val="0"/>
              <w:marBottom w:val="0"/>
              <w:divBdr>
                <w:top w:val="none" w:sz="0" w:space="0" w:color="auto"/>
                <w:left w:val="none" w:sz="0" w:space="0" w:color="auto"/>
                <w:bottom w:val="none" w:sz="0" w:space="0" w:color="auto"/>
                <w:right w:val="none" w:sz="0" w:space="0" w:color="auto"/>
              </w:divBdr>
            </w:div>
            <w:div w:id="1066953979">
              <w:marLeft w:val="0"/>
              <w:marRight w:val="0"/>
              <w:marTop w:val="0"/>
              <w:marBottom w:val="0"/>
              <w:divBdr>
                <w:top w:val="none" w:sz="0" w:space="0" w:color="auto"/>
                <w:left w:val="none" w:sz="0" w:space="0" w:color="auto"/>
                <w:bottom w:val="none" w:sz="0" w:space="0" w:color="auto"/>
                <w:right w:val="none" w:sz="0" w:space="0" w:color="auto"/>
              </w:divBdr>
            </w:div>
            <w:div w:id="237639739">
              <w:marLeft w:val="0"/>
              <w:marRight w:val="0"/>
              <w:marTop w:val="0"/>
              <w:marBottom w:val="0"/>
              <w:divBdr>
                <w:top w:val="none" w:sz="0" w:space="0" w:color="auto"/>
                <w:left w:val="none" w:sz="0" w:space="0" w:color="auto"/>
                <w:bottom w:val="none" w:sz="0" w:space="0" w:color="auto"/>
                <w:right w:val="none" w:sz="0" w:space="0" w:color="auto"/>
              </w:divBdr>
            </w:div>
            <w:div w:id="439104926">
              <w:marLeft w:val="0"/>
              <w:marRight w:val="0"/>
              <w:marTop w:val="0"/>
              <w:marBottom w:val="0"/>
              <w:divBdr>
                <w:top w:val="none" w:sz="0" w:space="0" w:color="auto"/>
                <w:left w:val="none" w:sz="0" w:space="0" w:color="auto"/>
                <w:bottom w:val="none" w:sz="0" w:space="0" w:color="auto"/>
                <w:right w:val="none" w:sz="0" w:space="0" w:color="auto"/>
              </w:divBdr>
            </w:div>
            <w:div w:id="2143959795">
              <w:marLeft w:val="0"/>
              <w:marRight w:val="0"/>
              <w:marTop w:val="0"/>
              <w:marBottom w:val="0"/>
              <w:divBdr>
                <w:top w:val="none" w:sz="0" w:space="0" w:color="auto"/>
                <w:left w:val="none" w:sz="0" w:space="0" w:color="auto"/>
                <w:bottom w:val="none" w:sz="0" w:space="0" w:color="auto"/>
                <w:right w:val="none" w:sz="0" w:space="0" w:color="auto"/>
              </w:divBdr>
            </w:div>
            <w:div w:id="633683072">
              <w:marLeft w:val="0"/>
              <w:marRight w:val="0"/>
              <w:marTop w:val="0"/>
              <w:marBottom w:val="0"/>
              <w:divBdr>
                <w:top w:val="none" w:sz="0" w:space="0" w:color="auto"/>
                <w:left w:val="none" w:sz="0" w:space="0" w:color="auto"/>
                <w:bottom w:val="none" w:sz="0" w:space="0" w:color="auto"/>
                <w:right w:val="none" w:sz="0" w:space="0" w:color="auto"/>
              </w:divBdr>
            </w:div>
            <w:div w:id="476648592">
              <w:marLeft w:val="0"/>
              <w:marRight w:val="0"/>
              <w:marTop w:val="0"/>
              <w:marBottom w:val="0"/>
              <w:divBdr>
                <w:top w:val="none" w:sz="0" w:space="0" w:color="auto"/>
                <w:left w:val="none" w:sz="0" w:space="0" w:color="auto"/>
                <w:bottom w:val="none" w:sz="0" w:space="0" w:color="auto"/>
                <w:right w:val="none" w:sz="0" w:space="0" w:color="auto"/>
              </w:divBdr>
            </w:div>
            <w:div w:id="1442336218">
              <w:marLeft w:val="0"/>
              <w:marRight w:val="0"/>
              <w:marTop w:val="0"/>
              <w:marBottom w:val="0"/>
              <w:divBdr>
                <w:top w:val="none" w:sz="0" w:space="0" w:color="auto"/>
                <w:left w:val="none" w:sz="0" w:space="0" w:color="auto"/>
                <w:bottom w:val="none" w:sz="0" w:space="0" w:color="auto"/>
                <w:right w:val="none" w:sz="0" w:space="0" w:color="auto"/>
              </w:divBdr>
            </w:div>
            <w:div w:id="102324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274279">
      <w:bodyDiv w:val="1"/>
      <w:marLeft w:val="0"/>
      <w:marRight w:val="0"/>
      <w:marTop w:val="0"/>
      <w:marBottom w:val="0"/>
      <w:divBdr>
        <w:top w:val="none" w:sz="0" w:space="0" w:color="auto"/>
        <w:left w:val="none" w:sz="0" w:space="0" w:color="auto"/>
        <w:bottom w:val="none" w:sz="0" w:space="0" w:color="auto"/>
        <w:right w:val="none" w:sz="0" w:space="0" w:color="auto"/>
      </w:divBdr>
      <w:divsChild>
        <w:div w:id="246428956">
          <w:marLeft w:val="0"/>
          <w:marRight w:val="0"/>
          <w:marTop w:val="0"/>
          <w:marBottom w:val="0"/>
          <w:divBdr>
            <w:top w:val="none" w:sz="0" w:space="0" w:color="auto"/>
            <w:left w:val="none" w:sz="0" w:space="0" w:color="auto"/>
            <w:bottom w:val="none" w:sz="0" w:space="0" w:color="auto"/>
            <w:right w:val="none" w:sz="0" w:space="0" w:color="auto"/>
          </w:divBdr>
          <w:divsChild>
            <w:div w:id="104425822">
              <w:marLeft w:val="0"/>
              <w:marRight w:val="0"/>
              <w:marTop w:val="0"/>
              <w:marBottom w:val="0"/>
              <w:divBdr>
                <w:top w:val="none" w:sz="0" w:space="0" w:color="auto"/>
                <w:left w:val="none" w:sz="0" w:space="0" w:color="auto"/>
                <w:bottom w:val="none" w:sz="0" w:space="0" w:color="auto"/>
                <w:right w:val="none" w:sz="0" w:space="0" w:color="auto"/>
              </w:divBdr>
            </w:div>
            <w:div w:id="1829589521">
              <w:marLeft w:val="0"/>
              <w:marRight w:val="0"/>
              <w:marTop w:val="0"/>
              <w:marBottom w:val="0"/>
              <w:divBdr>
                <w:top w:val="none" w:sz="0" w:space="0" w:color="auto"/>
                <w:left w:val="none" w:sz="0" w:space="0" w:color="auto"/>
                <w:bottom w:val="none" w:sz="0" w:space="0" w:color="auto"/>
                <w:right w:val="none" w:sz="0" w:space="0" w:color="auto"/>
              </w:divBdr>
            </w:div>
            <w:div w:id="1878657491">
              <w:marLeft w:val="0"/>
              <w:marRight w:val="0"/>
              <w:marTop w:val="0"/>
              <w:marBottom w:val="0"/>
              <w:divBdr>
                <w:top w:val="none" w:sz="0" w:space="0" w:color="auto"/>
                <w:left w:val="none" w:sz="0" w:space="0" w:color="auto"/>
                <w:bottom w:val="none" w:sz="0" w:space="0" w:color="auto"/>
                <w:right w:val="none" w:sz="0" w:space="0" w:color="auto"/>
              </w:divBdr>
            </w:div>
            <w:div w:id="1655142524">
              <w:marLeft w:val="0"/>
              <w:marRight w:val="0"/>
              <w:marTop w:val="0"/>
              <w:marBottom w:val="0"/>
              <w:divBdr>
                <w:top w:val="none" w:sz="0" w:space="0" w:color="auto"/>
                <w:left w:val="none" w:sz="0" w:space="0" w:color="auto"/>
                <w:bottom w:val="none" w:sz="0" w:space="0" w:color="auto"/>
                <w:right w:val="none" w:sz="0" w:space="0" w:color="auto"/>
              </w:divBdr>
            </w:div>
            <w:div w:id="1210385483">
              <w:marLeft w:val="0"/>
              <w:marRight w:val="0"/>
              <w:marTop w:val="0"/>
              <w:marBottom w:val="0"/>
              <w:divBdr>
                <w:top w:val="none" w:sz="0" w:space="0" w:color="auto"/>
                <w:left w:val="none" w:sz="0" w:space="0" w:color="auto"/>
                <w:bottom w:val="none" w:sz="0" w:space="0" w:color="auto"/>
                <w:right w:val="none" w:sz="0" w:space="0" w:color="auto"/>
              </w:divBdr>
            </w:div>
            <w:div w:id="1267545422">
              <w:marLeft w:val="0"/>
              <w:marRight w:val="0"/>
              <w:marTop w:val="0"/>
              <w:marBottom w:val="0"/>
              <w:divBdr>
                <w:top w:val="none" w:sz="0" w:space="0" w:color="auto"/>
                <w:left w:val="none" w:sz="0" w:space="0" w:color="auto"/>
                <w:bottom w:val="none" w:sz="0" w:space="0" w:color="auto"/>
                <w:right w:val="none" w:sz="0" w:space="0" w:color="auto"/>
              </w:divBdr>
            </w:div>
            <w:div w:id="395782407">
              <w:marLeft w:val="0"/>
              <w:marRight w:val="0"/>
              <w:marTop w:val="0"/>
              <w:marBottom w:val="0"/>
              <w:divBdr>
                <w:top w:val="none" w:sz="0" w:space="0" w:color="auto"/>
                <w:left w:val="none" w:sz="0" w:space="0" w:color="auto"/>
                <w:bottom w:val="none" w:sz="0" w:space="0" w:color="auto"/>
                <w:right w:val="none" w:sz="0" w:space="0" w:color="auto"/>
              </w:divBdr>
            </w:div>
            <w:div w:id="22290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4e99d7f711894fa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31748f-3145-46a8-9eb7-773fd1c5ed05">
  <we:reference id="WA104382081" version="1.46.0.0" store="en-US" storeType="omex"/>
  <we:alternateReferences>
    <we:reference id="WA104382081" version="1.46.0.0" store="en-US"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fa47cf57-c7f9-44f1-a434-03c0f05b861b&quot;,&quot;properties&quot;:{&quot;noteIndex&quot;:0},&quot;isEdited&quot;:false,&quot;manualOverride&quot;:{&quot;isManuallyOverridden&quot;:false,&quot;citeprocText&quot;:&quot;[1]&quot;,&quot;manualOverrideText&quot;:&quot;&quot;},&quot;citationTag&quot;:&quot;MENDELEY_CITATION_v3_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&quot;,&quot;citationItems&quot;:[{&quot;id&quot;:&quot;bff6b44c-c3e1-39a6-aae3-055bee446863&quot;,&quot;itemData&quot;:{&quot;type&quot;:&quot;article-journal&quot;,&quot;id&quot;:&quot;bff6b44c-c3e1-39a6-aae3-055bee446863&quot;,&quot;title&quot;:&quot;Portfolio Selection&quot;,&quot;author&quot;:[{&quot;family&quot;:&quot;Markowitz&quot;,&quot;given&quot;:&quot;Harry&quot;,&quot;parse-names&quot;:false,&quot;dropping-particle&quot;:&quot;&quot;,&quot;non-dropping-particle&quot;:&quot;&quot;}],&quot;container-title&quot;:&quot;The Journal of Finance&quot;,&quot;accessed&quot;:{&quot;date-parts&quot;:[[2025,4,23]]},&quot;issued&quot;:{&quot;date-parts&quot;:[[1952]]},&quot;page&quot;:&quot;77-91&quot;,&quot;issue&quot;:&quot;1&quot;,&quot;volume&quot;:&quot;7&quot;,&quot;container-title-short&quot;:&quot;J Finance&quot;},&quot;isTemporary&quot;:false}]},{&quot;citationID&quot;:&quot;MENDELEY_CITATION_897e3d2c-97e6-47ab-8104-3f47d1108d0e&quot;,&quot;properties&quot;:{&quot;noteIndex&quot;:0},&quot;isEdited&quot;:false,&quot;manualOverride&quot;:{&quot;isManuallyOverridden&quot;:false,&quot;citeprocText&quot;:&quot;[2]&quot;,&quot;manualOverrideText&quot;:&quot;&quot;},&quot;citationTag&quot;:&quot;MENDELEY_CITATION_v3_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&quot;,&quot;citationItems&quot;:[{&quot;id&quot;:&quot;3144d06d-6fc4-36aa-922b-7654870ebc1c&quot;,&quot;itemData&quot;:{&quot;type&quot;:&quot;article-journal&quot;,&quot;id&quot;:&quot;3144d06d-6fc4-36aa-922b-7654870ebc1c&quot;,&quot;title&quot;:&quot;Portfolio selection with a new definition of risk&quot;,&quot;author&quot;:[{&quot;family&quot;:&quot;Huang&quot;,&quot;given&quot;:&quot;Xiaoxia&quot;,&quot;parse-names&quot;:false,&quot;dropping-particle&quot;:&quot;&quot;,&quot;non-dropping-particle&quot;:&quot;&quot;}],&quot;container-title&quot;:&quot;European Journal of Operational Research&quot;,&quot;DOI&quot;:&quot;10.1016/j.ejor.2007.01.045&quot;,&quot;ISSN&quot;:&quot;03772217&quot;,&quot;issued&quot;:{&quot;date-parts&quot;:[[2008]]},&quot;page&quot;:&quot;351-357&quot;,&quot;abstract&quot;:&quot;In the field of portfolio selection, variance, semivariance and probability of an adverse outcome are three best-known mathematical definitions of risk. Lots of models were built to minimize risk based on these definitions. This paper gives a new definition of risk for portfolio selection and proposes a new type of model based on this definition. In addition, a hybrid intelligent algorithm is employed to solve the optimization problem in general cases. One numerical example is also presented for the sake of illustration. © 2007 Elsevier B.V. All rights reserved.&quot;,&quot;issue&quot;:&quot;1&quot;,&quot;volume&quot;:&quot;186&quot;,&quot;container-title-short&quot;:&quot;Eur J Oper Res&quot;},&quot;isTemporary&quot;:false}]},{&quot;citationID&quot;:&quot;MENDELEY_CITATION_5705b987-fafe-4fd3-b889-43e3b9f19714&quot;,&quot;properties&quot;:{&quot;noteIndex&quot;:0},&quot;isEdited&quot;:false,&quot;manualOverride&quot;:{&quot;isManuallyOverridden&quot;:false,&quot;citeprocText&quot;:&quot;[3]&quot;,&quot;manualOverrideText&quot;:&quot;&quot;},&quot;citationTag&quot;:&quot;MENDELEY_CITATION_v3_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&quot;,&quot;citationItems&quot;:[{&quot;id&quot;:&quot;c592a747-01dc-3b39-a129-4f55b275faa4&quot;,&quot;itemData&quot;:{&quot;type&quot;:&quot;article-journal&quot;,&quot;id&quot;:&quot;c592a747-01dc-3b39-a129-4f55b275faa4&quot;,&quot;title&quot;:&quot;PENGARUH JUMLAH KROMOSOM PADA ALGORITMA GENETIKA UNTUK MENYELESAIKAN MASALAH KNAPSACK&quot;,&quot;author&quot;:[{&quot;family&quot;:&quot;Sutikno&quot;,&quot;given&quot;:&quot;Sutikno&quot;,&quot;parse-names&quot;:false,&quot;dropping-particle&quot;:&quot;&quot;,&quot;non-dropping-particle&quot;:&quot;&quot;}],&quot;container-title&quot;:&quot;Jurnal Masyarakat Informatika&quot;,&quot;accessed&quot;:{&quot;date-parts&quot;:[[2025,6,14]]},&quot;DOI&quot;:&quot;10.14710/JMASIF.3.5.8464&quot;,&quot;ISSN&quot;:&quot;2777-0648&quot;,&quot;URL&quot;:&quot;https://ejournal.undip.ac.id/index.php/jmasif/article/view/8464&quot;,&quot;issued&quot;:{&quot;date-parts&quot;:[[2012,4,30]]},&quot;page&quot;:&quot;9-16&quot;,&quot;abstract&quot;:&quot;Algoritma Genetika telah banyak digunakan untuk menyelesaikan masalah optimasi, salah satunya yaitu masalah  knapsack . Masalah  knapsack  merupakan masalah optimasi yang berusaha memaksimalkan keuntungan. Dalam penerapannya, Algoritma Genetika melibatkan variabel untuk mencapai nilai finesss yang baik, salah satunya yaitu jumlah kromosom pada setiap generasi. Pada tulisan ini dilakukan pengujian terhadap beberapa variasi jumlah kromosom dalam satu generasi pada peluang kromosom, dan peluang mutasi yang sama. Hasil yang didapat yaitu semakin banyak jumlah kromosom yang diberikan pada algoritma genetika maka mempunyai kecenderungan menghasilkan nilai finesss yang lebih baik.&quot;,&quot;publisher&quot;:&quot;Department of Informatics, Universitas Diponegoro&quot;,&quot;issue&quot;:&quot;5&quot;,&quot;volume&quot;:&quot;3&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74BB23-C377-46A1-AA3F-1A17E66D9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643</Words>
  <Characters>366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yima Ainun Azizah</dc:creator>
  <cp:lastModifiedBy>thelastalinea@gmail.com</cp:lastModifiedBy>
  <cp:revision>2</cp:revision>
  <cp:lastPrinted>2025-08-05T02:31:00Z</cp:lastPrinted>
  <dcterms:created xsi:type="dcterms:W3CDTF">2025-08-14T05:51:00Z</dcterms:created>
  <dcterms:modified xsi:type="dcterms:W3CDTF">2025-08-14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118c167-5c6c-37c8-a2b4-565daf4483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